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ink/ink1.xml" ContentType="application/inkml+xml"/>
  <Override PartName="/word/ink/ink2.xml" ContentType="application/inkml+xml"/>
  <Override PartName="/word/ink/ink3.xml" ContentType="application/inkml+xml"/>
  <Override PartName="/word/ink/ink4.xml" ContentType="application/inkml+xml"/>
  <Override PartName="/word/ink/ink5.xml" ContentType="application/inkml+xml"/>
  <Override PartName="/word/ink/ink6.xml" ContentType="application/inkml+xml"/>
  <Override PartName="/word/ink/ink7.xml" ContentType="application/inkml+xml"/>
  <Override PartName="/word/ink/ink8.xml" ContentType="application/inkml+xml"/>
  <Override PartName="/word/ink/ink9.xml" ContentType="application/inkml+xml"/>
  <Override PartName="/word/ink/ink10.xml" ContentType="application/inkml+xml"/>
  <Override PartName="/word/ink/ink11.xml" ContentType="application/inkml+xml"/>
  <Override PartName="/word/ink/ink12.xml" ContentType="application/inkml+xml"/>
  <Override PartName="/word/ink/ink13.xml" ContentType="application/inkml+xml"/>
  <Override PartName="/word/ink/ink14.xml" ContentType="application/inkml+xml"/>
  <Override PartName="/word/ink/ink15.xml" ContentType="application/inkml+xml"/>
  <Override PartName="/word/ink/ink16.xml" ContentType="application/inkml+xml"/>
  <Override PartName="/word/ink/ink17.xml" ContentType="application/inkml+xml"/>
  <Override PartName="/word/ink/ink18.xml" ContentType="application/inkml+xml"/>
  <Override PartName="/word/ink/ink19.xml" ContentType="application/inkml+xml"/>
  <Override PartName="/word/ink/ink20.xml" ContentType="application/inkml+xml"/>
  <Override PartName="/word/ink/ink21.xml" ContentType="application/inkml+xml"/>
  <Override PartName="/word/ink/ink22.xml" ContentType="application/inkml+xml"/>
  <Override PartName="/word/ink/ink23.xml" ContentType="application/inkml+xml"/>
  <Override PartName="/word/ink/ink24.xml" ContentType="application/inkml+xml"/>
  <Override PartName="/word/ink/ink25.xml" ContentType="application/inkml+xml"/>
  <Override PartName="/word/ink/ink26.xml" ContentType="application/inkml+xml"/>
  <Override PartName="/word/ink/ink27.xml" ContentType="application/inkml+xml"/>
  <Override PartName="/word/ink/ink28.xml" ContentType="application/inkml+xml"/>
  <Override PartName="/word/ink/ink29.xml" ContentType="application/inkml+xml"/>
  <Override PartName="/word/ink/ink30.xml" ContentType="application/inkml+xml"/>
  <Override PartName="/word/ink/ink31.xml" ContentType="application/inkml+xml"/>
  <Override PartName="/word/ink/ink32.xml" ContentType="application/inkml+xml"/>
  <Override PartName="/word/ink/ink33.xml" ContentType="application/inkml+xml"/>
  <Override PartName="/word/ink/ink34.xml" ContentType="application/inkml+xml"/>
  <Override PartName="/word/ink/ink35.xml" ContentType="application/inkml+xml"/>
  <Override PartName="/word/ink/ink36.xml" ContentType="application/inkml+xml"/>
  <Override PartName="/word/ink/ink37.xml" ContentType="application/inkml+xml"/>
  <Override PartName="/word/ink/ink38.xml" ContentType="application/inkml+xml"/>
  <Override PartName="/word/ink/ink39.xml" ContentType="application/inkml+xml"/>
  <Override PartName="/word/ink/ink40.xml" ContentType="application/inkml+xml"/>
  <Override PartName="/word/ink/ink41.xml" ContentType="application/inkml+xml"/>
  <Override PartName="/word/ink/ink42.xml" ContentType="application/inkml+xml"/>
  <Override PartName="/word/ink/ink43.xml" ContentType="application/inkml+xml"/>
  <Override PartName="/word/ink/ink44.xml" ContentType="application/inkml+xml"/>
  <Override PartName="/word/ink/ink45.xml" ContentType="application/inkml+xml"/>
  <Override PartName="/word/ink/ink46.xml" ContentType="application/inkml+xml"/>
  <Override PartName="/word/ink/ink47.xml" ContentType="application/inkml+xml"/>
  <Override PartName="/word/ink/ink48.xml" ContentType="application/inkml+xml"/>
  <Override PartName="/word/ink/ink49.xml" ContentType="application/inkml+xml"/>
  <Override PartName="/word/ink/ink50.xml" ContentType="application/inkml+xml"/>
  <Override PartName="/word/ink/ink51.xml" ContentType="application/inkml+xml"/>
  <Override PartName="/word/ink/ink52.xml" ContentType="application/inkml+xml"/>
  <Override PartName="/word/ink/ink53.xml" ContentType="application/inkml+xml"/>
  <Override PartName="/word/ink/ink54.xml" ContentType="application/inkml+xml"/>
  <Override PartName="/word/ink/ink55.xml" ContentType="application/inkml+xml"/>
  <Override PartName="/word/ink/ink56.xml" ContentType="application/inkml+xml"/>
  <Override PartName="/word/ink/ink57.xml" ContentType="application/inkml+xml"/>
  <Override PartName="/word/ink/ink58.xml" ContentType="application/inkml+xml"/>
  <Override PartName="/word/ink/ink59.xml" ContentType="application/inkml+xml"/>
  <Override PartName="/word/ink/ink60.xml" ContentType="application/inkml+xml"/>
  <Override PartName="/word/ink/ink61.xml" ContentType="application/inkml+xml"/>
  <Override PartName="/word/ink/ink62.xml" ContentType="application/inkml+xml"/>
  <Override PartName="/word/ink/ink63.xml" ContentType="application/inkml+xml"/>
  <Override PartName="/word/ink/ink64.xml" ContentType="application/inkml+xml"/>
  <Override PartName="/word/ink/ink65.xml" ContentType="application/inkml+xml"/>
  <Override PartName="/word/ink/ink66.xml" ContentType="application/inkml+xml"/>
  <Override PartName="/word/ink/ink67.xml" ContentType="application/inkml+xml"/>
  <Override PartName="/word/ink/ink68.xml" ContentType="application/inkml+xml"/>
  <Override PartName="/word/ink/ink69.xml" ContentType="application/inkml+xml"/>
  <Override PartName="/word/ink/ink70.xml" ContentType="application/inkml+xml"/>
  <Override PartName="/word/ink/ink71.xml" ContentType="application/inkml+xml"/>
  <Override PartName="/word/ink/ink72.xml" ContentType="application/inkml+xml"/>
  <Override PartName="/word/ink/ink73.xml" ContentType="application/inkml+xml"/>
  <Override PartName="/word/ink/ink74.xml" ContentType="application/inkml+xml"/>
  <Override PartName="/word/ink/ink75.xml" ContentType="application/inkml+xml"/>
  <Override PartName="/word/ink/ink76.xml" ContentType="application/inkml+xml"/>
  <Override PartName="/word/ink/ink77.xml" ContentType="application/inkml+xml"/>
  <Override PartName="/word/ink/ink78.xml" ContentType="application/inkml+xml"/>
  <Override PartName="/word/ink/ink79.xml" ContentType="application/inkml+xml"/>
  <Override PartName="/word/ink/ink80.xml" ContentType="application/inkml+xml"/>
  <Override PartName="/word/ink/ink81.xml" ContentType="application/inkml+xml"/>
  <Override PartName="/word/ink/ink82.xml" ContentType="application/inkml+xml"/>
  <Override PartName="/word/ink/ink83.xml" ContentType="application/inkml+xml"/>
  <Override PartName="/word/ink/ink84.xml" ContentType="application/inkml+xml"/>
  <Override PartName="/word/ink/ink85.xml" ContentType="application/inkml+xml"/>
  <Override PartName="/word/ink/ink86.xml" ContentType="application/inkml+xml"/>
  <Override PartName="/word/ink/ink87.xml" ContentType="application/inkml+xml"/>
  <Override PartName="/word/ink/ink88.xml" ContentType="application/inkml+xml"/>
  <Override PartName="/word/ink/ink89.xml" ContentType="application/inkml+xml"/>
  <Override PartName="/word/ink/ink90.xml" ContentType="application/inkml+xml"/>
  <Override PartName="/word/ink/ink91.xml" ContentType="application/inkml+xml"/>
  <Override PartName="/word/ink/ink92.xml" ContentType="application/inkml+xml"/>
  <Override PartName="/word/ink/ink93.xml" ContentType="application/inkml+xml"/>
  <Override PartName="/word/ink/ink94.xml" ContentType="application/inkml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351BB3C0" w14:textId="0B8CF5A1" w:rsidR="00581DF2" w:rsidRPr="00DD2E60" w:rsidRDefault="00277E2F" w:rsidP="009307D9">
      <w:pPr>
        <w:rPr>
          <w:u w:val="single"/>
          <w:lang w:val="en-US"/>
        </w:rPr>
      </w:pPr>
      <w:r w:rsidRPr="00DD2E60">
        <w:rPr>
          <w:u w:val="single"/>
          <w:lang w:val="en-US"/>
        </w:rPr>
        <w:t>Bulk density</w:t>
      </w:r>
    </w:p>
    <w:p w14:paraId="39B7DB69" w14:textId="611A7DD4" w:rsidR="00277E2F" w:rsidRPr="00DD2E60" w:rsidRDefault="0088690D" w:rsidP="009307D9">
      <w:pPr>
        <w:rPr>
          <w:rFonts w:eastAsiaTheme="minorEastAsia"/>
          <w:iCs/>
          <w:lang w:val="en-US"/>
        </w:rPr>
      </w:pPr>
      <m:oMathPara>
        <m:oMath>
          <m:r>
            <m:rPr>
              <m:sty m:val="p"/>
            </m:rPr>
            <w:rPr>
              <w:rFonts w:ascii="Cambria Math" w:hAnsi="Cambria Math"/>
              <w:lang w:val="en-US"/>
            </w:rPr>
            <m:t xml:space="preserve">Bulk density </m:t>
          </m:r>
          <m:d>
            <m:dPr>
              <m:ctrlPr>
                <w:rPr>
                  <w:rFonts w:ascii="Cambria Math" w:hAnsi="Cambria Math"/>
                  <w:iCs/>
                  <w:lang w:val="en-US"/>
                </w:rPr>
              </m:ctrlPr>
            </m:dPr>
            <m:e>
              <m:r>
                <m:rPr>
                  <m:sty m:val="p"/>
                </m:rPr>
                <w:rPr>
                  <w:rFonts w:ascii="Cambria Math" w:hAnsi="Cambria Math"/>
                  <w:lang w:val="en-US"/>
                </w:rPr>
                <m:t>BD</m:t>
              </m:r>
            </m:e>
          </m:d>
          <m:r>
            <m:rPr>
              <m:sty m:val="p"/>
            </m:rPr>
            <w:rPr>
              <w:rFonts w:ascii="Cambria Math" w:hAnsi="Cambria Math"/>
              <w:lang w:val="en-US"/>
            </w:rPr>
            <m:t>=</m:t>
          </m:r>
          <m:f>
            <m:fPr>
              <m:ctrlPr>
                <w:rPr>
                  <w:rFonts w:ascii="Cambria Math" w:hAnsi="Cambria Math"/>
                  <w:iCs/>
                  <w:lang w:val="en-US"/>
                </w:rPr>
              </m:ctrlPr>
            </m:fPr>
            <m:num>
              <m:r>
                <m:rPr>
                  <m:sty m:val="p"/>
                </m:rPr>
                <w:rPr>
                  <w:rFonts w:ascii="Cambria Math" w:hAnsi="Cambria Math"/>
                  <w:lang w:val="en-US"/>
                </w:rPr>
                <m:t>Foliage biomass (kg)</m:t>
              </m:r>
            </m:num>
            <m:den>
              <m:r>
                <m:rPr>
                  <m:sty m:val="p"/>
                </m:rPr>
                <w:rPr>
                  <w:rFonts w:ascii="Cambria Math" w:hAnsi="Cambria Math"/>
                  <w:lang w:val="en-US"/>
                </w:rPr>
                <m:t>Crown volume (</m:t>
              </m:r>
              <m:sSup>
                <m:sSupPr>
                  <m:ctrlPr>
                    <w:rPr>
                      <w:rFonts w:ascii="Cambria Math" w:hAnsi="Cambria Math"/>
                      <w:iCs/>
                      <w:lang w:val="en-US"/>
                    </w:rPr>
                  </m:ctrlPr>
                </m:sSupPr>
                <m:e>
                  <m:r>
                    <m:rPr>
                      <m:sty m:val="p"/>
                    </m:rPr>
                    <w:rPr>
                      <w:rFonts w:ascii="Cambria Math" w:hAnsi="Cambria Math"/>
                      <w:lang w:val="en-US"/>
                    </w:rPr>
                    <m:t>m</m:t>
                  </m:r>
                </m:e>
                <m:sup>
                  <m:r>
                    <m:rPr>
                      <m:sty m:val="p"/>
                    </m:rPr>
                    <w:rPr>
                      <w:rFonts w:ascii="Cambria Math" w:hAnsi="Cambria Math"/>
                      <w:lang w:val="en-US"/>
                    </w:rPr>
                    <m:t>3</m:t>
                  </m:r>
                </m:sup>
              </m:sSup>
              <m:r>
                <m:rPr>
                  <m:sty m:val="p"/>
                </m:rPr>
                <w:rPr>
                  <w:rFonts w:ascii="Cambria Math" w:hAnsi="Cambria Math"/>
                  <w:lang w:val="en-US"/>
                </w:rPr>
                <m:t>)</m:t>
              </m:r>
            </m:den>
          </m:f>
        </m:oMath>
      </m:oMathPara>
    </w:p>
    <w:p w14:paraId="5E83F7F9" w14:textId="4C9828D3" w:rsidR="00277E2F" w:rsidRDefault="00277E2F" w:rsidP="009307D9">
      <w:pPr>
        <w:rPr>
          <w:lang w:val="en-US"/>
        </w:rPr>
      </w:pPr>
    </w:p>
    <w:p w14:paraId="5E645F0A" w14:textId="77777777" w:rsidR="00DD2FC2" w:rsidRDefault="00BE000C" w:rsidP="009307D9">
      <w:pPr>
        <w:rPr>
          <w:lang w:val="en-US"/>
        </w:rPr>
      </w:pPr>
      <w:r>
        <w:rPr>
          <w:lang w:val="en-US"/>
        </w:rPr>
        <w:t xml:space="preserve">Definition: </w:t>
      </w:r>
    </w:p>
    <w:p w14:paraId="04630298" w14:textId="60169BD0" w:rsidR="00BE000C" w:rsidRDefault="00BE000C" w:rsidP="00DD2FC2">
      <w:pPr>
        <w:jc w:val="both"/>
        <w:rPr>
          <w:lang w:val="en-US"/>
        </w:rPr>
      </w:pPr>
      <w:r>
        <w:t>Calculating the Target Crown Bulk Density.—Crown bulk density is a parameter that describes density of crown fuels or the mass of foliage and twigs within the volume of space occupied by tree crowns. Van Wagner’s (1977)</w:t>
      </w:r>
    </w:p>
    <w:p w14:paraId="62B1F5E5" w14:textId="77777777" w:rsidR="00BE000C" w:rsidRPr="00DD2E60" w:rsidRDefault="00BE000C" w:rsidP="009307D9">
      <w:pPr>
        <w:rPr>
          <w:lang w:val="en-US"/>
        </w:rPr>
      </w:pP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3681"/>
        <w:gridCol w:w="2693"/>
        <w:gridCol w:w="1701"/>
        <w:gridCol w:w="941"/>
      </w:tblGrid>
      <w:tr w:rsidR="00DD2E60" w:rsidRPr="00DD2E60" w14:paraId="591CE093" w14:textId="77777777" w:rsidTr="00DD2FC2">
        <w:tc>
          <w:tcPr>
            <w:tcW w:w="3681" w:type="dxa"/>
          </w:tcPr>
          <w:p w14:paraId="60157889" w14:textId="4F111722" w:rsidR="00DD2E60" w:rsidRPr="00DD2E60" w:rsidRDefault="00DD2E60" w:rsidP="009307D9">
            <w:pPr>
              <w:rPr>
                <w:b/>
                <w:bCs/>
                <w:lang w:val="en-US"/>
              </w:rPr>
            </w:pPr>
            <w:r w:rsidRPr="00DD2E60">
              <w:rPr>
                <w:b/>
                <w:bCs/>
                <w:lang w:val="en-US"/>
              </w:rPr>
              <w:t>Vegetation</w:t>
            </w:r>
          </w:p>
        </w:tc>
        <w:tc>
          <w:tcPr>
            <w:tcW w:w="2693" w:type="dxa"/>
          </w:tcPr>
          <w:p w14:paraId="32BDF976" w14:textId="1B80E921" w:rsidR="00DD2E60" w:rsidRPr="00DD2E60" w:rsidRDefault="00DD2E60" w:rsidP="009307D9">
            <w:pPr>
              <w:rPr>
                <w:b/>
                <w:bCs/>
                <w:lang w:val="en-US"/>
              </w:rPr>
            </w:pPr>
            <w:r w:rsidRPr="00DD2E60">
              <w:rPr>
                <w:b/>
                <w:bCs/>
                <w:lang w:val="en-US"/>
              </w:rPr>
              <w:t>Bulk density (kg/m</w:t>
            </w:r>
            <w:r w:rsidRPr="00DD2E60">
              <w:rPr>
                <w:b/>
                <w:bCs/>
                <w:vertAlign w:val="superscript"/>
                <w:lang w:val="en-US"/>
              </w:rPr>
              <w:t>3</w:t>
            </w:r>
            <w:r w:rsidRPr="00DD2E60">
              <w:rPr>
                <w:b/>
                <w:bCs/>
                <w:lang w:val="en-US"/>
              </w:rPr>
              <w:t>)</w:t>
            </w:r>
          </w:p>
        </w:tc>
        <w:tc>
          <w:tcPr>
            <w:tcW w:w="1701" w:type="dxa"/>
          </w:tcPr>
          <w:p w14:paraId="166C32C8" w14:textId="1586ED71" w:rsidR="00DD2E60" w:rsidRPr="00DD2E60" w:rsidRDefault="00DD2E60" w:rsidP="009307D9">
            <w:pPr>
              <w:rPr>
                <w:b/>
                <w:bCs/>
                <w:lang w:val="en-US"/>
              </w:rPr>
            </w:pPr>
            <w:r>
              <w:rPr>
                <w:b/>
                <w:bCs/>
                <w:lang w:val="en-US"/>
              </w:rPr>
              <w:t>Technique</w:t>
            </w:r>
          </w:p>
        </w:tc>
        <w:tc>
          <w:tcPr>
            <w:tcW w:w="941" w:type="dxa"/>
          </w:tcPr>
          <w:p w14:paraId="3D17E79A" w14:textId="421E1082" w:rsidR="00DD2E60" w:rsidRPr="00DD2E60" w:rsidRDefault="00DD2E60" w:rsidP="009307D9">
            <w:pPr>
              <w:rPr>
                <w:b/>
                <w:bCs/>
                <w:lang w:val="en-US"/>
              </w:rPr>
            </w:pPr>
            <w:r w:rsidRPr="00DD2E60">
              <w:rPr>
                <w:b/>
                <w:bCs/>
                <w:lang w:val="en-US"/>
              </w:rPr>
              <w:t>Source</w:t>
            </w:r>
          </w:p>
        </w:tc>
      </w:tr>
      <w:tr w:rsidR="00DD2E60" w:rsidRPr="00DD2E60" w14:paraId="0311A82D" w14:textId="77777777" w:rsidTr="00DD2FC2">
        <w:tc>
          <w:tcPr>
            <w:tcW w:w="3681" w:type="dxa"/>
          </w:tcPr>
          <w:p w14:paraId="43E05B3E" w14:textId="613B7ABE" w:rsidR="00DD2E60" w:rsidRPr="00DD2E60" w:rsidRDefault="00DD2E60" w:rsidP="009307D9">
            <w:pPr>
              <w:rPr>
                <w:lang w:val="en-US"/>
              </w:rPr>
            </w:pPr>
            <w:r w:rsidRPr="00DD2E60">
              <w:rPr>
                <w:lang w:val="en-US"/>
              </w:rPr>
              <w:t>Pinus sylvestris</w:t>
            </w:r>
            <w:r>
              <w:rPr>
                <w:lang w:val="en-US"/>
              </w:rPr>
              <w:t xml:space="preserve"> </w:t>
            </w:r>
          </w:p>
        </w:tc>
        <w:tc>
          <w:tcPr>
            <w:tcW w:w="2693" w:type="dxa"/>
          </w:tcPr>
          <w:p w14:paraId="11192C53" w14:textId="3502FBAC" w:rsidR="00DD2E60" w:rsidRPr="00DD2E60" w:rsidRDefault="00DD2E60" w:rsidP="009307D9">
            <w:pPr>
              <w:rPr>
                <w:lang w:val="en-US"/>
              </w:rPr>
            </w:pPr>
            <w:r w:rsidRPr="00DD2E60">
              <w:rPr>
                <w:lang w:val="en-US"/>
              </w:rPr>
              <w:t>0.13-0.14</w:t>
            </w:r>
          </w:p>
        </w:tc>
        <w:tc>
          <w:tcPr>
            <w:tcW w:w="1701" w:type="dxa"/>
          </w:tcPr>
          <w:p w14:paraId="191FE637" w14:textId="0EE79F2D" w:rsidR="00DD2E60" w:rsidRPr="00DD2E60" w:rsidRDefault="00DD2E60" w:rsidP="009307D9">
            <w:pPr>
              <w:rPr>
                <w:lang w:val="en-US"/>
              </w:rPr>
            </w:pPr>
            <w:r>
              <w:rPr>
                <w:lang w:val="en-US"/>
              </w:rPr>
              <w:t>LiDAR</w:t>
            </w:r>
          </w:p>
        </w:tc>
        <w:tc>
          <w:tcPr>
            <w:tcW w:w="941" w:type="dxa"/>
          </w:tcPr>
          <w:p w14:paraId="0DC6149E" w14:textId="78768962" w:rsidR="00DD2E60" w:rsidRPr="00DD2E60" w:rsidRDefault="00DD2E60" w:rsidP="009307D9">
            <w:pPr>
              <w:rPr>
                <w:lang w:val="en-US"/>
              </w:rPr>
            </w:pPr>
            <w:r>
              <w:rPr>
                <w:lang w:val="en-US"/>
              </w:rPr>
              <w:fldChar w:fldCharType="begin"/>
            </w:r>
            <w:r>
              <w:rPr>
                <w:lang w:val="en-US"/>
              </w:rPr>
              <w:instrText xml:space="preserve"> ADDIN EN.CITE &lt;EndNote&gt;&lt;Cite&gt;&lt;Author&gt;Riano&lt;/Author&gt;&lt;Year&gt;2004&lt;/Year&gt;&lt;RecNum&gt;38&lt;/RecNum&gt;&lt;DisplayText&gt;[1]&lt;/DisplayText&gt;&lt;record&gt;&lt;rec-number&gt;38&lt;/rec-number&gt;&lt;foreign-keys&gt;&lt;key app="EN" db-id="fvvdr0de65xrzoesxr5vz2ryadapvp5a2v0t" timestamp="1630888250"&gt;38&lt;/key&gt;&lt;/foreign-keys&gt;&lt;ref-type name="Journal Article"&gt;17&lt;/ref-type&gt;&lt;contributors&gt;&lt;authors&gt;&lt;author&gt;Riano, David&lt;/author&gt;&lt;author&gt;Chuvieco, Emilio&lt;/author&gt;&lt;author&gt;Condés, Sonia&lt;/author&gt;&lt;author&gt;González-Matesanz, Javier&lt;/author&gt;&lt;author&gt;Ustin, Susan L %J Remote Sensing of Environment&lt;/author&gt;&lt;/authors&gt;&lt;/contributors&gt;&lt;titles&gt;&lt;title&gt;Generation of crown bulk density for Pinus sylvestris L. from lidar&lt;/title&gt;&lt;/titles&gt;&lt;pages&gt;345-352&lt;/pages&gt;&lt;volume&gt;92&lt;/volume&gt;&lt;number&gt;3&lt;/number&gt;&lt;dates&gt;&lt;year&gt;2004&lt;/year&gt;&lt;/dates&gt;&lt;isbn&gt;0034-4257&lt;/isbn&gt;&lt;urls&gt;&lt;/urls&gt;&lt;/record&gt;&lt;/Cite&gt;&lt;/EndNote&gt;</w:instrText>
            </w:r>
            <w:r>
              <w:rPr>
                <w:lang w:val="en-US"/>
              </w:rPr>
              <w:fldChar w:fldCharType="separate"/>
            </w:r>
            <w:r>
              <w:rPr>
                <w:noProof/>
                <w:lang w:val="en-US"/>
              </w:rPr>
              <w:t>[1]</w:t>
            </w:r>
            <w:r>
              <w:rPr>
                <w:lang w:val="en-US"/>
              </w:rPr>
              <w:fldChar w:fldCharType="end"/>
            </w:r>
          </w:p>
        </w:tc>
      </w:tr>
      <w:tr w:rsidR="00DD2E60" w:rsidRPr="00DD2E60" w14:paraId="6E29861A" w14:textId="77777777" w:rsidTr="00DD2FC2">
        <w:tc>
          <w:tcPr>
            <w:tcW w:w="3681" w:type="dxa"/>
          </w:tcPr>
          <w:p w14:paraId="576D715B" w14:textId="68C61239" w:rsidR="00DD2E60" w:rsidRPr="00DD2E60" w:rsidRDefault="00DD2FC2" w:rsidP="009307D9">
            <w:pPr>
              <w:rPr>
                <w:lang w:val="en-US"/>
              </w:rPr>
            </w:pPr>
            <w:r>
              <w:rPr>
                <w:lang w:val="en-US"/>
              </w:rPr>
              <w:t>Grand fir, Douglas fir, Ponderosa pine</w:t>
            </w:r>
          </w:p>
        </w:tc>
        <w:tc>
          <w:tcPr>
            <w:tcW w:w="2693" w:type="dxa"/>
          </w:tcPr>
          <w:p w14:paraId="1CA293F1" w14:textId="6CEDD354" w:rsidR="00DD2E60" w:rsidRPr="00DD2E60" w:rsidRDefault="00DD2FC2" w:rsidP="009307D9">
            <w:pPr>
              <w:rPr>
                <w:lang w:val="en-US"/>
              </w:rPr>
            </w:pPr>
            <w:r>
              <w:rPr>
                <w:lang w:val="en-US"/>
              </w:rPr>
              <w:t>0.10 (to sustain crown fire)</w:t>
            </w:r>
          </w:p>
        </w:tc>
        <w:tc>
          <w:tcPr>
            <w:tcW w:w="1701" w:type="dxa"/>
          </w:tcPr>
          <w:p w14:paraId="71225D1A" w14:textId="6DE0375F" w:rsidR="00DD2E60" w:rsidRPr="00DD2E60" w:rsidRDefault="00DD2FC2" w:rsidP="009307D9">
            <w:pPr>
              <w:rPr>
                <w:lang w:val="en-US"/>
              </w:rPr>
            </w:pPr>
            <w:proofErr w:type="spellStart"/>
            <w:r>
              <w:rPr>
                <w:lang w:val="en-US"/>
              </w:rPr>
              <w:t>Emperical</w:t>
            </w:r>
            <w:proofErr w:type="spellEnd"/>
          </w:p>
        </w:tc>
        <w:tc>
          <w:tcPr>
            <w:tcW w:w="941" w:type="dxa"/>
          </w:tcPr>
          <w:p w14:paraId="241253E7" w14:textId="526813BF" w:rsidR="00DD2E60" w:rsidRPr="00DD2E60" w:rsidRDefault="00DD2FC2" w:rsidP="009307D9">
            <w:pPr>
              <w:rPr>
                <w:lang w:val="en-US"/>
              </w:rPr>
            </w:pPr>
            <w:r>
              <w:rPr>
                <w:lang w:val="en-US"/>
              </w:rPr>
              <w:fldChar w:fldCharType="begin"/>
            </w:r>
            <w:r>
              <w:rPr>
                <w:lang w:val="en-US"/>
              </w:rPr>
              <w:instrText xml:space="preserve"> ADDIN EN.CITE &lt;EndNote&gt;&lt;Cite&gt;&lt;Author&gt;Keyes&lt;/Author&gt;&lt;Year&gt;2002&lt;/Year&gt;&lt;RecNum&gt;39&lt;/RecNum&gt;&lt;DisplayText&gt;[2]&lt;/DisplayText&gt;&lt;record&gt;&lt;rec-number&gt;39&lt;/rec-number&gt;&lt;foreign-keys&gt;&lt;key app="EN" db-id="fvvdr0de65xrzoesxr5vz2ryadapvp5a2v0t" timestamp="1630894553"&gt;39&lt;/key&gt;&lt;/foreign-keys&gt;&lt;ref-type name="Journal Article"&gt;17&lt;/ref-type&gt;&lt;contributors&gt;&lt;authors&gt;&lt;author&gt;Keyes, Christopher R&lt;/author&gt;&lt;author&gt;O&amp;apos;Hara, Kevin L %J Western Journal of Applied Forestry&lt;/author&gt;&lt;/authors&gt;&lt;/contributors&gt;&lt;titles&gt;&lt;title&gt;Quantifying stand targets for silvicultural prevention of crown fires&lt;/title&gt;&lt;/titles&gt;&lt;pages&gt;101-109&lt;/pages&gt;&lt;volume&gt;17&lt;/volume&gt;&lt;number&gt;2&lt;/number&gt;&lt;dates&gt;&lt;year&gt;2002&lt;/year&gt;&lt;/dates&gt;&lt;isbn&gt;0885-6095&lt;/isbn&gt;&lt;urls&gt;&lt;/urls&gt;&lt;/record&gt;&lt;/Cite&gt;&lt;/EndNote&gt;</w:instrText>
            </w:r>
            <w:r>
              <w:rPr>
                <w:lang w:val="en-US"/>
              </w:rPr>
              <w:fldChar w:fldCharType="separate"/>
            </w:r>
            <w:r>
              <w:rPr>
                <w:noProof/>
                <w:lang w:val="en-US"/>
              </w:rPr>
              <w:t>[2]</w:t>
            </w:r>
            <w:r>
              <w:rPr>
                <w:lang w:val="en-US"/>
              </w:rPr>
              <w:fldChar w:fldCharType="end"/>
            </w:r>
          </w:p>
        </w:tc>
      </w:tr>
      <w:tr w:rsidR="00DD2E60" w:rsidRPr="00DD2E60" w14:paraId="22009A93" w14:textId="77777777" w:rsidTr="00DD2FC2">
        <w:tc>
          <w:tcPr>
            <w:tcW w:w="3681" w:type="dxa"/>
          </w:tcPr>
          <w:p w14:paraId="79E37FE9" w14:textId="55593ADF" w:rsidR="00DD2E60" w:rsidRDefault="006C6548" w:rsidP="009307D9">
            <w:pPr>
              <w:rPr>
                <w:lang w:val="en-US"/>
              </w:rPr>
            </w:pPr>
            <w:r>
              <w:rPr>
                <w:lang w:val="en-US"/>
              </w:rPr>
              <w:t>Ponderosa pine (3200 trees/ha)</w:t>
            </w:r>
          </w:p>
          <w:p w14:paraId="22D1125F" w14:textId="6D9E09A5" w:rsidR="006C6548" w:rsidRDefault="006C6548" w:rsidP="009307D9">
            <w:pPr>
              <w:rPr>
                <w:lang w:val="en-US"/>
              </w:rPr>
            </w:pPr>
            <w:r>
              <w:rPr>
                <w:lang w:val="en-US"/>
              </w:rPr>
              <w:t>Douglas fir (3200 trees/ha)</w:t>
            </w:r>
          </w:p>
          <w:p w14:paraId="4A0A94B2" w14:textId="0285351E" w:rsidR="006C6548" w:rsidRPr="00DD2E60" w:rsidRDefault="006C6548" w:rsidP="009307D9">
            <w:pPr>
              <w:rPr>
                <w:lang w:val="en-US"/>
              </w:rPr>
            </w:pPr>
            <w:r>
              <w:rPr>
                <w:lang w:val="en-US"/>
              </w:rPr>
              <w:t>Grand fir (3200 trees/ha)</w:t>
            </w:r>
          </w:p>
        </w:tc>
        <w:tc>
          <w:tcPr>
            <w:tcW w:w="2693" w:type="dxa"/>
          </w:tcPr>
          <w:p w14:paraId="16BAE75C" w14:textId="77777777" w:rsidR="00DD2E60" w:rsidRDefault="006C6548" w:rsidP="009307D9">
            <w:pPr>
              <w:rPr>
                <w:lang w:val="en-US"/>
              </w:rPr>
            </w:pPr>
            <w:r>
              <w:rPr>
                <w:lang w:val="en-US"/>
              </w:rPr>
              <w:t>0.223</w:t>
            </w:r>
          </w:p>
          <w:p w14:paraId="49DF0CEF" w14:textId="77777777" w:rsidR="006C6548" w:rsidRDefault="006C6548" w:rsidP="009307D9">
            <w:pPr>
              <w:rPr>
                <w:lang w:val="en-US"/>
              </w:rPr>
            </w:pPr>
            <w:r>
              <w:rPr>
                <w:lang w:val="en-US"/>
              </w:rPr>
              <w:t>0.26</w:t>
            </w:r>
          </w:p>
          <w:p w14:paraId="12F7573E" w14:textId="49573A2C" w:rsidR="006C6548" w:rsidRPr="00DD2E60" w:rsidRDefault="006C6548" w:rsidP="009307D9">
            <w:pPr>
              <w:rPr>
                <w:lang w:val="en-US"/>
              </w:rPr>
            </w:pPr>
            <w:r>
              <w:rPr>
                <w:lang w:val="en-US"/>
              </w:rPr>
              <w:t>0.378</w:t>
            </w:r>
          </w:p>
        </w:tc>
        <w:tc>
          <w:tcPr>
            <w:tcW w:w="1701" w:type="dxa"/>
          </w:tcPr>
          <w:p w14:paraId="043092FE" w14:textId="0ECC5B6F" w:rsidR="00DD2E60" w:rsidRPr="00DD2E60" w:rsidRDefault="006C6548" w:rsidP="009307D9">
            <w:pPr>
              <w:rPr>
                <w:lang w:val="en-US"/>
              </w:rPr>
            </w:pPr>
            <w:proofErr w:type="spellStart"/>
            <w:r>
              <w:rPr>
                <w:lang w:val="en-US"/>
              </w:rPr>
              <w:t>Emperical</w:t>
            </w:r>
            <w:proofErr w:type="spellEnd"/>
          </w:p>
        </w:tc>
        <w:tc>
          <w:tcPr>
            <w:tcW w:w="941" w:type="dxa"/>
          </w:tcPr>
          <w:p w14:paraId="35DAB28D" w14:textId="33B75E2C" w:rsidR="00DD2E60" w:rsidRPr="00DD2E60" w:rsidRDefault="006C6548" w:rsidP="009307D9">
            <w:pPr>
              <w:rPr>
                <w:lang w:val="en-US"/>
              </w:rPr>
            </w:pPr>
            <w:r>
              <w:rPr>
                <w:lang w:val="en-US"/>
              </w:rPr>
              <w:fldChar w:fldCharType="begin"/>
            </w:r>
            <w:r>
              <w:rPr>
                <w:lang w:val="en-US"/>
              </w:rPr>
              <w:instrText xml:space="preserve"> ADDIN EN.CITE &lt;EndNote&gt;&lt;Cite&gt;&lt;Author&gt;Agee&lt;/Author&gt;&lt;Year&gt;1996&lt;/Year&gt;&lt;RecNum&gt;40&lt;/RecNum&gt;&lt;DisplayText&gt;[3]&lt;/DisplayText&gt;&lt;record&gt;&lt;rec-number&gt;40&lt;/rec-number&gt;&lt;foreign-keys&gt;&lt;key app="EN" db-id="fvvdr0de65xrzoesxr5vz2ryadapvp5a2v0t" timestamp="1630895254"&gt;40&lt;/key&gt;&lt;/foreign-keys&gt;&lt;ref-type name="Conference Proceedings"&gt;10&lt;/ref-type&gt;&lt;contributors&gt;&lt;authors&gt;&lt;author&gt;Agee, James K&lt;/author&gt;&lt;/authors&gt;&lt;/contributors&gt;&lt;titles&gt;&lt;title&gt;The influence of forest structure on fire behavior&lt;/title&gt;&lt;secondary-title&gt;Proceedings of the 17th annual forest vegetation management conference&lt;/secondary-title&gt;&lt;/titles&gt;&lt;pages&gt;52-68&lt;/pages&gt;&lt;dates&gt;&lt;year&gt;1996&lt;/year&gt;&lt;/dates&gt;&lt;urls&gt;&lt;/urls&gt;&lt;/record&gt;&lt;/Cite&gt;&lt;/EndNote&gt;</w:instrText>
            </w:r>
            <w:r>
              <w:rPr>
                <w:lang w:val="en-US"/>
              </w:rPr>
              <w:fldChar w:fldCharType="separate"/>
            </w:r>
            <w:r>
              <w:rPr>
                <w:noProof/>
                <w:lang w:val="en-US"/>
              </w:rPr>
              <w:t>[3]</w:t>
            </w:r>
            <w:r>
              <w:rPr>
                <w:lang w:val="en-US"/>
              </w:rPr>
              <w:fldChar w:fldCharType="end"/>
            </w:r>
          </w:p>
        </w:tc>
      </w:tr>
      <w:tr w:rsidR="00DD2E60" w:rsidRPr="00DD2E60" w14:paraId="2F4EB91A" w14:textId="77777777" w:rsidTr="00DD2FC2">
        <w:tc>
          <w:tcPr>
            <w:tcW w:w="3681" w:type="dxa"/>
          </w:tcPr>
          <w:p w14:paraId="0C36BA98" w14:textId="51A671DF" w:rsidR="00DD2E60" w:rsidRPr="00DD2E60" w:rsidRDefault="006C6548" w:rsidP="009307D9">
            <w:pPr>
              <w:rPr>
                <w:lang w:val="en-US"/>
              </w:rPr>
            </w:pPr>
            <w:r>
              <w:rPr>
                <w:lang w:val="en-US"/>
              </w:rPr>
              <w:t>Pinus)</w:t>
            </w:r>
            <w:r w:rsidR="00F9515E">
              <w:rPr>
                <w:lang w:val="en-US"/>
              </w:rPr>
              <w:t xml:space="preserve"> </w:t>
            </w:r>
            <w:r>
              <w:rPr>
                <w:lang w:val="en-US"/>
              </w:rPr>
              <w:t>Aleppo pine</w:t>
            </w:r>
          </w:p>
        </w:tc>
        <w:tc>
          <w:tcPr>
            <w:tcW w:w="2693" w:type="dxa"/>
          </w:tcPr>
          <w:p w14:paraId="2AA10DBF" w14:textId="1DE9727B" w:rsidR="00DD2E60" w:rsidRPr="00DD2E60" w:rsidRDefault="006C6548" w:rsidP="009307D9">
            <w:pPr>
              <w:rPr>
                <w:lang w:val="en-US"/>
              </w:rPr>
            </w:pPr>
            <w:r>
              <w:rPr>
                <w:lang w:val="en-US"/>
              </w:rPr>
              <w:t>0.09-0.22</w:t>
            </w:r>
          </w:p>
        </w:tc>
        <w:tc>
          <w:tcPr>
            <w:tcW w:w="1701" w:type="dxa"/>
          </w:tcPr>
          <w:p w14:paraId="1884BB6B" w14:textId="77777777" w:rsidR="00DD2E60" w:rsidRPr="00DD2E60" w:rsidRDefault="00DD2E60" w:rsidP="009307D9">
            <w:pPr>
              <w:rPr>
                <w:lang w:val="en-US"/>
              </w:rPr>
            </w:pPr>
          </w:p>
        </w:tc>
        <w:tc>
          <w:tcPr>
            <w:tcW w:w="941" w:type="dxa"/>
          </w:tcPr>
          <w:p w14:paraId="7F991886" w14:textId="53E53A82" w:rsidR="00DD2E60" w:rsidRPr="00DD2E60" w:rsidRDefault="006C6548" w:rsidP="009307D9">
            <w:pPr>
              <w:rPr>
                <w:lang w:val="en-US"/>
              </w:rPr>
            </w:pPr>
            <w:r>
              <w:rPr>
                <w:lang w:val="en-US"/>
              </w:rPr>
              <w:fldChar w:fldCharType="begin"/>
            </w:r>
            <w:r>
              <w:rPr>
                <w:lang w:val="en-US"/>
              </w:rPr>
              <w:instrText xml:space="preserve"> ADDIN EN.CITE &lt;EndNote&gt;&lt;Cite&gt;&lt;Author&gt;Mitsopoulos&lt;/Author&gt;&lt;Year&gt;2007&lt;/Year&gt;&lt;RecNum&gt;31&lt;/RecNum&gt;&lt;DisplayText&gt;[4]&lt;/DisplayText&gt;&lt;record&gt;&lt;rec-number&gt;31&lt;/rec-number&gt;&lt;foreign-keys&gt;&lt;key app="EN" db-id="fvvdr0de65xrzoesxr5vz2ryadapvp5a2v0t" timestamp="1629266685"&gt;31&lt;/key&gt;&lt;/foreign-keys&gt;&lt;ref-type name="Journal Article"&gt;17&lt;/ref-type&gt;&lt;contributors&gt;&lt;authors&gt;&lt;author&gt;Mitsopoulos, Ioannis D&lt;/author&gt;&lt;author&gt;Dimitrakopoulos, Alexandros P %J Annals of Forest Science&lt;/author&gt;&lt;/authors&gt;&lt;/contributors&gt;&lt;titles&gt;&lt;title&gt;Canopy fuel characteristics and potential crown fire behavior in Aleppo pine (Pinus halepensis Mill.) forests&lt;/title&gt;&lt;/titles&gt;&lt;pages&gt;287-299&lt;/pages&gt;&lt;volume&gt;64&lt;/volume&gt;&lt;number&gt;3&lt;/number&gt;&lt;dates&gt;&lt;year&gt;2007&lt;/year&gt;&lt;/dates&gt;&lt;isbn&gt;1286-4560&lt;/isbn&gt;&lt;urls&gt;&lt;/urls&gt;&lt;/record&gt;&lt;/Cite&gt;&lt;/EndNote&gt;</w:instrText>
            </w:r>
            <w:r>
              <w:rPr>
                <w:lang w:val="en-US"/>
              </w:rPr>
              <w:fldChar w:fldCharType="separate"/>
            </w:r>
            <w:r>
              <w:rPr>
                <w:noProof/>
                <w:lang w:val="en-US"/>
              </w:rPr>
              <w:t>[4]</w:t>
            </w:r>
            <w:r>
              <w:rPr>
                <w:lang w:val="en-US"/>
              </w:rPr>
              <w:fldChar w:fldCharType="end"/>
            </w:r>
          </w:p>
        </w:tc>
      </w:tr>
      <w:tr w:rsidR="00DD2E60" w:rsidRPr="00DD2E60" w14:paraId="5ECC77BC" w14:textId="77777777" w:rsidTr="00DD2FC2">
        <w:tc>
          <w:tcPr>
            <w:tcW w:w="3681" w:type="dxa"/>
          </w:tcPr>
          <w:p w14:paraId="7A1FEDFD" w14:textId="54AACFB7" w:rsidR="00DD2E60" w:rsidRPr="00DD3C1C" w:rsidRDefault="00E0699A" w:rsidP="009307D9">
            <w:pPr>
              <w:rPr>
                <w:highlight w:val="yellow"/>
                <w:lang w:val="en-US"/>
              </w:rPr>
            </w:pPr>
            <w:r w:rsidRPr="00DD3C1C">
              <w:rPr>
                <w:highlight w:val="yellow"/>
                <w:lang w:val="en-US"/>
              </w:rPr>
              <w:t xml:space="preserve">Eucalyptus -Surface fuel bulk density </w:t>
            </w:r>
          </w:p>
        </w:tc>
        <w:tc>
          <w:tcPr>
            <w:tcW w:w="2693" w:type="dxa"/>
          </w:tcPr>
          <w:p w14:paraId="35F9F10E" w14:textId="48763E4A" w:rsidR="00DD2E60" w:rsidRPr="00DD3C1C" w:rsidRDefault="00E0699A" w:rsidP="009307D9">
            <w:pPr>
              <w:rPr>
                <w:highlight w:val="yellow"/>
                <w:lang w:val="en-US"/>
              </w:rPr>
            </w:pPr>
            <w:proofErr w:type="gramStart"/>
            <w:r w:rsidRPr="00DD3C1C">
              <w:rPr>
                <w:highlight w:val="yellow"/>
                <w:lang w:val="en-US"/>
              </w:rPr>
              <w:t>44(</w:t>
            </w:r>
            <w:r w:rsidR="00CC7431">
              <w:rPr>
                <w:highlight w:val="yellow"/>
                <w:lang w:val="en-US"/>
              </w:rPr>
              <w:t xml:space="preserve"> </w:t>
            </w:r>
            <w:r w:rsidRPr="00DD3C1C">
              <w:rPr>
                <w:highlight w:val="yellow"/>
                <w:lang w:val="en-US"/>
              </w:rPr>
              <w:t>sit</w:t>
            </w:r>
            <w:proofErr w:type="gramEnd"/>
            <w:r w:rsidRPr="00DD3C1C">
              <w:rPr>
                <w:highlight w:val="yellow"/>
                <w:lang w:val="en-US"/>
              </w:rPr>
              <w:t xml:space="preserve"> 1)  and 52 (site 2)</w:t>
            </w:r>
          </w:p>
        </w:tc>
        <w:tc>
          <w:tcPr>
            <w:tcW w:w="1701" w:type="dxa"/>
          </w:tcPr>
          <w:p w14:paraId="7C679F1D" w14:textId="58CF8AF7" w:rsidR="00DD2E60" w:rsidRPr="00DD3C1C" w:rsidRDefault="00E0699A" w:rsidP="009307D9">
            <w:pPr>
              <w:rPr>
                <w:highlight w:val="yellow"/>
                <w:lang w:val="en-US"/>
              </w:rPr>
            </w:pPr>
            <w:r w:rsidRPr="00DD3C1C">
              <w:rPr>
                <w:highlight w:val="yellow"/>
                <w:lang w:val="en-US"/>
              </w:rPr>
              <w:t>Field experiment</w:t>
            </w:r>
          </w:p>
        </w:tc>
        <w:tc>
          <w:tcPr>
            <w:tcW w:w="941" w:type="dxa"/>
          </w:tcPr>
          <w:p w14:paraId="50A18086" w14:textId="08B9FBE4" w:rsidR="00DD2E60" w:rsidRPr="00DD3C1C" w:rsidRDefault="00CC7431" w:rsidP="009307D9">
            <w:pPr>
              <w:rPr>
                <w:highlight w:val="yellow"/>
                <w:lang w:val="en-US"/>
              </w:rPr>
            </w:pPr>
            <w:r>
              <w:rPr>
                <w:highlight w:val="yellow"/>
                <w:lang w:val="en-US"/>
              </w:rPr>
              <w:t>[</w:t>
            </w:r>
            <w:r w:rsidR="00495BD1" w:rsidRPr="00DD3C1C">
              <w:rPr>
                <w:highlight w:val="yellow"/>
                <w:lang w:val="en-US"/>
              </w:rPr>
              <w:t>Project vesta</w:t>
            </w:r>
            <w:r>
              <w:rPr>
                <w:highlight w:val="yellow"/>
                <w:lang w:val="en-US"/>
              </w:rPr>
              <w:t>]</w:t>
            </w:r>
          </w:p>
        </w:tc>
      </w:tr>
      <w:tr w:rsidR="00B40B5D" w:rsidRPr="00DD2E60" w14:paraId="47CCCF68" w14:textId="77777777" w:rsidTr="00DD2FC2">
        <w:tc>
          <w:tcPr>
            <w:tcW w:w="3681" w:type="dxa"/>
          </w:tcPr>
          <w:p w14:paraId="6E5017A0" w14:textId="5E4E9B34" w:rsidR="00B40B5D" w:rsidRPr="00DD2E60" w:rsidRDefault="00B40B5D" w:rsidP="00B40B5D">
            <w:pPr>
              <w:rPr>
                <w:lang w:val="en-US"/>
              </w:rPr>
            </w:pPr>
            <w:r>
              <w:rPr>
                <w:lang w:val="en-US"/>
              </w:rPr>
              <w:t>Pine forests</w:t>
            </w:r>
          </w:p>
        </w:tc>
        <w:tc>
          <w:tcPr>
            <w:tcW w:w="2693" w:type="dxa"/>
          </w:tcPr>
          <w:p w14:paraId="11A7363D" w14:textId="08A4F455" w:rsidR="00B40B5D" w:rsidRPr="00DD2E60" w:rsidRDefault="00B40B5D" w:rsidP="00B40B5D">
            <w:pPr>
              <w:rPr>
                <w:lang w:val="en-US"/>
              </w:rPr>
            </w:pPr>
            <w:r>
              <w:rPr>
                <w:lang w:val="en-US"/>
              </w:rPr>
              <w:t>0.23</w:t>
            </w:r>
          </w:p>
        </w:tc>
        <w:tc>
          <w:tcPr>
            <w:tcW w:w="1701" w:type="dxa"/>
          </w:tcPr>
          <w:p w14:paraId="2F96B77A" w14:textId="77777777" w:rsidR="00B40B5D" w:rsidRPr="00DD2E60" w:rsidRDefault="00B40B5D" w:rsidP="00B40B5D">
            <w:pPr>
              <w:rPr>
                <w:lang w:val="en-US"/>
              </w:rPr>
            </w:pPr>
          </w:p>
        </w:tc>
        <w:tc>
          <w:tcPr>
            <w:tcW w:w="941" w:type="dxa"/>
          </w:tcPr>
          <w:p w14:paraId="56D86CA5" w14:textId="3B3E1D92" w:rsidR="00B40B5D" w:rsidRPr="00DD2E60" w:rsidRDefault="00B40B5D" w:rsidP="00B40B5D">
            <w:pPr>
              <w:rPr>
                <w:lang w:val="en-US"/>
              </w:rPr>
            </w:pPr>
            <w:r>
              <w:rPr>
                <w:lang w:val="en-US"/>
              </w:rPr>
              <w:t>[3]</w:t>
            </w:r>
          </w:p>
        </w:tc>
      </w:tr>
    </w:tbl>
    <w:p w14:paraId="36F545DE" w14:textId="7A863375" w:rsidR="00C735BA" w:rsidRDefault="00C735BA" w:rsidP="009307D9">
      <w:pPr>
        <w:rPr>
          <w:lang w:val="en-US"/>
        </w:rPr>
      </w:pP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9016"/>
      </w:tblGrid>
      <w:tr w:rsidR="00C735BA" w14:paraId="05055925" w14:textId="77777777" w:rsidTr="00C735BA">
        <w:tc>
          <w:tcPr>
            <w:tcW w:w="9016" w:type="dxa"/>
          </w:tcPr>
          <w:p w14:paraId="5A914446" w14:textId="4DB9D5BB" w:rsidR="00C735BA" w:rsidRDefault="00C735BA" w:rsidP="009307D9">
            <w:pPr>
              <w:rPr>
                <w:lang w:val="en-US"/>
              </w:rPr>
            </w:pPr>
          </w:p>
          <w:p w14:paraId="00E38610" w14:textId="2643A2B6" w:rsidR="00C735BA" w:rsidRDefault="00C735BA" w:rsidP="009307D9">
            <w:pPr>
              <w:rPr>
                <w:lang w:val="en-US"/>
              </w:rPr>
            </w:pPr>
          </w:p>
          <w:p w14:paraId="51836E96" w14:textId="6759816F" w:rsidR="00C735BA" w:rsidRDefault="00C735BA" w:rsidP="009307D9">
            <w:pPr>
              <w:rPr>
                <w:lang w:val="en-US"/>
              </w:rPr>
            </w:pPr>
            <w:r>
              <w:rPr>
                <w:noProof/>
                <w:lang w:val="en-US"/>
              </w:rPr>
              <mc:AlternateContent>
                <mc:Choice Requires="wpi">
                  <w:drawing>
                    <wp:anchor distT="0" distB="0" distL="114300" distR="114300" simplePos="0" relativeHeight="251916288" behindDoc="0" locked="0" layoutInCell="1" allowOverlap="1" wp14:anchorId="6FC762C0" wp14:editId="6E2C82FF">
                      <wp:simplePos x="0" y="0"/>
                      <wp:positionH relativeFrom="column">
                        <wp:posOffset>4309665</wp:posOffset>
                      </wp:positionH>
                      <wp:positionV relativeFrom="paragraph">
                        <wp:posOffset>17985</wp:posOffset>
                      </wp:positionV>
                      <wp:extent cx="360" cy="85680"/>
                      <wp:effectExtent l="38100" t="38100" r="57150" b="48260"/>
                      <wp:wrapNone/>
                      <wp:docPr id="175" name="Ink 175"/>
                      <wp:cNvGraphicFramePr/>
                      <a:graphic xmlns:a="http://schemas.openxmlformats.org/drawingml/2006/main">
                        <a:graphicData uri="http://schemas.microsoft.com/office/word/2010/wordprocessingInk">
                          <w14:contentPart bwMode="auto" r:id="rId8">
                            <w14:nvContentPartPr>
                              <w14:cNvContentPartPr/>
                            </w14:nvContentPartPr>
                            <w14:xfrm>
                              <a:off x="0" y="0"/>
                              <a:ext cx="360" cy="85680"/>
                            </w14:xfrm>
                          </w14:contentPart>
                        </a:graphicData>
                      </a:graphic>
                    </wp:anchor>
                  </w:drawing>
                </mc:Choice>
                <mc:Fallback>
                  <w:pict>
                    <v:shapetype w14:anchorId="659965B6" id="_x0000_t75" coordsize="21600,21600" o:spt="75" o:preferrelative="t" path="m@4@5l@4@11@9@11@9@5xe" filled="f" stroked="f">
                      <v:stroke joinstyle="miter"/>
                      <v:formulas>
                        <v:f eqn="if lineDrawn pixelLineWidth 0"/>
                        <v:f eqn="sum @0 1 0"/>
                        <v:f eqn="sum 0 0 @1"/>
                        <v:f eqn="prod @2 1 2"/>
                        <v:f eqn="prod @3 21600 pixelWidth"/>
                        <v:f eqn="prod @3 21600 pixelHeight"/>
                        <v:f eqn="sum @0 0 1"/>
                        <v:f eqn="prod @6 1 2"/>
                        <v:f eqn="prod @7 21600 pixelWidth"/>
                        <v:f eqn="sum @8 21600 0"/>
                        <v:f eqn="prod @7 21600 pixelHeight"/>
                        <v:f eqn="sum @10 21600 0"/>
                      </v:formulas>
                      <v:path o:extrusionok="f" gradientshapeok="t" o:connecttype="rect"/>
                      <o:lock v:ext="edit" aspectratio="t"/>
                    </v:shapetype>
                    <v:shape id="Ink 175" o:spid="_x0000_s1026" type="#_x0000_t75" style="position:absolute;margin-left:338.65pt;margin-top:.7pt;width:1.45pt;height:8.2pt;z-index:251916288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o:gfxdata="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">
                      <v:imagedata r:id="rId9" o:title=""/>
                    </v:shape>
                  </w:pict>
                </mc:Fallback>
              </mc:AlternateContent>
            </w:r>
            <w:r>
              <w:rPr>
                <w:noProof/>
                <w:lang w:val="en-US"/>
              </w:rPr>
              <mc:AlternateContent>
                <mc:Choice Requires="wpi">
                  <w:drawing>
                    <wp:anchor distT="0" distB="0" distL="114300" distR="114300" simplePos="0" relativeHeight="251872256" behindDoc="0" locked="0" layoutInCell="1" allowOverlap="1" wp14:anchorId="26E454A5" wp14:editId="03AB05E2">
                      <wp:simplePos x="0" y="0"/>
                      <wp:positionH relativeFrom="column">
                        <wp:posOffset>75565</wp:posOffset>
                      </wp:positionH>
                      <wp:positionV relativeFrom="paragraph">
                        <wp:posOffset>-312420</wp:posOffset>
                      </wp:positionV>
                      <wp:extent cx="3345815" cy="924560"/>
                      <wp:effectExtent l="38100" t="38100" r="45085" b="46990"/>
                      <wp:wrapNone/>
                      <wp:docPr id="128" name="Ink 128"/>
                      <wp:cNvGraphicFramePr/>
                      <a:graphic xmlns:a="http://schemas.openxmlformats.org/drawingml/2006/main">
                        <a:graphicData uri="http://schemas.microsoft.com/office/word/2010/wordprocessingInk">
                          <w14:contentPart bwMode="auto" r:id="rId10">
                            <w14:nvContentPartPr>
                              <w14:cNvContentPartPr/>
                            </w14:nvContentPartPr>
                            <w14:xfrm>
                              <a:off x="0" y="0"/>
                              <a:ext cx="3345815" cy="924560"/>
                            </w14:xfrm>
                          </w14:contentPart>
                        </a:graphicData>
                      </a:graphic>
                    </wp:anchor>
                  </w:drawing>
                </mc:Choice>
                <mc:Fallback>
                  <w:pict>
                    <v:shape w14:anchorId="7245EF7C" id="Ink 128" o:spid="_x0000_s1026" type="#_x0000_t75" style="position:absolute;margin-left:5.25pt;margin-top:-25.3pt;width:264.85pt;height:74.2pt;z-index:251872256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o:gfxdata="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">
                      <v:imagedata r:id="rId11" o:title=""/>
                    </v:shape>
                  </w:pict>
                </mc:Fallback>
              </mc:AlternateContent>
            </w:r>
            <w:r>
              <w:rPr>
                <w:noProof/>
                <w:lang w:val="en-US"/>
              </w:rPr>
              <mc:AlternateContent>
                <mc:Choice Requires="wpi">
                  <w:drawing>
                    <wp:anchor distT="0" distB="0" distL="114300" distR="114300" simplePos="0" relativeHeight="251827200" behindDoc="0" locked="0" layoutInCell="1" allowOverlap="1" wp14:anchorId="0FA3FDE1" wp14:editId="0E1121B6">
                      <wp:simplePos x="0" y="0"/>
                      <wp:positionH relativeFrom="column">
                        <wp:posOffset>2683905</wp:posOffset>
                      </wp:positionH>
                      <wp:positionV relativeFrom="paragraph">
                        <wp:posOffset>-259215</wp:posOffset>
                      </wp:positionV>
                      <wp:extent cx="534960" cy="806040"/>
                      <wp:effectExtent l="38100" t="57150" r="55880" b="51435"/>
                      <wp:wrapNone/>
                      <wp:docPr id="41" name="Ink 41"/>
                      <wp:cNvGraphicFramePr/>
                      <a:graphic xmlns:a="http://schemas.openxmlformats.org/drawingml/2006/main">
                        <a:graphicData uri="http://schemas.microsoft.com/office/word/2010/wordprocessingInk">
                          <w14:contentPart bwMode="auto" r:id="rId12">
                            <w14:nvContentPartPr>
                              <w14:cNvContentPartPr/>
                            </w14:nvContentPartPr>
                            <w14:xfrm>
                              <a:off x="0" y="0"/>
                              <a:ext cx="534960" cy="806040"/>
                            </w14:xfrm>
                          </w14:contentPart>
                        </a:graphicData>
                      </a:graphic>
                    </wp:anchor>
                  </w:drawing>
                </mc:Choice>
                <mc:Fallback>
                  <w:pict>
                    <v:shape w14:anchorId="55C7B2E5" id="Ink 41" o:spid="_x0000_s1026" type="#_x0000_t75" style="position:absolute;margin-left:210.65pt;margin-top:-21.1pt;width:43.5pt;height:64.85pt;z-index:251827200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o:gfxdata="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">
                      <v:imagedata r:id="rId13" o:title=""/>
                    </v:shape>
                  </w:pict>
                </mc:Fallback>
              </mc:AlternateContent>
            </w:r>
            <w:r>
              <w:rPr>
                <w:noProof/>
                <w:lang w:val="en-US"/>
              </w:rPr>
              <mc:AlternateContent>
                <mc:Choice Requires="wpi">
                  <w:drawing>
                    <wp:anchor distT="0" distB="0" distL="114300" distR="114300" simplePos="0" relativeHeight="251826176" behindDoc="0" locked="0" layoutInCell="1" allowOverlap="1" wp14:anchorId="7E9259DE" wp14:editId="456342F6">
                      <wp:simplePos x="0" y="0"/>
                      <wp:positionH relativeFrom="column">
                        <wp:posOffset>1140460</wp:posOffset>
                      </wp:positionH>
                      <wp:positionV relativeFrom="paragraph">
                        <wp:posOffset>-251460</wp:posOffset>
                      </wp:positionV>
                      <wp:extent cx="1677140" cy="843280"/>
                      <wp:effectExtent l="38100" t="57150" r="18415" b="52070"/>
                      <wp:wrapNone/>
                      <wp:docPr id="40" name="Ink 40"/>
                      <wp:cNvGraphicFramePr/>
                      <a:graphic xmlns:a="http://schemas.openxmlformats.org/drawingml/2006/main">
                        <a:graphicData uri="http://schemas.microsoft.com/office/word/2010/wordprocessingInk">
                          <w14:contentPart bwMode="auto" r:id="rId14">
                            <w14:nvContentPartPr>
                              <w14:cNvContentPartPr/>
                            </w14:nvContentPartPr>
                            <w14:xfrm>
                              <a:off x="0" y="0"/>
                              <a:ext cx="1677140" cy="843280"/>
                            </w14:xfrm>
                          </w14:contentPart>
                        </a:graphicData>
                      </a:graphic>
                    </wp:anchor>
                  </w:drawing>
                </mc:Choice>
                <mc:Fallback>
                  <w:pict>
                    <v:shape w14:anchorId="5C0B4051" id="Ink 40" o:spid="_x0000_s1026" type="#_x0000_t75" style="position:absolute;margin-left:89.1pt;margin-top:-20.5pt;width:133.45pt;height:67.8pt;z-index:251826176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o:gfxdata="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">
                      <v:imagedata r:id="rId15" o:title=""/>
                    </v:shape>
                  </w:pict>
                </mc:Fallback>
              </mc:AlternateContent>
            </w:r>
            <w:r>
              <w:rPr>
                <w:noProof/>
                <w:lang w:val="en-US"/>
              </w:rPr>
              <mc:AlternateContent>
                <mc:Choice Requires="wpi">
                  <w:drawing>
                    <wp:anchor distT="0" distB="0" distL="114300" distR="114300" simplePos="0" relativeHeight="251801600" behindDoc="0" locked="0" layoutInCell="1" allowOverlap="1" wp14:anchorId="36047564" wp14:editId="727FFC15">
                      <wp:simplePos x="0" y="0"/>
                      <wp:positionH relativeFrom="column">
                        <wp:posOffset>180105</wp:posOffset>
                      </wp:positionH>
                      <wp:positionV relativeFrom="paragraph">
                        <wp:posOffset>-200175</wp:posOffset>
                      </wp:positionV>
                      <wp:extent cx="1037880" cy="626040"/>
                      <wp:effectExtent l="57150" t="38100" r="48260" b="41275"/>
                      <wp:wrapNone/>
                      <wp:docPr id="15" name="Ink 15"/>
                      <wp:cNvGraphicFramePr/>
                      <a:graphic xmlns:a="http://schemas.openxmlformats.org/drawingml/2006/main">
                        <a:graphicData uri="http://schemas.microsoft.com/office/word/2010/wordprocessingInk">
                          <w14:contentPart bwMode="auto" r:id="rId16">
                            <w14:nvContentPartPr>
                              <w14:cNvContentPartPr/>
                            </w14:nvContentPartPr>
                            <w14:xfrm>
                              <a:off x="0" y="0"/>
                              <a:ext cx="1037880" cy="626040"/>
                            </w14:xfrm>
                          </w14:contentPart>
                        </a:graphicData>
                      </a:graphic>
                    </wp:anchor>
                  </w:drawing>
                </mc:Choice>
                <mc:Fallback>
                  <w:pict>
                    <v:shape w14:anchorId="2095F643" id="Ink 15" o:spid="_x0000_s1026" type="#_x0000_t75" style="position:absolute;margin-left:13.5pt;margin-top:-16.45pt;width:83.1pt;height:50.75pt;z-index:251801600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o:gfxdata="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">
                      <v:imagedata r:id="rId17" o:title=""/>
                    </v:shape>
                  </w:pict>
                </mc:Fallback>
              </mc:AlternateContent>
            </w:r>
            <w:r>
              <w:rPr>
                <w:noProof/>
                <w:lang w:val="en-US"/>
              </w:rPr>
              <mc:AlternateContent>
                <mc:Choice Requires="wpi">
                  <w:drawing>
                    <wp:anchor distT="0" distB="0" distL="114300" distR="114300" simplePos="0" relativeHeight="251793408" behindDoc="0" locked="0" layoutInCell="1" allowOverlap="1" wp14:anchorId="023E2FA7" wp14:editId="63E92825">
                      <wp:simplePos x="0" y="0"/>
                      <wp:positionH relativeFrom="column">
                        <wp:posOffset>607425</wp:posOffset>
                      </wp:positionH>
                      <wp:positionV relativeFrom="paragraph">
                        <wp:posOffset>25905</wp:posOffset>
                      </wp:positionV>
                      <wp:extent cx="326880" cy="285120"/>
                      <wp:effectExtent l="38100" t="38100" r="54610" b="57785"/>
                      <wp:wrapNone/>
                      <wp:docPr id="5" name="Ink 5"/>
                      <wp:cNvGraphicFramePr/>
                      <a:graphic xmlns:a="http://schemas.openxmlformats.org/drawingml/2006/main">
                        <a:graphicData uri="http://schemas.microsoft.com/office/word/2010/wordprocessingInk">
                          <w14:contentPart bwMode="auto" r:id="rId18">
                            <w14:nvContentPartPr>
                              <w14:cNvContentPartPr/>
                            </w14:nvContentPartPr>
                            <w14:xfrm>
                              <a:off x="0" y="0"/>
                              <a:ext cx="326880" cy="285120"/>
                            </w14:xfrm>
                          </w14:contentPart>
                        </a:graphicData>
                      </a:graphic>
                    </wp:anchor>
                  </w:drawing>
                </mc:Choice>
                <mc:Fallback>
                  <w:pict>
                    <v:shape w14:anchorId="5243E7F0" id="Ink 5" o:spid="_x0000_s1026" type="#_x0000_t75" style="position:absolute;margin-left:47.15pt;margin-top:1.35pt;width:27.2pt;height:23.85pt;z-index:251793408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o:gfxdata="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">
                      <v:imagedata r:id="rId19" o:title=""/>
                    </v:shape>
                  </w:pict>
                </mc:Fallback>
              </mc:AlternateContent>
            </w:r>
          </w:p>
          <w:p w14:paraId="4E4EB1C7" w14:textId="0BC5E069" w:rsidR="00C735BA" w:rsidRDefault="00C735BA" w:rsidP="009307D9">
            <w:pPr>
              <w:rPr>
                <w:lang w:val="en-US"/>
              </w:rPr>
            </w:pPr>
            <w:r>
              <w:rPr>
                <w:noProof/>
                <w:lang w:val="en-US"/>
              </w:rPr>
              <mc:AlternateContent>
                <mc:Choice Requires="wpi">
                  <w:drawing>
                    <wp:anchor distT="0" distB="0" distL="114300" distR="114300" simplePos="0" relativeHeight="251910144" behindDoc="0" locked="0" layoutInCell="1" allowOverlap="1" wp14:anchorId="7FB5F05F" wp14:editId="01AEF5D8">
                      <wp:simplePos x="0" y="0"/>
                      <wp:positionH relativeFrom="column">
                        <wp:posOffset>3337560</wp:posOffset>
                      </wp:positionH>
                      <wp:positionV relativeFrom="paragraph">
                        <wp:posOffset>-318135</wp:posOffset>
                      </wp:positionV>
                      <wp:extent cx="951430" cy="678575"/>
                      <wp:effectExtent l="38100" t="38100" r="39370" b="45720"/>
                      <wp:wrapNone/>
                      <wp:docPr id="169" name="Ink 169"/>
                      <wp:cNvGraphicFramePr/>
                      <a:graphic xmlns:a="http://schemas.openxmlformats.org/drawingml/2006/main">
                        <a:graphicData uri="http://schemas.microsoft.com/office/word/2010/wordprocessingInk">
                          <w14:contentPart bwMode="auto" r:id="rId20">
                            <w14:nvContentPartPr>
                              <w14:cNvContentPartPr/>
                            </w14:nvContentPartPr>
                            <w14:xfrm>
                              <a:off x="0" y="0"/>
                              <a:ext cx="951430" cy="678575"/>
                            </w14:xfrm>
                          </w14:contentPart>
                        </a:graphicData>
                      </a:graphic>
                    </wp:anchor>
                  </w:drawing>
                </mc:Choice>
                <mc:Fallback>
                  <w:pict>
                    <v:shape w14:anchorId="7B5BCAAB" id="Ink 169" o:spid="_x0000_s1026" type="#_x0000_t75" style="position:absolute;margin-left:262.1pt;margin-top:-25.75pt;width:76.3pt;height:54.85pt;z-index:251910144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o:gfxdata="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">
                      <v:imagedata r:id="rId21" o:title=""/>
                    </v:shape>
                  </w:pict>
                </mc:Fallback>
              </mc:AlternateContent>
            </w:r>
            <w:r>
              <w:rPr>
                <w:noProof/>
                <w:lang w:val="en-US"/>
              </w:rPr>
              <mc:AlternateContent>
                <mc:Choice Requires="wpi">
                  <w:drawing>
                    <wp:anchor distT="0" distB="0" distL="114300" distR="114300" simplePos="0" relativeHeight="251819008" behindDoc="0" locked="0" layoutInCell="1" allowOverlap="1" wp14:anchorId="6E790E8D" wp14:editId="195F0968">
                      <wp:simplePos x="0" y="0"/>
                      <wp:positionH relativeFrom="column">
                        <wp:posOffset>1045545</wp:posOffset>
                      </wp:positionH>
                      <wp:positionV relativeFrom="paragraph">
                        <wp:posOffset>-113590</wp:posOffset>
                      </wp:positionV>
                      <wp:extent cx="451440" cy="412200"/>
                      <wp:effectExtent l="38100" t="38100" r="44450" b="45085"/>
                      <wp:wrapNone/>
                      <wp:docPr id="33" name="Ink 33"/>
                      <wp:cNvGraphicFramePr/>
                      <a:graphic xmlns:a="http://schemas.openxmlformats.org/drawingml/2006/main">
                        <a:graphicData uri="http://schemas.microsoft.com/office/word/2010/wordprocessingInk">
                          <w14:contentPart bwMode="auto" r:id="rId22">
                            <w14:nvContentPartPr>
                              <w14:cNvContentPartPr/>
                            </w14:nvContentPartPr>
                            <w14:xfrm>
                              <a:off x="0" y="0"/>
                              <a:ext cx="451440" cy="412200"/>
                            </w14:xfrm>
                          </w14:contentPart>
                        </a:graphicData>
                      </a:graphic>
                    </wp:anchor>
                  </w:drawing>
                </mc:Choice>
                <mc:Fallback>
                  <w:pict>
                    <v:shape w14:anchorId="6CA8DCCB" id="Ink 33" o:spid="_x0000_s1026" type="#_x0000_t75" style="position:absolute;margin-left:81.65pt;margin-top:-9.65pt;width:37pt;height:33.85pt;z-index:251819008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o:gfxdata="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">
                      <v:imagedata r:id="rId23" o:title=""/>
                    </v:shape>
                  </w:pict>
                </mc:Fallback>
              </mc:AlternateContent>
            </w:r>
          </w:p>
          <w:p w14:paraId="73EF0F3E" w14:textId="43657002" w:rsidR="00C735BA" w:rsidRDefault="00C735BA" w:rsidP="009307D9">
            <w:pPr>
              <w:rPr>
                <w:lang w:val="en-US"/>
              </w:rPr>
            </w:pPr>
          </w:p>
          <w:p w14:paraId="7656E213" w14:textId="71309FDA" w:rsidR="00C735BA" w:rsidRDefault="00C735BA" w:rsidP="009307D9">
            <w:pPr>
              <w:rPr>
                <w:lang w:val="en-US"/>
              </w:rPr>
            </w:pPr>
            <w:r>
              <w:rPr>
                <w:noProof/>
                <w:lang w:val="en-US"/>
              </w:rPr>
              <mc:AlternateContent>
                <mc:Choice Requires="wpi">
                  <w:drawing>
                    <wp:anchor distT="0" distB="0" distL="114300" distR="114300" simplePos="0" relativeHeight="251917312" behindDoc="0" locked="0" layoutInCell="1" allowOverlap="1" wp14:anchorId="71716FD2" wp14:editId="63E98047">
                      <wp:simplePos x="0" y="0"/>
                      <wp:positionH relativeFrom="column">
                        <wp:posOffset>4316145</wp:posOffset>
                      </wp:positionH>
                      <wp:positionV relativeFrom="paragraph">
                        <wp:posOffset>-68305</wp:posOffset>
                      </wp:positionV>
                      <wp:extent cx="11880" cy="140760"/>
                      <wp:effectExtent l="57150" t="38100" r="45720" b="50165"/>
                      <wp:wrapNone/>
                      <wp:docPr id="176" name="Ink 176"/>
                      <wp:cNvGraphicFramePr/>
                      <a:graphic xmlns:a="http://schemas.openxmlformats.org/drawingml/2006/main">
                        <a:graphicData uri="http://schemas.microsoft.com/office/word/2010/wordprocessingInk">
                          <w14:contentPart bwMode="auto" r:id="rId24">
                            <w14:nvContentPartPr>
                              <w14:cNvContentPartPr/>
                            </w14:nvContentPartPr>
                            <w14:xfrm>
                              <a:off x="0" y="0"/>
                              <a:ext cx="11880" cy="140760"/>
                            </w14:xfrm>
                          </w14:contentPart>
                        </a:graphicData>
                      </a:graphic>
                    </wp:anchor>
                  </w:drawing>
                </mc:Choice>
                <mc:Fallback>
                  <w:pict>
                    <v:shape w14:anchorId="230DC205" id="Ink 176" o:spid="_x0000_s1026" type="#_x0000_t75" style="position:absolute;margin-left:339.15pt;margin-top:-6.1pt;width:2.35pt;height:12.5pt;z-index:251917312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o:gfxdata="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">
                      <v:imagedata r:id="rId25" o:title=""/>
                    </v:shape>
                  </w:pict>
                </mc:Fallback>
              </mc:AlternateContent>
            </w:r>
            <w:r>
              <w:rPr>
                <w:noProof/>
                <w:lang w:val="en-US"/>
              </w:rPr>
              <mc:AlternateContent>
                <mc:Choice Requires="wpi">
                  <w:drawing>
                    <wp:anchor distT="0" distB="0" distL="114300" distR="114300" simplePos="0" relativeHeight="251817984" behindDoc="0" locked="0" layoutInCell="1" allowOverlap="1" wp14:anchorId="24FF11C1" wp14:editId="4BC65E87">
                      <wp:simplePos x="0" y="0"/>
                      <wp:positionH relativeFrom="column">
                        <wp:posOffset>2626360</wp:posOffset>
                      </wp:positionH>
                      <wp:positionV relativeFrom="paragraph">
                        <wp:posOffset>-584835</wp:posOffset>
                      </wp:positionV>
                      <wp:extent cx="447935" cy="1501090"/>
                      <wp:effectExtent l="38100" t="38100" r="47625" b="42545"/>
                      <wp:wrapNone/>
                      <wp:docPr id="32" name="Ink 32"/>
                      <wp:cNvGraphicFramePr/>
                      <a:graphic xmlns:a="http://schemas.openxmlformats.org/drawingml/2006/main">
                        <a:graphicData uri="http://schemas.microsoft.com/office/word/2010/wordprocessingInk">
                          <w14:contentPart bwMode="auto" r:id="rId26">
                            <w14:nvContentPartPr>
                              <w14:cNvContentPartPr/>
                            </w14:nvContentPartPr>
                            <w14:xfrm>
                              <a:off x="0" y="0"/>
                              <a:ext cx="447935" cy="1501090"/>
                            </w14:xfrm>
                          </w14:contentPart>
                        </a:graphicData>
                      </a:graphic>
                    </wp:anchor>
                  </w:drawing>
                </mc:Choice>
                <mc:Fallback>
                  <w:pict>
                    <v:shape w14:anchorId="30AD4EBB" id="Ink 32" o:spid="_x0000_s1026" type="#_x0000_t75" style="position:absolute;margin-left:206.1pt;margin-top:-46.75pt;width:36.65pt;height:119.65pt;z-index:251817984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o:gfxdata="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">
                      <v:imagedata r:id="rId27" o:title=""/>
                    </v:shape>
                  </w:pict>
                </mc:Fallback>
              </mc:AlternateContent>
            </w:r>
            <w:r>
              <w:rPr>
                <w:noProof/>
                <w:lang w:val="en-US"/>
              </w:rPr>
              <mc:AlternateContent>
                <mc:Choice Requires="wpi">
                  <w:drawing>
                    <wp:anchor distT="0" distB="0" distL="114300" distR="114300" simplePos="0" relativeHeight="251813888" behindDoc="0" locked="0" layoutInCell="1" allowOverlap="1" wp14:anchorId="41BE8B63" wp14:editId="38D5A120">
                      <wp:simplePos x="0" y="0"/>
                      <wp:positionH relativeFrom="column">
                        <wp:posOffset>1191260</wp:posOffset>
                      </wp:positionH>
                      <wp:positionV relativeFrom="paragraph">
                        <wp:posOffset>-631190</wp:posOffset>
                      </wp:positionV>
                      <wp:extent cx="1429430" cy="1522095"/>
                      <wp:effectExtent l="38100" t="38100" r="18415" b="40005"/>
                      <wp:wrapNone/>
                      <wp:docPr id="27" name="Ink 27"/>
                      <wp:cNvGraphicFramePr/>
                      <a:graphic xmlns:a="http://schemas.openxmlformats.org/drawingml/2006/main">
                        <a:graphicData uri="http://schemas.microsoft.com/office/word/2010/wordprocessingInk">
                          <w14:contentPart bwMode="auto" r:id="rId28">
                            <w14:nvContentPartPr>
                              <w14:cNvContentPartPr/>
                            </w14:nvContentPartPr>
                            <w14:xfrm>
                              <a:off x="0" y="0"/>
                              <a:ext cx="1429430" cy="1522095"/>
                            </w14:xfrm>
                          </w14:contentPart>
                        </a:graphicData>
                      </a:graphic>
                    </wp:anchor>
                  </w:drawing>
                </mc:Choice>
                <mc:Fallback>
                  <w:pict>
                    <v:shape w14:anchorId="649C5C16" id="Ink 27" o:spid="_x0000_s1026" type="#_x0000_t75" style="position:absolute;margin-left:93.1pt;margin-top:-50.4pt;width:113.95pt;height:121.25pt;z-index:251813888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o:gfxdata="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">
                      <v:imagedata r:id="rId29" o:title=""/>
                    </v:shape>
                  </w:pict>
                </mc:Fallback>
              </mc:AlternateContent>
            </w:r>
            <w:r>
              <w:rPr>
                <w:noProof/>
                <w:lang w:val="en-US"/>
              </w:rPr>
              <mc:AlternateContent>
                <mc:Choice Requires="wpi">
                  <w:drawing>
                    <wp:anchor distT="0" distB="0" distL="114300" distR="114300" simplePos="0" relativeHeight="251800576" behindDoc="0" locked="0" layoutInCell="1" allowOverlap="1" wp14:anchorId="166E2E81" wp14:editId="787ABFDB">
                      <wp:simplePos x="0" y="0"/>
                      <wp:positionH relativeFrom="column">
                        <wp:posOffset>887095</wp:posOffset>
                      </wp:positionH>
                      <wp:positionV relativeFrom="paragraph">
                        <wp:posOffset>-638810</wp:posOffset>
                      </wp:positionV>
                      <wp:extent cx="190500" cy="1515110"/>
                      <wp:effectExtent l="19050" t="38100" r="19050" b="46990"/>
                      <wp:wrapNone/>
                      <wp:docPr id="14" name="Ink 14"/>
                      <wp:cNvGraphicFramePr/>
                      <a:graphic xmlns:a="http://schemas.openxmlformats.org/drawingml/2006/main">
                        <a:graphicData uri="http://schemas.microsoft.com/office/word/2010/wordprocessingInk">
                          <w14:contentPart bwMode="auto" r:id="rId30">
                            <w14:nvContentPartPr>
                              <w14:cNvContentPartPr/>
                            </w14:nvContentPartPr>
                            <w14:xfrm>
                              <a:off x="0" y="0"/>
                              <a:ext cx="190500" cy="1515110"/>
                            </w14:xfrm>
                          </w14:contentPart>
                        </a:graphicData>
                      </a:graphic>
                    </wp:anchor>
                  </w:drawing>
                </mc:Choice>
                <mc:Fallback>
                  <w:pict>
                    <v:shape w14:anchorId="1F0C3856" id="Ink 14" o:spid="_x0000_s1026" type="#_x0000_t75" style="position:absolute;margin-left:69.15pt;margin-top:-51pt;width:16.4pt;height:120.7pt;z-index:251800576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o:gfxdata="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">
                      <v:imagedata r:id="rId31" o:title=""/>
                    </v:shape>
                  </w:pict>
                </mc:Fallback>
              </mc:AlternateContent>
            </w:r>
          </w:p>
          <w:p w14:paraId="74E3DE1B" w14:textId="522D4814" w:rsidR="00C735BA" w:rsidRDefault="00C735BA" w:rsidP="009307D9">
            <w:pPr>
              <w:rPr>
                <w:lang w:val="en-US"/>
              </w:rPr>
            </w:pPr>
            <w:r>
              <w:rPr>
                <w:noProof/>
                <w:lang w:val="en-US"/>
              </w:rPr>
              <mc:AlternateContent>
                <mc:Choice Requires="wpi">
                  <w:drawing>
                    <wp:anchor distT="0" distB="0" distL="114300" distR="114300" simplePos="0" relativeHeight="251792384" behindDoc="0" locked="0" layoutInCell="1" allowOverlap="1" wp14:anchorId="7A154F5F" wp14:editId="3E3B4BFE">
                      <wp:simplePos x="0" y="0"/>
                      <wp:positionH relativeFrom="column">
                        <wp:posOffset>579705</wp:posOffset>
                      </wp:positionH>
                      <wp:positionV relativeFrom="paragraph">
                        <wp:posOffset>-551685</wp:posOffset>
                      </wp:positionV>
                      <wp:extent cx="225000" cy="1316160"/>
                      <wp:effectExtent l="38100" t="38100" r="41910" b="55880"/>
                      <wp:wrapNone/>
                      <wp:docPr id="4" name="Ink 4"/>
                      <wp:cNvGraphicFramePr/>
                      <a:graphic xmlns:a="http://schemas.openxmlformats.org/drawingml/2006/main">
                        <a:graphicData uri="http://schemas.microsoft.com/office/word/2010/wordprocessingInk">
                          <w14:contentPart bwMode="auto" r:id="rId32">
                            <w14:nvContentPartPr>
                              <w14:cNvContentPartPr/>
                            </w14:nvContentPartPr>
                            <w14:xfrm>
                              <a:off x="0" y="0"/>
                              <a:ext cx="225000" cy="1316160"/>
                            </w14:xfrm>
                          </w14:contentPart>
                        </a:graphicData>
                      </a:graphic>
                    </wp:anchor>
                  </w:drawing>
                </mc:Choice>
                <mc:Fallback>
                  <w:pict>
                    <v:shape w14:anchorId="4F064D84" id="Ink 4" o:spid="_x0000_s1026" type="#_x0000_t75" style="position:absolute;margin-left:44.95pt;margin-top:-44.15pt;width:19.1pt;height:105.05pt;z-index:251792384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o:gfxdata="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">
                      <v:imagedata r:id="rId33" o:title=""/>
                    </v:shape>
                  </w:pict>
                </mc:Fallback>
              </mc:AlternateContent>
            </w:r>
          </w:p>
          <w:p w14:paraId="190D0EEA" w14:textId="3E2394D6" w:rsidR="00C735BA" w:rsidRDefault="00C735BA" w:rsidP="009307D9">
            <w:pPr>
              <w:rPr>
                <w:lang w:val="en-US"/>
              </w:rPr>
            </w:pPr>
          </w:p>
          <w:p w14:paraId="5210C543" w14:textId="468F5053" w:rsidR="00C735BA" w:rsidRDefault="00C735BA" w:rsidP="009307D9">
            <w:pPr>
              <w:rPr>
                <w:lang w:val="en-US"/>
              </w:rPr>
            </w:pPr>
            <w:r>
              <w:rPr>
                <w:noProof/>
                <w:lang w:val="en-US"/>
              </w:rPr>
              <mc:AlternateContent>
                <mc:Choice Requires="wpi">
                  <w:drawing>
                    <wp:anchor distT="0" distB="0" distL="114300" distR="114300" simplePos="0" relativeHeight="251918336" behindDoc="0" locked="0" layoutInCell="1" allowOverlap="1" wp14:anchorId="03094E88" wp14:editId="7A3DB9E7">
                      <wp:simplePos x="0" y="0"/>
                      <wp:positionH relativeFrom="column">
                        <wp:posOffset>4290225</wp:posOffset>
                      </wp:positionH>
                      <wp:positionV relativeFrom="paragraph">
                        <wp:posOffset>68520</wp:posOffset>
                      </wp:positionV>
                      <wp:extent cx="95040" cy="86400"/>
                      <wp:effectExtent l="38100" t="57150" r="635" b="46990"/>
                      <wp:wrapNone/>
                      <wp:docPr id="177" name="Ink 177"/>
                      <wp:cNvGraphicFramePr/>
                      <a:graphic xmlns:a="http://schemas.openxmlformats.org/drawingml/2006/main">
                        <a:graphicData uri="http://schemas.microsoft.com/office/word/2010/wordprocessingInk">
                          <w14:contentPart bwMode="auto" r:id="rId34">
                            <w14:nvContentPartPr>
                              <w14:cNvContentPartPr/>
                            </w14:nvContentPartPr>
                            <w14:xfrm>
                              <a:off x="0" y="0"/>
                              <a:ext cx="95040" cy="86400"/>
                            </w14:xfrm>
                          </w14:contentPart>
                        </a:graphicData>
                      </a:graphic>
                    </wp:anchor>
                  </w:drawing>
                </mc:Choice>
                <mc:Fallback>
                  <w:pict>
                    <v:shape w14:anchorId="10173C83" id="Ink 177" o:spid="_x0000_s1026" type="#_x0000_t75" style="position:absolute;margin-left:337.1pt;margin-top:4.7pt;width:8.9pt;height:8.2pt;z-index:251918336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o:gfxdata="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">
                      <v:imagedata r:id="rId35" o:title=""/>
                    </v:shape>
                  </w:pict>
                </mc:Fallback>
              </mc:AlternateContent>
            </w:r>
            <w:r>
              <w:rPr>
                <w:noProof/>
                <w:lang w:val="en-US"/>
              </w:rPr>
              <mc:AlternateContent>
                <mc:Choice Requires="wpi">
                  <w:drawing>
                    <wp:anchor distT="0" distB="0" distL="114300" distR="114300" simplePos="0" relativeHeight="251915264" behindDoc="0" locked="0" layoutInCell="1" allowOverlap="1" wp14:anchorId="1E90A5C8" wp14:editId="4EDECD4C">
                      <wp:simplePos x="0" y="0"/>
                      <wp:positionH relativeFrom="column">
                        <wp:posOffset>3458210</wp:posOffset>
                      </wp:positionH>
                      <wp:positionV relativeFrom="paragraph">
                        <wp:posOffset>-146685</wp:posOffset>
                      </wp:positionV>
                      <wp:extent cx="979900" cy="605075"/>
                      <wp:effectExtent l="38100" t="38100" r="29845" b="43180"/>
                      <wp:wrapNone/>
                      <wp:docPr id="174" name="Ink 174"/>
                      <wp:cNvGraphicFramePr/>
                      <a:graphic xmlns:a="http://schemas.openxmlformats.org/drawingml/2006/main">
                        <a:graphicData uri="http://schemas.microsoft.com/office/word/2010/wordprocessingInk">
                          <w14:contentPart bwMode="auto" r:id="rId36">
                            <w14:nvContentPartPr>
                              <w14:cNvContentPartPr/>
                            </w14:nvContentPartPr>
                            <w14:xfrm>
                              <a:off x="0" y="0"/>
                              <a:ext cx="979900" cy="605075"/>
                            </w14:xfrm>
                          </w14:contentPart>
                        </a:graphicData>
                      </a:graphic>
                    </wp:anchor>
                  </w:drawing>
                </mc:Choice>
                <mc:Fallback>
                  <w:pict>
                    <v:shape w14:anchorId="560FB717" id="Ink 174" o:spid="_x0000_s1026" type="#_x0000_t75" style="position:absolute;margin-left:271.6pt;margin-top:-12.25pt;width:78.55pt;height:49.1pt;z-index:251915264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o:gfxdata="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">
                      <v:imagedata r:id="rId37" o:title=""/>
                    </v:shape>
                  </w:pict>
                </mc:Fallback>
              </mc:AlternateContent>
            </w:r>
            <w:r>
              <w:rPr>
                <w:noProof/>
                <w:lang w:val="en-US"/>
              </w:rPr>
              <mc:AlternateContent>
                <mc:Choice Requires="wpi">
                  <w:drawing>
                    <wp:anchor distT="0" distB="0" distL="114300" distR="114300" simplePos="0" relativeHeight="251828224" behindDoc="0" locked="0" layoutInCell="1" allowOverlap="1" wp14:anchorId="05844AEA" wp14:editId="596DB2B6">
                      <wp:simplePos x="0" y="0"/>
                      <wp:positionH relativeFrom="column">
                        <wp:posOffset>399345</wp:posOffset>
                      </wp:positionH>
                      <wp:positionV relativeFrom="paragraph">
                        <wp:posOffset>-69000</wp:posOffset>
                      </wp:positionV>
                      <wp:extent cx="3092040" cy="468000"/>
                      <wp:effectExtent l="57150" t="38100" r="32385" b="46355"/>
                      <wp:wrapNone/>
                      <wp:docPr id="42" name="Ink 42"/>
                      <wp:cNvGraphicFramePr/>
                      <a:graphic xmlns:a="http://schemas.openxmlformats.org/drawingml/2006/main">
                        <a:graphicData uri="http://schemas.microsoft.com/office/word/2010/wordprocessingInk">
                          <w14:contentPart bwMode="auto" r:id="rId38">
                            <w14:nvContentPartPr>
                              <w14:cNvContentPartPr/>
                            </w14:nvContentPartPr>
                            <w14:xfrm>
                              <a:off x="0" y="0"/>
                              <a:ext cx="3092040" cy="468000"/>
                            </w14:xfrm>
                          </w14:contentPart>
                        </a:graphicData>
                      </a:graphic>
                    </wp:anchor>
                  </w:drawing>
                </mc:Choice>
                <mc:Fallback>
                  <w:pict>
                    <v:shape w14:anchorId="476EDCDF" id="Ink 42" o:spid="_x0000_s1026" type="#_x0000_t75" style="position:absolute;margin-left:30.75pt;margin-top:-6.15pt;width:244.85pt;height:38.25pt;z-index:251828224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o:gfxdata="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">
                      <v:imagedata r:id="rId39" o:title=""/>
                    </v:shape>
                  </w:pict>
                </mc:Fallback>
              </mc:AlternateContent>
            </w:r>
          </w:p>
          <w:p w14:paraId="2630FC5B" w14:textId="754B68FD" w:rsidR="00C735BA" w:rsidRDefault="00C735BA" w:rsidP="009307D9">
            <w:pPr>
              <w:rPr>
                <w:lang w:val="en-US"/>
              </w:rPr>
            </w:pPr>
            <w:r>
              <w:rPr>
                <w:noProof/>
                <w:lang w:val="en-US"/>
              </w:rPr>
              <mc:AlternateContent>
                <mc:Choice Requires="wpi">
                  <w:drawing>
                    <wp:anchor distT="0" distB="0" distL="114300" distR="114300" simplePos="0" relativeHeight="251904000" behindDoc="0" locked="0" layoutInCell="1" allowOverlap="1" wp14:anchorId="1E29EA93" wp14:editId="7E940233">
                      <wp:simplePos x="0" y="0"/>
                      <wp:positionH relativeFrom="column">
                        <wp:posOffset>289560</wp:posOffset>
                      </wp:positionH>
                      <wp:positionV relativeFrom="paragraph">
                        <wp:posOffset>-210185</wp:posOffset>
                      </wp:positionV>
                      <wp:extent cx="3375265" cy="511810"/>
                      <wp:effectExtent l="38100" t="38100" r="15875" b="40640"/>
                      <wp:wrapNone/>
                      <wp:docPr id="163" name="Ink 163"/>
                      <wp:cNvGraphicFramePr/>
                      <a:graphic xmlns:a="http://schemas.openxmlformats.org/drawingml/2006/main">
                        <a:graphicData uri="http://schemas.microsoft.com/office/word/2010/wordprocessingInk">
                          <w14:contentPart bwMode="auto" r:id="rId40">
                            <w14:nvContentPartPr>
                              <w14:cNvContentPartPr/>
                            </w14:nvContentPartPr>
                            <w14:xfrm>
                              <a:off x="0" y="0"/>
                              <a:ext cx="3375265" cy="511810"/>
                            </w14:xfrm>
                          </w14:contentPart>
                        </a:graphicData>
                      </a:graphic>
                    </wp:anchor>
                  </w:drawing>
                </mc:Choice>
                <mc:Fallback>
                  <w:pict>
                    <v:shape w14:anchorId="6AFB14D4" id="Ink 163" o:spid="_x0000_s1026" type="#_x0000_t75" style="position:absolute;margin-left:22.1pt;margin-top:-17.25pt;width:267.15pt;height:41.7pt;z-index:251904000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o:gfxdata="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">
                      <v:imagedata r:id="rId41" o:title=""/>
                    </v:shape>
                  </w:pict>
                </mc:Fallback>
              </mc:AlternateContent>
            </w:r>
          </w:p>
          <w:p w14:paraId="1AA9F414" w14:textId="1EEE88AC" w:rsidR="00C735BA" w:rsidRDefault="00C735BA" w:rsidP="009307D9">
            <w:pPr>
              <w:rPr>
                <w:lang w:val="en-US"/>
              </w:rPr>
            </w:pPr>
            <w:r>
              <w:rPr>
                <w:noProof/>
                <w:lang w:val="en-US"/>
              </w:rPr>
              <mc:AlternateContent>
                <mc:Choice Requires="wpi">
                  <w:drawing>
                    <wp:anchor distT="0" distB="0" distL="114300" distR="114300" simplePos="0" relativeHeight="251919360" behindDoc="0" locked="0" layoutInCell="1" allowOverlap="1" wp14:anchorId="3FFDDE4A" wp14:editId="097A8975">
                      <wp:simplePos x="0" y="0"/>
                      <wp:positionH relativeFrom="column">
                        <wp:posOffset>4379505</wp:posOffset>
                      </wp:positionH>
                      <wp:positionV relativeFrom="paragraph">
                        <wp:posOffset>49090</wp:posOffset>
                      </wp:positionV>
                      <wp:extent cx="75600" cy="97200"/>
                      <wp:effectExtent l="19050" t="38100" r="57785" b="55245"/>
                      <wp:wrapNone/>
                      <wp:docPr id="178" name="Ink 178"/>
                      <wp:cNvGraphicFramePr/>
                      <a:graphic xmlns:a="http://schemas.openxmlformats.org/drawingml/2006/main">
                        <a:graphicData uri="http://schemas.microsoft.com/office/word/2010/wordprocessingInk">
                          <w14:contentPart bwMode="auto" r:id="rId42">
                            <w14:nvContentPartPr>
                              <w14:cNvContentPartPr/>
                            </w14:nvContentPartPr>
                            <w14:xfrm>
                              <a:off x="0" y="0"/>
                              <a:ext cx="75600" cy="97200"/>
                            </w14:xfrm>
                          </w14:contentPart>
                        </a:graphicData>
                      </a:graphic>
                    </wp:anchor>
                  </w:drawing>
                </mc:Choice>
                <mc:Fallback>
                  <w:pict>
                    <v:shape w14:anchorId="0B56CEC3" id="Ink 178" o:spid="_x0000_s1026" type="#_x0000_t75" style="position:absolute;margin-left:344.15pt;margin-top:3.15pt;width:7.35pt;height:9.05pt;z-index:251919360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o:gfxdata="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">
                      <v:imagedata r:id="rId43" o:title=""/>
                    </v:shape>
                  </w:pict>
                </mc:Fallback>
              </mc:AlternateContent>
            </w:r>
            <w:r>
              <w:rPr>
                <w:noProof/>
                <w:lang w:val="en-US"/>
              </w:rPr>
              <mc:AlternateContent>
                <mc:Choice Requires="wpi">
                  <w:drawing>
                    <wp:anchor distT="0" distB="0" distL="114300" distR="114300" simplePos="0" relativeHeight="251831296" behindDoc="0" locked="0" layoutInCell="1" allowOverlap="1" wp14:anchorId="1B999E6E" wp14:editId="58DDB783">
                      <wp:simplePos x="0" y="0"/>
                      <wp:positionH relativeFrom="column">
                        <wp:posOffset>384810</wp:posOffset>
                      </wp:positionH>
                      <wp:positionV relativeFrom="paragraph">
                        <wp:posOffset>-70485</wp:posOffset>
                      </wp:positionV>
                      <wp:extent cx="3117850" cy="166370"/>
                      <wp:effectExtent l="38100" t="38100" r="44450" b="43180"/>
                      <wp:wrapNone/>
                      <wp:docPr id="47" name="Ink 47"/>
                      <wp:cNvGraphicFramePr/>
                      <a:graphic xmlns:a="http://schemas.openxmlformats.org/drawingml/2006/main">
                        <a:graphicData uri="http://schemas.microsoft.com/office/word/2010/wordprocessingInk">
                          <w14:contentPart bwMode="auto" r:id="rId44">
                            <w14:nvContentPartPr>
                              <w14:cNvContentPartPr/>
                            </w14:nvContentPartPr>
                            <w14:xfrm>
                              <a:off x="0" y="0"/>
                              <a:ext cx="3117850" cy="166370"/>
                            </w14:xfrm>
                          </w14:contentPart>
                        </a:graphicData>
                      </a:graphic>
                    </wp:anchor>
                  </w:drawing>
                </mc:Choice>
                <mc:Fallback>
                  <w:pict>
                    <v:shape w14:anchorId="277FBE61" id="Ink 47" o:spid="_x0000_s1026" type="#_x0000_t75" style="position:absolute;margin-left:29.6pt;margin-top:-6.25pt;width:246.9pt;height:14.5pt;z-index:251831296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o:gfxdata="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">
                      <v:imagedata r:id="rId45" o:title=""/>
                    </v:shape>
                  </w:pict>
                </mc:Fallback>
              </mc:AlternateContent>
            </w:r>
          </w:p>
        </w:tc>
      </w:tr>
    </w:tbl>
    <w:p w14:paraId="0970F93B" w14:textId="77777777" w:rsidR="00C735BA" w:rsidRDefault="00C735BA" w:rsidP="009307D9">
      <w:pPr>
        <w:rPr>
          <w:lang w:val="en-US"/>
        </w:rPr>
      </w:pPr>
    </w:p>
    <w:p w14:paraId="2F57FBD4" w14:textId="4112BA5C" w:rsidR="00F9515E" w:rsidRDefault="00F9515E" w:rsidP="009307D9">
      <w:pPr>
        <w:rPr>
          <w:lang w:val="en-US"/>
        </w:rPr>
      </w:pPr>
      <w:r>
        <w:rPr>
          <w:lang w:val="en-US"/>
        </w:rPr>
        <w:t xml:space="preserve">Calculated bulk </w:t>
      </w:r>
      <w:proofErr w:type="spellStart"/>
      <w:r>
        <w:rPr>
          <w:lang w:val="en-US"/>
        </w:rPr>
        <w:t>desity</w:t>
      </w:r>
      <w:proofErr w:type="spellEnd"/>
      <w:r>
        <w:rPr>
          <w:lang w:val="en-US"/>
        </w:rPr>
        <w:t xml:space="preserve"> of eucalyptus in AS3959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2254"/>
        <w:gridCol w:w="2254"/>
        <w:gridCol w:w="2254"/>
        <w:gridCol w:w="2254"/>
      </w:tblGrid>
      <w:tr w:rsidR="00F9515E" w14:paraId="61E46336" w14:textId="77777777" w:rsidTr="00F9515E">
        <w:tc>
          <w:tcPr>
            <w:tcW w:w="2254" w:type="dxa"/>
          </w:tcPr>
          <w:p w14:paraId="6B068876" w14:textId="0B26A307" w:rsidR="00F9515E" w:rsidRDefault="00F9515E" w:rsidP="009307D9">
            <w:pPr>
              <w:rPr>
                <w:lang w:val="en-US"/>
              </w:rPr>
            </w:pPr>
            <w:r>
              <w:rPr>
                <w:lang w:val="en-US"/>
              </w:rPr>
              <w:t>Component</w:t>
            </w:r>
          </w:p>
        </w:tc>
        <w:tc>
          <w:tcPr>
            <w:tcW w:w="2254" w:type="dxa"/>
          </w:tcPr>
          <w:p w14:paraId="2DF70809" w14:textId="77777777" w:rsidR="00F9515E" w:rsidRDefault="00F9515E" w:rsidP="009307D9">
            <w:pPr>
              <w:rPr>
                <w:lang w:val="en-US"/>
              </w:rPr>
            </w:pPr>
            <w:r>
              <w:rPr>
                <w:lang w:val="en-US"/>
              </w:rPr>
              <w:t>Fuel load (kg/m</w:t>
            </w:r>
            <w:r>
              <w:rPr>
                <w:vertAlign w:val="superscript"/>
                <w:lang w:val="en-US"/>
              </w:rPr>
              <w:t>2</w:t>
            </w:r>
            <w:r>
              <w:rPr>
                <w:lang w:val="en-US"/>
              </w:rPr>
              <w:t>)</w:t>
            </w:r>
          </w:p>
          <w:p w14:paraId="74AE174B" w14:textId="7473F02E" w:rsidR="00F9515E" w:rsidRPr="00F9515E" w:rsidRDefault="00F9515E" w:rsidP="009307D9">
            <w:pPr>
              <w:rPr>
                <w:lang w:val="en-US"/>
              </w:rPr>
            </w:pPr>
            <w:r>
              <w:rPr>
                <w:lang w:val="en-US"/>
              </w:rPr>
              <w:t>[given in AS3959]</w:t>
            </w:r>
          </w:p>
        </w:tc>
        <w:tc>
          <w:tcPr>
            <w:tcW w:w="2254" w:type="dxa"/>
          </w:tcPr>
          <w:p w14:paraId="78B07269" w14:textId="77777777" w:rsidR="00F9515E" w:rsidRDefault="00F9515E" w:rsidP="009307D9">
            <w:pPr>
              <w:rPr>
                <w:lang w:val="en-US"/>
              </w:rPr>
            </w:pPr>
            <w:r>
              <w:rPr>
                <w:lang w:val="en-US"/>
              </w:rPr>
              <w:t>Thickness of the fuel layer (m)</w:t>
            </w:r>
          </w:p>
          <w:p w14:paraId="55C07EF9" w14:textId="7C2002E6" w:rsidR="00F9515E" w:rsidRDefault="00F9515E" w:rsidP="009307D9">
            <w:pPr>
              <w:rPr>
                <w:lang w:val="en-US"/>
              </w:rPr>
            </w:pPr>
            <w:r>
              <w:rPr>
                <w:lang w:val="en-US"/>
              </w:rPr>
              <w:t>[given in AS3959]</w:t>
            </w:r>
          </w:p>
        </w:tc>
        <w:tc>
          <w:tcPr>
            <w:tcW w:w="2254" w:type="dxa"/>
          </w:tcPr>
          <w:p w14:paraId="19326DE2" w14:textId="77777777" w:rsidR="00F9515E" w:rsidRDefault="00F9515E" w:rsidP="009307D9">
            <w:pPr>
              <w:rPr>
                <w:lang w:val="en-US"/>
              </w:rPr>
            </w:pPr>
            <w:r>
              <w:rPr>
                <w:lang w:val="en-US"/>
              </w:rPr>
              <w:t>Bulk density (kg/m</w:t>
            </w:r>
            <w:r>
              <w:rPr>
                <w:vertAlign w:val="superscript"/>
                <w:lang w:val="en-US"/>
              </w:rPr>
              <w:t>3</w:t>
            </w:r>
            <w:r>
              <w:rPr>
                <w:lang w:val="en-US"/>
              </w:rPr>
              <w:t>)</w:t>
            </w:r>
          </w:p>
          <w:p w14:paraId="54D3F17E" w14:textId="3F723306" w:rsidR="00F9515E" w:rsidRPr="00F9515E" w:rsidRDefault="00F9515E" w:rsidP="009307D9">
            <w:pPr>
              <w:rPr>
                <w:lang w:val="en-US"/>
              </w:rPr>
            </w:pPr>
            <w:r>
              <w:rPr>
                <w:lang w:val="en-US"/>
              </w:rPr>
              <w:t xml:space="preserve">[Calculated as per </w:t>
            </w:r>
            <w:proofErr w:type="spellStart"/>
            <w:r>
              <w:rPr>
                <w:lang w:val="en-US"/>
              </w:rPr>
              <w:t>Ioannis</w:t>
            </w:r>
            <w:proofErr w:type="spellEnd"/>
            <w:r>
              <w:rPr>
                <w:lang w:val="en-US"/>
              </w:rPr>
              <w:t xml:space="preserve"> et al. 2007]</w:t>
            </w:r>
          </w:p>
        </w:tc>
      </w:tr>
      <w:tr w:rsidR="00F9515E" w14:paraId="408B4224" w14:textId="77777777" w:rsidTr="00F9515E">
        <w:tc>
          <w:tcPr>
            <w:tcW w:w="2254" w:type="dxa"/>
          </w:tcPr>
          <w:p w14:paraId="11BEF2CD" w14:textId="71723047" w:rsidR="00F9515E" w:rsidRDefault="00F9515E" w:rsidP="009307D9">
            <w:pPr>
              <w:rPr>
                <w:lang w:val="en-US"/>
              </w:rPr>
            </w:pPr>
            <w:r>
              <w:rPr>
                <w:lang w:val="en-US"/>
              </w:rPr>
              <w:t>Canopy</w:t>
            </w:r>
          </w:p>
        </w:tc>
        <w:tc>
          <w:tcPr>
            <w:tcW w:w="2254" w:type="dxa"/>
          </w:tcPr>
          <w:p w14:paraId="65755054" w14:textId="267EF7EF" w:rsidR="00F9515E" w:rsidRDefault="00F9515E" w:rsidP="009307D9">
            <w:pPr>
              <w:rPr>
                <w:lang w:val="en-US"/>
              </w:rPr>
            </w:pPr>
            <w:r>
              <w:rPr>
                <w:lang w:val="en-US"/>
              </w:rPr>
              <w:t xml:space="preserve">10 </w:t>
            </w:r>
          </w:p>
        </w:tc>
        <w:tc>
          <w:tcPr>
            <w:tcW w:w="2254" w:type="dxa"/>
          </w:tcPr>
          <w:p w14:paraId="609786A6" w14:textId="1D04C998" w:rsidR="00F9515E" w:rsidRDefault="00F9515E" w:rsidP="009307D9">
            <w:pPr>
              <w:rPr>
                <w:lang w:val="en-US"/>
              </w:rPr>
            </w:pPr>
            <w:r>
              <w:rPr>
                <w:lang w:val="en-US"/>
              </w:rPr>
              <w:t xml:space="preserve">20 </w:t>
            </w:r>
          </w:p>
        </w:tc>
        <w:tc>
          <w:tcPr>
            <w:tcW w:w="2254" w:type="dxa"/>
          </w:tcPr>
          <w:p w14:paraId="301569DE" w14:textId="56897E6F" w:rsidR="00F9515E" w:rsidRPr="00A11899" w:rsidRDefault="00F9515E" w:rsidP="009307D9">
            <w:pPr>
              <w:rPr>
                <w:highlight w:val="green"/>
                <w:lang w:val="en-US"/>
              </w:rPr>
            </w:pPr>
            <w:r w:rsidRPr="00A11899">
              <w:rPr>
                <w:highlight w:val="green"/>
                <w:lang w:val="en-US"/>
              </w:rPr>
              <w:t>0.05</w:t>
            </w:r>
          </w:p>
        </w:tc>
      </w:tr>
      <w:tr w:rsidR="00F9515E" w14:paraId="689E8769" w14:textId="77777777" w:rsidTr="00F9515E">
        <w:tc>
          <w:tcPr>
            <w:tcW w:w="2254" w:type="dxa"/>
          </w:tcPr>
          <w:p w14:paraId="39752669" w14:textId="16C17679" w:rsidR="00F9515E" w:rsidRDefault="00F9515E" w:rsidP="009307D9">
            <w:pPr>
              <w:rPr>
                <w:lang w:val="en-US"/>
              </w:rPr>
            </w:pPr>
            <w:proofErr w:type="spellStart"/>
            <w:r>
              <w:rPr>
                <w:lang w:val="en-US"/>
              </w:rPr>
              <w:t>Understorey</w:t>
            </w:r>
            <w:proofErr w:type="spellEnd"/>
          </w:p>
        </w:tc>
        <w:tc>
          <w:tcPr>
            <w:tcW w:w="2254" w:type="dxa"/>
          </w:tcPr>
          <w:p w14:paraId="5E4F60FC" w14:textId="0C043A04" w:rsidR="00F9515E" w:rsidRDefault="00F9515E" w:rsidP="009307D9">
            <w:pPr>
              <w:rPr>
                <w:lang w:val="en-US"/>
              </w:rPr>
            </w:pPr>
            <w:r>
              <w:rPr>
                <w:lang w:val="en-US"/>
              </w:rPr>
              <w:t>2.5</w:t>
            </w:r>
          </w:p>
        </w:tc>
        <w:tc>
          <w:tcPr>
            <w:tcW w:w="2254" w:type="dxa"/>
          </w:tcPr>
          <w:p w14:paraId="26489165" w14:textId="0347E199" w:rsidR="00F9515E" w:rsidRDefault="00F9515E" w:rsidP="009307D9">
            <w:pPr>
              <w:rPr>
                <w:lang w:val="en-US"/>
              </w:rPr>
            </w:pPr>
            <w:r>
              <w:rPr>
                <w:lang w:val="en-US"/>
              </w:rPr>
              <w:t>10</w:t>
            </w:r>
          </w:p>
        </w:tc>
        <w:tc>
          <w:tcPr>
            <w:tcW w:w="2254" w:type="dxa"/>
          </w:tcPr>
          <w:p w14:paraId="48FE8E1B" w14:textId="77D67EEF" w:rsidR="00F9515E" w:rsidRPr="00A11899" w:rsidRDefault="00F9515E" w:rsidP="009307D9">
            <w:pPr>
              <w:rPr>
                <w:highlight w:val="green"/>
                <w:lang w:val="en-US"/>
              </w:rPr>
            </w:pPr>
            <w:r w:rsidRPr="00A11899">
              <w:rPr>
                <w:highlight w:val="green"/>
                <w:lang w:val="en-US"/>
              </w:rPr>
              <w:t>0.25</w:t>
            </w:r>
          </w:p>
        </w:tc>
      </w:tr>
    </w:tbl>
    <w:p w14:paraId="08CA8017" w14:textId="77777777" w:rsidR="00DD2E60" w:rsidRDefault="00DD2E60" w:rsidP="009307D9">
      <w:pPr>
        <w:rPr>
          <w:lang w:val="en-US"/>
        </w:rPr>
      </w:pPr>
    </w:p>
    <w:p w14:paraId="094D713C" w14:textId="77777777" w:rsidR="006C6548" w:rsidRPr="006C6548" w:rsidRDefault="00DD2E60" w:rsidP="006C6548">
      <w:pPr>
        <w:pStyle w:val="EndNoteBibliography"/>
        <w:spacing w:after="0"/>
        <w:ind w:left="720" w:hanging="720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6C6548" w:rsidRPr="006C6548">
        <w:t>1.</w:t>
      </w:r>
      <w:r w:rsidR="006C6548" w:rsidRPr="006C6548">
        <w:tab/>
        <w:t xml:space="preserve">Riano, D., et al., </w:t>
      </w:r>
      <w:r w:rsidR="006C6548" w:rsidRPr="006C6548">
        <w:rPr>
          <w:i/>
        </w:rPr>
        <w:t>Generation of crown bulk density for Pinus sylvestris L. from lidar.</w:t>
      </w:r>
      <w:r w:rsidR="006C6548" w:rsidRPr="006C6548">
        <w:t xml:space="preserve"> 2004. </w:t>
      </w:r>
      <w:r w:rsidR="006C6548" w:rsidRPr="006C6548">
        <w:rPr>
          <w:b/>
        </w:rPr>
        <w:t>92</w:t>
      </w:r>
      <w:r w:rsidR="006C6548" w:rsidRPr="006C6548">
        <w:t>(3): p. 345-352.</w:t>
      </w:r>
    </w:p>
    <w:p w14:paraId="3A8609DB" w14:textId="77777777" w:rsidR="006C6548" w:rsidRPr="006C6548" w:rsidRDefault="006C6548" w:rsidP="006C6548">
      <w:pPr>
        <w:pStyle w:val="EndNoteBibliography"/>
        <w:spacing w:after="0"/>
        <w:ind w:left="720" w:hanging="720"/>
      </w:pPr>
      <w:r w:rsidRPr="006C6548">
        <w:t>2.</w:t>
      </w:r>
      <w:r w:rsidRPr="006C6548">
        <w:tab/>
        <w:t xml:space="preserve">Keyes, C.R. and K.L.J.W.J.o.A.F. O'Hara, </w:t>
      </w:r>
      <w:r w:rsidRPr="006C6548">
        <w:rPr>
          <w:i/>
        </w:rPr>
        <w:t>Quantifying stand targets for silvicultural prevention of crown fires.</w:t>
      </w:r>
      <w:r w:rsidRPr="006C6548">
        <w:t xml:space="preserve"> 2002. </w:t>
      </w:r>
      <w:r w:rsidRPr="006C6548">
        <w:rPr>
          <w:b/>
        </w:rPr>
        <w:t>17</w:t>
      </w:r>
      <w:r w:rsidRPr="006C6548">
        <w:t>(2): p. 101-109.</w:t>
      </w:r>
    </w:p>
    <w:p w14:paraId="5F7BDBCC" w14:textId="77777777" w:rsidR="006C6548" w:rsidRPr="006C6548" w:rsidRDefault="006C6548" w:rsidP="006C6548">
      <w:pPr>
        <w:pStyle w:val="EndNoteBibliography"/>
        <w:spacing w:after="0"/>
        <w:ind w:left="720" w:hanging="720"/>
      </w:pPr>
      <w:r w:rsidRPr="006C6548">
        <w:lastRenderedPageBreak/>
        <w:t>3.</w:t>
      </w:r>
      <w:r w:rsidRPr="006C6548">
        <w:tab/>
        <w:t xml:space="preserve">Agee, J.K. </w:t>
      </w:r>
      <w:r w:rsidRPr="006C6548">
        <w:rPr>
          <w:i/>
        </w:rPr>
        <w:t>The influence of forest structure on fire behavior</w:t>
      </w:r>
      <w:r w:rsidRPr="006C6548">
        <w:t xml:space="preserve">. in </w:t>
      </w:r>
      <w:r w:rsidRPr="006C6548">
        <w:rPr>
          <w:i/>
        </w:rPr>
        <w:t>Proceedings of the 17th annual forest vegetation management conference</w:t>
      </w:r>
      <w:r w:rsidRPr="006C6548">
        <w:t>. 1996.</w:t>
      </w:r>
    </w:p>
    <w:p w14:paraId="30168F44" w14:textId="77777777" w:rsidR="006C6548" w:rsidRPr="006C6548" w:rsidRDefault="006C6548" w:rsidP="006C6548">
      <w:pPr>
        <w:pStyle w:val="EndNoteBibliography"/>
        <w:ind w:left="720" w:hanging="720"/>
      </w:pPr>
      <w:r w:rsidRPr="006C6548">
        <w:t>4.</w:t>
      </w:r>
      <w:r w:rsidRPr="006C6548">
        <w:tab/>
        <w:t xml:space="preserve">Mitsopoulos, I.D. and A.P.J.A.o.F.S. Dimitrakopoulos, </w:t>
      </w:r>
      <w:r w:rsidRPr="006C6548">
        <w:rPr>
          <w:i/>
        </w:rPr>
        <w:t>Canopy fuel characteristics and potential crown fire behavior in Aleppo pine (Pinus halepensis Mill.) forests.</w:t>
      </w:r>
      <w:r w:rsidRPr="006C6548">
        <w:t xml:space="preserve"> 2007. </w:t>
      </w:r>
      <w:r w:rsidRPr="006C6548">
        <w:rPr>
          <w:b/>
        </w:rPr>
        <w:t>64</w:t>
      </w:r>
      <w:r w:rsidRPr="006C6548">
        <w:t>(3): p. 287-299.</w:t>
      </w:r>
    </w:p>
    <w:p w14:paraId="12CCF9EF" w14:textId="0190ACFA" w:rsidR="00277E2F" w:rsidRDefault="00DD2E60" w:rsidP="009307D9">
      <w:pPr>
        <w:rPr>
          <w:lang w:val="en-US"/>
        </w:rPr>
      </w:pPr>
      <w:r>
        <w:rPr>
          <w:lang w:val="en-US"/>
        </w:rPr>
        <w:fldChar w:fldCharType="end"/>
      </w:r>
      <w:r w:rsidR="00DD2FC2">
        <w:rPr>
          <w:lang w:val="en-US"/>
        </w:rPr>
        <w:t xml:space="preserve">3. </w:t>
      </w:r>
      <w:r w:rsidR="00DD2FC2">
        <w:rPr>
          <w:lang w:val="en-US"/>
        </w:rPr>
        <w:tab/>
        <w:t xml:space="preserve">A Guide </w:t>
      </w:r>
      <w:r w:rsidR="00B40B5D">
        <w:rPr>
          <w:lang w:val="en-US"/>
        </w:rPr>
        <w:t>to rate of fire spread models. Cruz et al.</w:t>
      </w:r>
    </w:p>
    <w:p w14:paraId="26489B49" w14:textId="4A79F64B" w:rsidR="00FD4815" w:rsidRDefault="00FD4815" w:rsidP="009307D9">
      <w:pPr>
        <w:rPr>
          <w:lang w:val="en-US"/>
        </w:rPr>
      </w:pPr>
    </w:p>
    <w:p w14:paraId="43EA781F" w14:textId="150F0964" w:rsidR="00FD4815" w:rsidRDefault="00FD4815" w:rsidP="009307D9">
      <w:pPr>
        <w:rPr>
          <w:lang w:val="en-US"/>
        </w:rPr>
      </w:pPr>
    </w:p>
    <w:p w14:paraId="7CE809C8" w14:textId="6CCC304B" w:rsidR="00FD4815" w:rsidRDefault="00FD4815" w:rsidP="009307D9">
      <w:pPr>
        <w:rPr>
          <w:lang w:val="en-US"/>
        </w:rPr>
      </w:pPr>
    </w:p>
    <w:p w14:paraId="7065AA26" w14:textId="2AD8F85A" w:rsidR="00FD4815" w:rsidRDefault="00FD4815" w:rsidP="009307D9">
      <w:pPr>
        <w:rPr>
          <w:lang w:val="en-US"/>
        </w:rPr>
      </w:pPr>
    </w:p>
    <w:p w14:paraId="60BC6491" w14:textId="366B00A5" w:rsidR="000D3F04" w:rsidRDefault="000D3F04" w:rsidP="009307D9">
      <w:pPr>
        <w:rPr>
          <w:lang w:val="en-US"/>
        </w:rPr>
      </w:pPr>
    </w:p>
    <w:p w14:paraId="420477FB" w14:textId="407BC14F" w:rsidR="000D3F04" w:rsidRDefault="000D3F04" w:rsidP="009307D9">
      <w:pPr>
        <w:rPr>
          <w:lang w:val="en-US"/>
        </w:rPr>
      </w:pPr>
    </w:p>
    <w:p w14:paraId="66B3C778" w14:textId="19F82348" w:rsidR="000D3F04" w:rsidRDefault="000D3F04" w:rsidP="009307D9">
      <w:pPr>
        <w:rPr>
          <w:lang w:val="en-US"/>
        </w:rPr>
      </w:pPr>
    </w:p>
    <w:p w14:paraId="5F6E4F15" w14:textId="25DCAEE0" w:rsidR="000D3F04" w:rsidRDefault="000D3F04" w:rsidP="009307D9">
      <w:pPr>
        <w:rPr>
          <w:lang w:val="en-US"/>
        </w:rPr>
      </w:pPr>
    </w:p>
    <w:p w14:paraId="1E2D7D7A" w14:textId="52336A57" w:rsidR="000D3F04" w:rsidRDefault="000D3F04" w:rsidP="009307D9">
      <w:pPr>
        <w:rPr>
          <w:lang w:val="en-US"/>
        </w:rPr>
      </w:pPr>
    </w:p>
    <w:p w14:paraId="19836E37" w14:textId="6227E8F4" w:rsidR="000D3F04" w:rsidRDefault="000D3F04" w:rsidP="009307D9">
      <w:pPr>
        <w:rPr>
          <w:lang w:val="en-US"/>
        </w:rPr>
      </w:pPr>
    </w:p>
    <w:p w14:paraId="3020C297" w14:textId="73D5EE8C" w:rsidR="000D3F04" w:rsidRDefault="000D3F04" w:rsidP="009307D9">
      <w:pPr>
        <w:rPr>
          <w:lang w:val="en-US"/>
        </w:rPr>
      </w:pPr>
    </w:p>
    <w:p w14:paraId="712D6CF0" w14:textId="76B92B98" w:rsidR="000D3F04" w:rsidRDefault="000D3F04" w:rsidP="009307D9">
      <w:pPr>
        <w:rPr>
          <w:lang w:val="en-US"/>
        </w:rPr>
      </w:pPr>
    </w:p>
    <w:p w14:paraId="38CA6287" w14:textId="473295B5" w:rsidR="000D3F04" w:rsidRDefault="000D3F04" w:rsidP="009307D9">
      <w:pPr>
        <w:rPr>
          <w:lang w:val="en-US"/>
        </w:rPr>
      </w:pPr>
    </w:p>
    <w:p w14:paraId="7AA61139" w14:textId="4FEFBB0E" w:rsidR="000D3F04" w:rsidRDefault="000D3F04" w:rsidP="009307D9">
      <w:pPr>
        <w:rPr>
          <w:lang w:val="en-US"/>
        </w:rPr>
      </w:pPr>
    </w:p>
    <w:p w14:paraId="3AE7F1F6" w14:textId="6F3A3717" w:rsidR="000D3F04" w:rsidRDefault="000D3F04" w:rsidP="009307D9">
      <w:pPr>
        <w:rPr>
          <w:lang w:val="en-US"/>
        </w:rPr>
      </w:pPr>
    </w:p>
    <w:p w14:paraId="27606D8F" w14:textId="3957D8B2" w:rsidR="000D3F04" w:rsidRDefault="000D3F04" w:rsidP="009307D9">
      <w:pPr>
        <w:rPr>
          <w:lang w:val="en-US"/>
        </w:rPr>
      </w:pPr>
    </w:p>
    <w:p w14:paraId="7A210505" w14:textId="5FCA8148" w:rsidR="000D3F04" w:rsidRDefault="000D3F04" w:rsidP="009307D9">
      <w:pPr>
        <w:rPr>
          <w:lang w:val="en-US"/>
        </w:rPr>
      </w:pPr>
    </w:p>
    <w:p w14:paraId="76CE99B8" w14:textId="6EEC1DA1" w:rsidR="000D3F04" w:rsidRDefault="000D3F04" w:rsidP="009307D9">
      <w:pPr>
        <w:rPr>
          <w:lang w:val="en-US"/>
        </w:rPr>
      </w:pPr>
    </w:p>
    <w:p w14:paraId="73399801" w14:textId="03895B93" w:rsidR="000D3F04" w:rsidRDefault="000D3F04" w:rsidP="009307D9">
      <w:pPr>
        <w:rPr>
          <w:lang w:val="en-US"/>
        </w:rPr>
      </w:pPr>
    </w:p>
    <w:p w14:paraId="478AB798" w14:textId="2FB22DF8" w:rsidR="000D3F04" w:rsidRDefault="000D3F04" w:rsidP="009307D9">
      <w:pPr>
        <w:rPr>
          <w:lang w:val="en-US"/>
        </w:rPr>
      </w:pPr>
    </w:p>
    <w:p w14:paraId="619A3E36" w14:textId="75518384" w:rsidR="000D3F04" w:rsidRDefault="000D3F04" w:rsidP="009307D9">
      <w:pPr>
        <w:rPr>
          <w:lang w:val="en-US"/>
        </w:rPr>
      </w:pPr>
    </w:p>
    <w:p w14:paraId="532F605A" w14:textId="5B905135" w:rsidR="000D3F04" w:rsidRDefault="000D3F04" w:rsidP="009307D9">
      <w:pPr>
        <w:rPr>
          <w:lang w:val="en-US"/>
        </w:rPr>
      </w:pPr>
    </w:p>
    <w:p w14:paraId="4A884967" w14:textId="6974C484" w:rsidR="000D3F04" w:rsidRDefault="000D3F04" w:rsidP="009307D9">
      <w:pPr>
        <w:rPr>
          <w:lang w:val="en-US"/>
        </w:rPr>
      </w:pPr>
    </w:p>
    <w:p w14:paraId="3FA3DC76" w14:textId="0C4D72E9" w:rsidR="000D3F04" w:rsidRDefault="000D3F04" w:rsidP="009307D9">
      <w:pPr>
        <w:rPr>
          <w:lang w:val="en-US"/>
        </w:rPr>
      </w:pPr>
    </w:p>
    <w:p w14:paraId="123E1888" w14:textId="733FE29C" w:rsidR="000D3F04" w:rsidRDefault="000D3F04" w:rsidP="009307D9">
      <w:pPr>
        <w:rPr>
          <w:lang w:val="en-US"/>
        </w:rPr>
      </w:pPr>
    </w:p>
    <w:p w14:paraId="74E56644" w14:textId="1F91389D" w:rsidR="000D3F04" w:rsidRDefault="000D3F04" w:rsidP="009307D9">
      <w:pPr>
        <w:rPr>
          <w:lang w:val="en-US"/>
        </w:rPr>
      </w:pPr>
    </w:p>
    <w:p w14:paraId="2135A6E5" w14:textId="77777777" w:rsidR="000D3F04" w:rsidRDefault="000D3F04" w:rsidP="009307D9">
      <w:pPr>
        <w:rPr>
          <w:lang w:val="en-US"/>
        </w:rPr>
      </w:pPr>
    </w:p>
    <w:p w14:paraId="09A68D7C" w14:textId="22505A16" w:rsidR="002C5465" w:rsidRPr="000D3F04" w:rsidRDefault="00FD4815" w:rsidP="00FE6983">
      <w:pPr>
        <w:rPr>
          <w:u w:val="single"/>
          <w:lang w:val="en-US"/>
        </w:rPr>
      </w:pPr>
      <w:r w:rsidRPr="00A11899">
        <w:rPr>
          <w:u w:val="single"/>
          <w:lang w:val="en-US"/>
        </w:rPr>
        <w:lastRenderedPageBreak/>
        <w:t>Observations of the series of trail simulations</w:t>
      </w:r>
    </w:p>
    <w:p w14:paraId="57BE43B2" w14:textId="78DB333F" w:rsidR="00292062" w:rsidRDefault="00292062" w:rsidP="00281AF5">
      <w:pPr>
        <w:pStyle w:val="ListParagraph"/>
        <w:numPr>
          <w:ilvl w:val="0"/>
          <w:numId w:val="1"/>
        </w:numPr>
        <w:rPr>
          <w:lang w:val="en-US"/>
        </w:rPr>
      </w:pPr>
      <w:r>
        <w:rPr>
          <w:lang w:val="en-US"/>
        </w:rPr>
        <w:t xml:space="preserve">Bulk density of fuel results of the nature of the flame (tilting, coming out from the vegetation) and being a barrier to firebrands to come out 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4508"/>
        <w:gridCol w:w="4508"/>
      </w:tblGrid>
      <w:tr w:rsidR="00292062" w14:paraId="0DBF5F6D" w14:textId="77777777" w:rsidTr="00D07324">
        <w:tc>
          <w:tcPr>
            <w:tcW w:w="4508" w:type="dxa"/>
          </w:tcPr>
          <w:p w14:paraId="0A5837C8" w14:textId="754547D7" w:rsidR="00292062" w:rsidRDefault="00292062" w:rsidP="00D07324">
            <w:pPr>
              <w:rPr>
                <w:lang w:val="en-US"/>
              </w:rPr>
            </w:pPr>
          </w:p>
          <w:p w14:paraId="7560AD33" w14:textId="5056ADBB" w:rsidR="00292062" w:rsidRDefault="00292062" w:rsidP="00D07324">
            <w:pPr>
              <w:rPr>
                <w:lang w:val="en-US"/>
              </w:rPr>
            </w:pPr>
            <w:r>
              <w:rPr>
                <w:noProof/>
                <w:lang w:val="en-US"/>
              </w:rPr>
              <mc:AlternateContent>
                <mc:Choice Requires="wpi">
                  <w:drawing>
                    <wp:anchor distT="0" distB="0" distL="114300" distR="114300" simplePos="0" relativeHeight="251774976" behindDoc="0" locked="0" layoutInCell="1" allowOverlap="1" wp14:anchorId="2853B601" wp14:editId="5286B1B1">
                      <wp:simplePos x="0" y="0"/>
                      <wp:positionH relativeFrom="column">
                        <wp:posOffset>1176585</wp:posOffset>
                      </wp:positionH>
                      <wp:positionV relativeFrom="paragraph">
                        <wp:posOffset>1690</wp:posOffset>
                      </wp:positionV>
                      <wp:extent cx="224640" cy="184320"/>
                      <wp:effectExtent l="38100" t="38100" r="4445" b="44450"/>
                      <wp:wrapNone/>
                      <wp:docPr id="119" name="Ink 119"/>
                      <wp:cNvGraphicFramePr/>
                      <a:graphic xmlns:a="http://schemas.openxmlformats.org/drawingml/2006/main">
                        <a:graphicData uri="http://schemas.microsoft.com/office/word/2010/wordprocessingInk">
                          <w14:contentPart bwMode="auto" r:id="rId46">
                            <w14:nvContentPartPr>
                              <w14:cNvContentPartPr/>
                            </w14:nvContentPartPr>
                            <w14:xfrm>
                              <a:off x="0" y="0"/>
                              <a:ext cx="224640" cy="184320"/>
                            </w14:xfrm>
                          </w14:contentPart>
                        </a:graphicData>
                      </a:graphic>
                    </wp:anchor>
                  </w:drawing>
                </mc:Choice>
                <mc:Fallback>
                  <w:pict>
                    <v:shape w14:anchorId="0D02B712" id="Ink 119" o:spid="_x0000_s1026" type="#_x0000_t75" style="position:absolute;margin-left:91.95pt;margin-top:-.55pt;width:19.15pt;height:15.9pt;z-index:251774976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o:gfxdata="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">
                      <v:imagedata r:id="rId51" o:title=""/>
                    </v:shape>
                  </w:pict>
                </mc:Fallback>
              </mc:AlternateContent>
            </w:r>
          </w:p>
          <w:p w14:paraId="18E16A8D" w14:textId="77777777" w:rsidR="00292062" w:rsidRDefault="00292062" w:rsidP="00D07324">
            <w:pPr>
              <w:rPr>
                <w:lang w:val="en-US"/>
              </w:rPr>
            </w:pPr>
          </w:p>
          <w:p w14:paraId="1AC161CA" w14:textId="6135A3D5" w:rsidR="00292062" w:rsidRDefault="00292062" w:rsidP="00D07324">
            <w:pPr>
              <w:rPr>
                <w:lang w:val="en-US"/>
              </w:rPr>
            </w:pPr>
            <w:r>
              <w:rPr>
                <w:noProof/>
                <w:lang w:val="en-US"/>
              </w:rPr>
              <mc:AlternateContent>
                <mc:Choice Requires="wpi">
                  <w:drawing>
                    <wp:anchor distT="0" distB="0" distL="114300" distR="114300" simplePos="0" relativeHeight="251773952" behindDoc="0" locked="0" layoutInCell="1" allowOverlap="1" wp14:anchorId="61DAFE2A" wp14:editId="2EECA003">
                      <wp:simplePos x="0" y="0"/>
                      <wp:positionH relativeFrom="column">
                        <wp:posOffset>512025</wp:posOffset>
                      </wp:positionH>
                      <wp:positionV relativeFrom="paragraph">
                        <wp:posOffset>-230945</wp:posOffset>
                      </wp:positionV>
                      <wp:extent cx="846360" cy="587160"/>
                      <wp:effectExtent l="57150" t="38100" r="49530" b="41910"/>
                      <wp:wrapNone/>
                      <wp:docPr id="118" name="Ink 118"/>
                      <wp:cNvGraphicFramePr/>
                      <a:graphic xmlns:a="http://schemas.openxmlformats.org/drawingml/2006/main">
                        <a:graphicData uri="http://schemas.microsoft.com/office/word/2010/wordprocessingInk">
                          <w14:contentPart bwMode="auto" r:id="rId52">
                            <w14:nvContentPartPr>
                              <w14:cNvContentPartPr/>
                            </w14:nvContentPartPr>
                            <w14:xfrm>
                              <a:off x="0" y="0"/>
                              <a:ext cx="846360" cy="587160"/>
                            </w14:xfrm>
                          </w14:contentPart>
                        </a:graphicData>
                      </a:graphic>
                    </wp:anchor>
                  </w:drawing>
                </mc:Choice>
                <mc:Fallback>
                  <w:pict>
                    <v:shape w14:anchorId="4D56366A" id="Ink 118" o:spid="_x0000_s1026" type="#_x0000_t75" style="position:absolute;margin-left:39.6pt;margin-top:-18.9pt;width:68.1pt;height:47.65pt;z-index:251773952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o:gfxdata="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">
                      <v:imagedata r:id="rId53" o:title=""/>
                    </v:shape>
                  </w:pict>
                </mc:Fallback>
              </mc:AlternateContent>
            </w:r>
            <w:r>
              <w:rPr>
                <w:noProof/>
                <w:lang w:val="en-US"/>
              </w:rPr>
              <mc:AlternateContent>
                <mc:Choice Requires="wpi">
                  <w:drawing>
                    <wp:anchor distT="0" distB="0" distL="114300" distR="114300" simplePos="0" relativeHeight="251745280" behindDoc="0" locked="0" layoutInCell="1" allowOverlap="1" wp14:anchorId="01BC94FE" wp14:editId="3AAC972F">
                      <wp:simplePos x="0" y="0"/>
                      <wp:positionH relativeFrom="column">
                        <wp:posOffset>99465</wp:posOffset>
                      </wp:positionH>
                      <wp:positionV relativeFrom="paragraph">
                        <wp:posOffset>-202545</wp:posOffset>
                      </wp:positionV>
                      <wp:extent cx="749160" cy="725040"/>
                      <wp:effectExtent l="38100" t="38100" r="51435" b="56515"/>
                      <wp:wrapNone/>
                      <wp:docPr id="88" name="Ink 88"/>
                      <wp:cNvGraphicFramePr/>
                      <a:graphic xmlns:a="http://schemas.openxmlformats.org/drawingml/2006/main">
                        <a:graphicData uri="http://schemas.microsoft.com/office/word/2010/wordprocessingInk">
                          <w14:contentPart bwMode="auto" r:id="rId54">
                            <w14:nvContentPartPr>
                              <w14:cNvContentPartPr/>
                            </w14:nvContentPartPr>
                            <w14:xfrm>
                              <a:off x="0" y="0"/>
                              <a:ext cx="749160" cy="725040"/>
                            </w14:xfrm>
                          </w14:contentPart>
                        </a:graphicData>
                      </a:graphic>
                    </wp:anchor>
                  </w:drawing>
                </mc:Choice>
                <mc:Fallback>
                  <w:pict>
                    <v:shape w14:anchorId="7852D9D8" id="Ink 88" o:spid="_x0000_s1026" type="#_x0000_t75" style="position:absolute;margin-left:7.15pt;margin-top:-16.65pt;width:60.45pt;height:58.55pt;z-index:251745280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o:gfxdata="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">
                      <v:imagedata r:id="rId55" o:title=""/>
                    </v:shape>
                  </w:pict>
                </mc:Fallback>
              </mc:AlternateContent>
            </w:r>
          </w:p>
          <w:p w14:paraId="07D14F90" w14:textId="740515B5" w:rsidR="00292062" w:rsidRDefault="00292062" w:rsidP="00D07324">
            <w:pPr>
              <w:rPr>
                <w:lang w:val="en-US"/>
              </w:rPr>
            </w:pPr>
            <w:r>
              <w:rPr>
                <w:noProof/>
                <w:lang w:val="en-US"/>
              </w:rPr>
              <mc:AlternateContent>
                <mc:Choice Requires="wpi">
                  <w:drawing>
                    <wp:anchor distT="0" distB="0" distL="114300" distR="114300" simplePos="0" relativeHeight="251769856" behindDoc="0" locked="0" layoutInCell="1" allowOverlap="1" wp14:anchorId="021EAB15" wp14:editId="356F846E">
                      <wp:simplePos x="0" y="0"/>
                      <wp:positionH relativeFrom="column">
                        <wp:posOffset>448310</wp:posOffset>
                      </wp:positionH>
                      <wp:positionV relativeFrom="paragraph">
                        <wp:posOffset>-617855</wp:posOffset>
                      </wp:positionV>
                      <wp:extent cx="44450" cy="1247345"/>
                      <wp:effectExtent l="38100" t="38100" r="50800" b="48260"/>
                      <wp:wrapNone/>
                      <wp:docPr id="114" name="Ink 114"/>
                      <wp:cNvGraphicFramePr/>
                      <a:graphic xmlns:a="http://schemas.openxmlformats.org/drawingml/2006/main">
                        <a:graphicData uri="http://schemas.microsoft.com/office/word/2010/wordprocessingInk">
                          <w14:contentPart bwMode="auto" r:id="rId56">
                            <w14:nvContentPartPr>
                              <w14:cNvContentPartPr/>
                            </w14:nvContentPartPr>
                            <w14:xfrm>
                              <a:off x="0" y="0"/>
                              <a:ext cx="44450" cy="1247345"/>
                            </w14:xfrm>
                          </w14:contentPart>
                        </a:graphicData>
                      </a:graphic>
                    </wp:anchor>
                  </w:drawing>
                </mc:Choice>
                <mc:Fallback>
                  <w:pict>
                    <v:shape w14:anchorId="2AF3C80B" id="Ink 114" o:spid="_x0000_s1026" type="#_x0000_t75" style="position:absolute;margin-left:34.65pt;margin-top:-49.35pt;width:4.85pt;height:99.6pt;z-index:251769856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o:gfxdata="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">
                      <v:imagedata r:id="rId57" o:title=""/>
                    </v:shape>
                  </w:pict>
                </mc:Fallback>
              </mc:AlternateContent>
            </w:r>
          </w:p>
          <w:p w14:paraId="03E5FE3D" w14:textId="6A480E9D" w:rsidR="00292062" w:rsidRDefault="00292062" w:rsidP="00D07324">
            <w:pPr>
              <w:rPr>
                <w:lang w:val="en-US"/>
              </w:rPr>
            </w:pPr>
          </w:p>
          <w:p w14:paraId="2957231B" w14:textId="08D963F4" w:rsidR="00292062" w:rsidRDefault="00292062" w:rsidP="00D07324">
            <w:pPr>
              <w:rPr>
                <w:lang w:val="en-US"/>
              </w:rPr>
            </w:pPr>
            <w:r>
              <w:rPr>
                <w:noProof/>
                <w:lang w:val="en-US"/>
              </w:rPr>
              <mc:AlternateContent>
                <mc:Choice Requires="wpi">
                  <w:drawing>
                    <wp:anchor distT="0" distB="0" distL="114300" distR="114300" simplePos="0" relativeHeight="251760640" behindDoc="0" locked="0" layoutInCell="1" allowOverlap="1" wp14:anchorId="3F4555B6" wp14:editId="6EBA9678">
                      <wp:simplePos x="0" y="0"/>
                      <wp:positionH relativeFrom="column">
                        <wp:posOffset>447040</wp:posOffset>
                      </wp:positionH>
                      <wp:positionV relativeFrom="paragraph">
                        <wp:posOffset>-442595</wp:posOffset>
                      </wp:positionV>
                      <wp:extent cx="1395730" cy="1146240"/>
                      <wp:effectExtent l="38100" t="57150" r="52070" b="53975"/>
                      <wp:wrapNone/>
                      <wp:docPr id="105" name="Ink 105"/>
                      <wp:cNvGraphicFramePr/>
                      <a:graphic xmlns:a="http://schemas.openxmlformats.org/drawingml/2006/main">
                        <a:graphicData uri="http://schemas.microsoft.com/office/word/2010/wordprocessingInk">
                          <w14:contentPart bwMode="auto" r:id="rId58">
                            <w14:nvContentPartPr>
                              <w14:cNvContentPartPr/>
                            </w14:nvContentPartPr>
                            <w14:xfrm>
                              <a:off x="0" y="0"/>
                              <a:ext cx="1395730" cy="1146240"/>
                            </w14:xfrm>
                          </w14:contentPart>
                        </a:graphicData>
                      </a:graphic>
                    </wp:anchor>
                  </w:drawing>
                </mc:Choice>
                <mc:Fallback>
                  <w:pict>
                    <v:shape w14:anchorId="36948A8B" id="Ink 105" o:spid="_x0000_s1026" type="#_x0000_t75" style="position:absolute;margin-left:34.5pt;margin-top:-35.55pt;width:111.3pt;height:91.65pt;z-index:251760640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o:gfxdata="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">
                      <v:imagedata r:id="rId59" o:title=""/>
                    </v:shape>
                  </w:pict>
                </mc:Fallback>
              </mc:AlternateContent>
            </w:r>
          </w:p>
          <w:p w14:paraId="0EEA9E73" w14:textId="18B06E26" w:rsidR="00292062" w:rsidRDefault="00292062" w:rsidP="00D07324">
            <w:pPr>
              <w:rPr>
                <w:lang w:val="en-US"/>
              </w:rPr>
            </w:pPr>
            <w:r>
              <w:rPr>
                <w:noProof/>
                <w:lang w:val="en-US"/>
              </w:rPr>
              <mc:AlternateContent>
                <mc:Choice Requires="wpi">
                  <w:drawing>
                    <wp:anchor distT="0" distB="0" distL="114300" distR="114300" simplePos="0" relativeHeight="251744256" behindDoc="0" locked="0" layoutInCell="1" allowOverlap="1" wp14:anchorId="53B4E46B" wp14:editId="5DABACE5">
                      <wp:simplePos x="0" y="0"/>
                      <wp:positionH relativeFrom="column">
                        <wp:posOffset>511305</wp:posOffset>
                      </wp:positionH>
                      <wp:positionV relativeFrom="paragraph">
                        <wp:posOffset>-482415</wp:posOffset>
                      </wp:positionV>
                      <wp:extent cx="165240" cy="1003320"/>
                      <wp:effectExtent l="38100" t="38100" r="44450" b="44450"/>
                      <wp:wrapNone/>
                      <wp:docPr id="90" name="Ink 90"/>
                      <wp:cNvGraphicFramePr/>
                      <a:graphic xmlns:a="http://schemas.openxmlformats.org/drawingml/2006/main">
                        <a:graphicData uri="http://schemas.microsoft.com/office/word/2010/wordprocessingInk">
                          <w14:contentPart bwMode="auto" r:id="rId60">
                            <w14:nvContentPartPr>
                              <w14:cNvContentPartPr/>
                            </w14:nvContentPartPr>
                            <w14:xfrm>
                              <a:off x="0" y="0"/>
                              <a:ext cx="165240" cy="1003320"/>
                            </w14:xfrm>
                          </w14:contentPart>
                        </a:graphicData>
                      </a:graphic>
                    </wp:anchor>
                  </w:drawing>
                </mc:Choice>
                <mc:Fallback>
                  <w:pict>
                    <v:shape w14:anchorId="5EDA4B85" id="Ink 90" o:spid="_x0000_s1026" type="#_x0000_t75" style="position:absolute;margin-left:39.55pt;margin-top:-38.7pt;width:14.4pt;height:80.4pt;z-index:251744256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o:gfxdata="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">
                      <v:imagedata r:id="rId61" o:title=""/>
                    </v:shape>
                  </w:pict>
                </mc:Fallback>
              </mc:AlternateContent>
            </w:r>
            <w:r>
              <w:rPr>
                <w:noProof/>
                <w:lang w:val="en-US"/>
              </w:rPr>
              <mc:AlternateContent>
                <mc:Choice Requires="wpi">
                  <w:drawing>
                    <wp:anchor distT="0" distB="0" distL="114300" distR="114300" simplePos="0" relativeHeight="251743232" behindDoc="0" locked="0" layoutInCell="1" allowOverlap="1" wp14:anchorId="1E14A6BC" wp14:editId="194D3019">
                      <wp:simplePos x="0" y="0"/>
                      <wp:positionH relativeFrom="column">
                        <wp:posOffset>365865</wp:posOffset>
                      </wp:positionH>
                      <wp:positionV relativeFrom="paragraph">
                        <wp:posOffset>-461535</wp:posOffset>
                      </wp:positionV>
                      <wp:extent cx="77040" cy="963720"/>
                      <wp:effectExtent l="38100" t="38100" r="56515" b="46355"/>
                      <wp:wrapNone/>
                      <wp:docPr id="91" name="Ink 91"/>
                      <wp:cNvGraphicFramePr/>
                      <a:graphic xmlns:a="http://schemas.openxmlformats.org/drawingml/2006/main">
                        <a:graphicData uri="http://schemas.microsoft.com/office/word/2010/wordprocessingInk">
                          <w14:contentPart bwMode="auto" r:id="rId62">
                            <w14:nvContentPartPr>
                              <w14:cNvContentPartPr/>
                            </w14:nvContentPartPr>
                            <w14:xfrm>
                              <a:off x="0" y="0"/>
                              <a:ext cx="77040" cy="963720"/>
                            </w14:xfrm>
                          </w14:contentPart>
                        </a:graphicData>
                      </a:graphic>
                    </wp:anchor>
                  </w:drawing>
                </mc:Choice>
                <mc:Fallback>
                  <w:pict>
                    <v:shape w14:anchorId="4C99CF5E" id="Ink 91" o:spid="_x0000_s1026" type="#_x0000_t75" style="position:absolute;margin-left:28.1pt;margin-top:-37.05pt;width:7.45pt;height:77.3pt;z-index:251743232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o:gfxdata="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">
                      <v:imagedata r:id="rId63" o:title=""/>
                    </v:shape>
                  </w:pict>
                </mc:Fallback>
              </mc:AlternateContent>
            </w:r>
          </w:p>
          <w:p w14:paraId="59CD5ADF" w14:textId="77777777" w:rsidR="00292062" w:rsidRDefault="00292062" w:rsidP="00D07324">
            <w:pPr>
              <w:rPr>
                <w:lang w:val="en-US"/>
              </w:rPr>
            </w:pPr>
            <w:r>
              <w:rPr>
                <w:noProof/>
                <w:lang w:val="en-US"/>
              </w:rPr>
              <mc:AlternateContent>
                <mc:Choice Requires="wpi">
                  <w:drawing>
                    <wp:anchor distT="0" distB="0" distL="114300" distR="114300" simplePos="0" relativeHeight="251748352" behindDoc="0" locked="0" layoutInCell="1" allowOverlap="1" wp14:anchorId="413AF298" wp14:editId="0D797DF3">
                      <wp:simplePos x="0" y="0"/>
                      <wp:positionH relativeFrom="column">
                        <wp:posOffset>2112010</wp:posOffset>
                      </wp:positionH>
                      <wp:positionV relativeFrom="paragraph">
                        <wp:posOffset>-265430</wp:posOffset>
                      </wp:positionV>
                      <wp:extent cx="482765" cy="720680"/>
                      <wp:effectExtent l="38100" t="38100" r="50800" b="41910"/>
                      <wp:wrapNone/>
                      <wp:docPr id="92" name="Ink 92"/>
                      <wp:cNvGraphicFramePr/>
                      <a:graphic xmlns:a="http://schemas.openxmlformats.org/drawingml/2006/main">
                        <a:graphicData uri="http://schemas.microsoft.com/office/word/2010/wordprocessingInk">
                          <w14:contentPart bwMode="auto" r:id="rId64">
                            <w14:nvContentPartPr>
                              <w14:cNvContentPartPr/>
                            </w14:nvContentPartPr>
                            <w14:xfrm>
                              <a:off x="0" y="0"/>
                              <a:ext cx="482765" cy="720680"/>
                            </w14:xfrm>
                          </w14:contentPart>
                        </a:graphicData>
                      </a:graphic>
                    </wp:anchor>
                  </w:drawing>
                </mc:Choice>
                <mc:Fallback>
                  <w:pict>
                    <v:shape w14:anchorId="1EA812E6" id="Ink 92" o:spid="_x0000_s1026" type="#_x0000_t75" style="position:absolute;margin-left:165.6pt;margin-top:-21.6pt;width:39.4pt;height:58.2pt;z-index:251748352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o:gfxdata="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">
                      <v:imagedata r:id="rId65" o:title=""/>
                    </v:shape>
                  </w:pict>
                </mc:Fallback>
              </mc:AlternateContent>
            </w:r>
          </w:p>
          <w:p w14:paraId="36240696" w14:textId="78F15D0A" w:rsidR="00292062" w:rsidRDefault="00292062" w:rsidP="00D07324">
            <w:pPr>
              <w:rPr>
                <w:lang w:val="en-US"/>
              </w:rPr>
            </w:pPr>
            <w:r>
              <w:rPr>
                <w:noProof/>
                <w:lang w:val="en-US"/>
              </w:rPr>
              <mc:AlternateContent>
                <mc:Choice Requires="wpi">
                  <w:drawing>
                    <wp:anchor distT="0" distB="0" distL="114300" distR="114300" simplePos="0" relativeHeight="251772928" behindDoc="0" locked="0" layoutInCell="1" allowOverlap="1" wp14:anchorId="78EAD6EE" wp14:editId="6852BA65">
                      <wp:simplePos x="0" y="0"/>
                      <wp:positionH relativeFrom="column">
                        <wp:posOffset>435610</wp:posOffset>
                      </wp:positionH>
                      <wp:positionV relativeFrom="paragraph">
                        <wp:posOffset>15875</wp:posOffset>
                      </wp:positionV>
                      <wp:extent cx="25400" cy="243545"/>
                      <wp:effectExtent l="38100" t="38100" r="50800" b="42545"/>
                      <wp:wrapNone/>
                      <wp:docPr id="117" name="Ink 117"/>
                      <wp:cNvGraphicFramePr/>
                      <a:graphic xmlns:a="http://schemas.openxmlformats.org/drawingml/2006/main">
                        <a:graphicData uri="http://schemas.microsoft.com/office/word/2010/wordprocessingInk">
                          <w14:contentPart bwMode="auto" r:id="rId66">
                            <w14:nvContentPartPr>
                              <w14:cNvContentPartPr/>
                            </w14:nvContentPartPr>
                            <w14:xfrm>
                              <a:off x="0" y="0"/>
                              <a:ext cx="25400" cy="243545"/>
                            </w14:xfrm>
                          </w14:contentPart>
                        </a:graphicData>
                      </a:graphic>
                    </wp:anchor>
                  </w:drawing>
                </mc:Choice>
                <mc:Fallback>
                  <w:pict>
                    <v:shape w14:anchorId="4F40DAAF" id="Ink 117" o:spid="_x0000_s1026" type="#_x0000_t75" style="position:absolute;margin-left:33.65pt;margin-top:.55pt;width:3.35pt;height:20.6pt;z-index:251772928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o:gfxdata="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">
                      <v:imagedata r:id="rId67" o:title=""/>
                    </v:shape>
                  </w:pict>
                </mc:Fallback>
              </mc:AlternateContent>
            </w:r>
            <w:r>
              <w:rPr>
                <w:noProof/>
                <w:lang w:val="en-US"/>
              </w:rPr>
              <mc:AlternateContent>
                <mc:Choice Requires="wpi">
                  <w:drawing>
                    <wp:anchor distT="0" distB="0" distL="114300" distR="114300" simplePos="0" relativeHeight="251747328" behindDoc="0" locked="0" layoutInCell="1" allowOverlap="1" wp14:anchorId="08E186C2" wp14:editId="4EFB6BC9">
                      <wp:simplePos x="0" y="0"/>
                      <wp:positionH relativeFrom="column">
                        <wp:posOffset>2124825</wp:posOffset>
                      </wp:positionH>
                      <wp:positionV relativeFrom="paragraph">
                        <wp:posOffset>173790</wp:posOffset>
                      </wp:positionV>
                      <wp:extent cx="487800" cy="360"/>
                      <wp:effectExtent l="38100" t="38100" r="45720" b="57150"/>
                      <wp:wrapNone/>
                      <wp:docPr id="93" name="Ink 93"/>
                      <wp:cNvGraphicFramePr/>
                      <a:graphic xmlns:a="http://schemas.openxmlformats.org/drawingml/2006/main">
                        <a:graphicData uri="http://schemas.microsoft.com/office/word/2010/wordprocessingInk">
                          <w14:contentPart bwMode="auto" r:id="rId68">
                            <w14:nvContentPartPr>
                              <w14:cNvContentPartPr/>
                            </w14:nvContentPartPr>
                            <w14:xfrm>
                              <a:off x="0" y="0"/>
                              <a:ext cx="487800" cy="360"/>
                            </w14:xfrm>
                          </w14:contentPart>
                        </a:graphicData>
                      </a:graphic>
                    </wp:anchor>
                  </w:drawing>
                </mc:Choice>
                <mc:Fallback>
                  <w:pict>
                    <v:shape w14:anchorId="4BFA9DF7" id="Ink 93" o:spid="_x0000_s1026" type="#_x0000_t75" style="position:absolute;margin-left:166.6pt;margin-top:13pt;width:39.8pt;height:1.45pt;z-index:251747328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o:gfxdata="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">
                      <v:imagedata r:id="rId69" o:title=""/>
                    </v:shape>
                  </w:pict>
                </mc:Fallback>
              </mc:AlternateContent>
            </w:r>
            <w:r>
              <w:rPr>
                <w:noProof/>
                <w:lang w:val="en-US"/>
              </w:rPr>
              <mc:AlternateContent>
                <mc:Choice Requires="wpi">
                  <w:drawing>
                    <wp:anchor distT="0" distB="0" distL="114300" distR="114300" simplePos="0" relativeHeight="251746304" behindDoc="0" locked="0" layoutInCell="1" allowOverlap="1" wp14:anchorId="1E62D769" wp14:editId="50EEA55E">
                      <wp:simplePos x="0" y="0"/>
                      <wp:positionH relativeFrom="column">
                        <wp:posOffset>54610</wp:posOffset>
                      </wp:positionH>
                      <wp:positionV relativeFrom="paragraph">
                        <wp:posOffset>-193675</wp:posOffset>
                      </wp:positionV>
                      <wp:extent cx="1053360" cy="403860"/>
                      <wp:effectExtent l="38100" t="38100" r="0" b="53340"/>
                      <wp:wrapNone/>
                      <wp:docPr id="94" name="Ink 94"/>
                      <wp:cNvGraphicFramePr/>
                      <a:graphic xmlns:a="http://schemas.openxmlformats.org/drawingml/2006/main">
                        <a:graphicData uri="http://schemas.microsoft.com/office/word/2010/wordprocessingInk">
                          <w14:contentPart bwMode="auto" r:id="rId70">
                            <w14:nvContentPartPr>
                              <w14:cNvContentPartPr/>
                            </w14:nvContentPartPr>
                            <w14:xfrm>
                              <a:off x="0" y="0"/>
                              <a:ext cx="1053360" cy="403860"/>
                            </w14:xfrm>
                          </w14:contentPart>
                        </a:graphicData>
                      </a:graphic>
                    </wp:anchor>
                  </w:drawing>
                </mc:Choice>
                <mc:Fallback>
                  <w:pict>
                    <v:shape w14:anchorId="2DC71050" id="Ink 94" o:spid="_x0000_s1026" type="#_x0000_t75" style="position:absolute;margin-left:3.6pt;margin-top:-15.95pt;width:84.4pt;height:33.2pt;z-index:251746304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o:gfxdata="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">
                      <v:imagedata r:id="rId71" o:title=""/>
                    </v:shape>
                  </w:pict>
                </mc:Fallback>
              </mc:AlternateContent>
            </w:r>
          </w:p>
          <w:p w14:paraId="1F1D7FB6" w14:textId="0D8DD7C1" w:rsidR="00292062" w:rsidRDefault="00292062" w:rsidP="00D07324">
            <w:pPr>
              <w:rPr>
                <w:lang w:val="en-US"/>
              </w:rPr>
            </w:pPr>
          </w:p>
        </w:tc>
        <w:tc>
          <w:tcPr>
            <w:tcW w:w="4508" w:type="dxa"/>
          </w:tcPr>
          <w:p w14:paraId="49B92D14" w14:textId="2C8EEFA7" w:rsidR="00292062" w:rsidRDefault="00292062" w:rsidP="00D07324">
            <w:pPr>
              <w:rPr>
                <w:lang w:val="en-US"/>
              </w:rPr>
            </w:pPr>
          </w:p>
          <w:p w14:paraId="60032870" w14:textId="62647555" w:rsidR="00292062" w:rsidRDefault="00292062" w:rsidP="00D07324">
            <w:pPr>
              <w:rPr>
                <w:lang w:val="en-US"/>
              </w:rPr>
            </w:pPr>
            <w:r>
              <w:rPr>
                <w:noProof/>
                <w:lang w:val="en-US"/>
              </w:rPr>
              <mc:AlternateContent>
                <mc:Choice Requires="wpi">
                  <w:drawing>
                    <wp:anchor distT="0" distB="0" distL="114300" distR="114300" simplePos="0" relativeHeight="251791360" behindDoc="0" locked="0" layoutInCell="1" allowOverlap="1" wp14:anchorId="42F635D7" wp14:editId="4A5DC620">
                      <wp:simplePos x="0" y="0"/>
                      <wp:positionH relativeFrom="column">
                        <wp:posOffset>962165</wp:posOffset>
                      </wp:positionH>
                      <wp:positionV relativeFrom="paragraph">
                        <wp:posOffset>-61310</wp:posOffset>
                      </wp:positionV>
                      <wp:extent cx="231120" cy="171000"/>
                      <wp:effectExtent l="57150" t="38100" r="55245" b="57785"/>
                      <wp:wrapNone/>
                      <wp:docPr id="146" name="Ink 146"/>
                      <wp:cNvGraphicFramePr/>
                      <a:graphic xmlns:a="http://schemas.openxmlformats.org/drawingml/2006/main">
                        <a:graphicData uri="http://schemas.microsoft.com/office/word/2010/wordprocessingInk">
                          <w14:contentPart bwMode="auto" r:id="rId72">
                            <w14:nvContentPartPr>
                              <w14:cNvContentPartPr/>
                            </w14:nvContentPartPr>
                            <w14:xfrm>
                              <a:off x="0" y="0"/>
                              <a:ext cx="231120" cy="171000"/>
                            </w14:xfrm>
                          </w14:contentPart>
                        </a:graphicData>
                      </a:graphic>
                    </wp:anchor>
                  </w:drawing>
                </mc:Choice>
                <mc:Fallback>
                  <w:pict>
                    <v:shape w14:anchorId="789F495E" id="Ink 146" o:spid="_x0000_s1026" type="#_x0000_t75" style="position:absolute;margin-left:75.05pt;margin-top:-5.55pt;width:19.65pt;height:14.85pt;z-index:251791360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o:gfxdata="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">
                      <v:imagedata r:id="rId73" o:title=""/>
                    </v:shape>
                  </w:pict>
                </mc:Fallback>
              </mc:AlternateContent>
            </w:r>
          </w:p>
          <w:p w14:paraId="74333829" w14:textId="52C4746F" w:rsidR="00292062" w:rsidRDefault="00292062" w:rsidP="00D07324">
            <w:pPr>
              <w:rPr>
                <w:lang w:val="en-US"/>
              </w:rPr>
            </w:pPr>
          </w:p>
          <w:p w14:paraId="6BFE772D" w14:textId="46029F6B" w:rsidR="00292062" w:rsidRDefault="00292062" w:rsidP="00D07324">
            <w:pPr>
              <w:rPr>
                <w:lang w:val="en-US"/>
              </w:rPr>
            </w:pPr>
            <w:r>
              <w:rPr>
                <w:noProof/>
                <w:lang w:val="en-US"/>
              </w:rPr>
              <mc:AlternateContent>
                <mc:Choice Requires="wpi">
                  <w:drawing>
                    <wp:anchor distT="0" distB="0" distL="114300" distR="114300" simplePos="0" relativeHeight="251751424" behindDoc="0" locked="0" layoutInCell="1" allowOverlap="1" wp14:anchorId="6E4AF943" wp14:editId="4D4971AE">
                      <wp:simplePos x="0" y="0"/>
                      <wp:positionH relativeFrom="column">
                        <wp:posOffset>99465</wp:posOffset>
                      </wp:positionH>
                      <wp:positionV relativeFrom="paragraph">
                        <wp:posOffset>-202545</wp:posOffset>
                      </wp:positionV>
                      <wp:extent cx="749160" cy="725040"/>
                      <wp:effectExtent l="38100" t="38100" r="51435" b="56515"/>
                      <wp:wrapNone/>
                      <wp:docPr id="95" name="Ink 95"/>
                      <wp:cNvGraphicFramePr/>
                      <a:graphic xmlns:a="http://schemas.openxmlformats.org/drawingml/2006/main">
                        <a:graphicData uri="http://schemas.microsoft.com/office/word/2010/wordprocessingInk">
                          <w14:contentPart bwMode="auto" r:id="rId74">
                            <w14:nvContentPartPr>
                              <w14:cNvContentPartPr/>
                            </w14:nvContentPartPr>
                            <w14:xfrm>
                              <a:off x="0" y="0"/>
                              <a:ext cx="749160" cy="725040"/>
                            </w14:xfrm>
                          </w14:contentPart>
                        </a:graphicData>
                      </a:graphic>
                    </wp:anchor>
                  </w:drawing>
                </mc:Choice>
                <mc:Fallback>
                  <w:pict>
                    <v:shape w14:anchorId="08D1D73E" id="Ink 95" o:spid="_x0000_s1026" type="#_x0000_t75" style="position:absolute;margin-left:7.15pt;margin-top:-16.65pt;width:60.45pt;height:58.55pt;z-index:251751424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o:gfxdata="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">
                      <v:imagedata r:id="rId55" o:title=""/>
                    </v:shape>
                  </w:pict>
                </mc:Fallback>
              </mc:AlternateContent>
            </w:r>
          </w:p>
          <w:p w14:paraId="1C2EE3F9" w14:textId="55B3AD33" w:rsidR="00292062" w:rsidRDefault="00292062" w:rsidP="00D07324">
            <w:pPr>
              <w:rPr>
                <w:lang w:val="en-US"/>
              </w:rPr>
            </w:pPr>
          </w:p>
          <w:p w14:paraId="4DEC8D37" w14:textId="1254B8B4" w:rsidR="00292062" w:rsidRDefault="00292062" w:rsidP="00D07324">
            <w:pPr>
              <w:rPr>
                <w:lang w:val="en-US"/>
              </w:rPr>
            </w:pPr>
            <w:r>
              <w:rPr>
                <w:noProof/>
                <w:lang w:val="en-US"/>
              </w:rPr>
              <mc:AlternateContent>
                <mc:Choice Requires="wpi">
                  <w:drawing>
                    <wp:anchor distT="0" distB="0" distL="114300" distR="114300" simplePos="0" relativeHeight="251790336" behindDoc="0" locked="0" layoutInCell="1" allowOverlap="1" wp14:anchorId="3385C902" wp14:editId="7314C27D">
                      <wp:simplePos x="0" y="0"/>
                      <wp:positionH relativeFrom="column">
                        <wp:posOffset>450215</wp:posOffset>
                      </wp:positionH>
                      <wp:positionV relativeFrom="paragraph">
                        <wp:posOffset>-758825</wp:posOffset>
                      </wp:positionV>
                      <wp:extent cx="396295" cy="1583055"/>
                      <wp:effectExtent l="38100" t="38100" r="41910" b="55245"/>
                      <wp:wrapNone/>
                      <wp:docPr id="141" name="Ink 141"/>
                      <wp:cNvGraphicFramePr/>
                      <a:graphic xmlns:a="http://schemas.openxmlformats.org/drawingml/2006/main">
                        <a:graphicData uri="http://schemas.microsoft.com/office/word/2010/wordprocessingInk">
                          <w14:contentPart bwMode="auto" r:id="rId75">
                            <w14:nvContentPartPr>
                              <w14:cNvContentPartPr/>
                            </w14:nvContentPartPr>
                            <w14:xfrm>
                              <a:off x="0" y="0"/>
                              <a:ext cx="396295" cy="1583055"/>
                            </w14:xfrm>
                          </w14:contentPart>
                        </a:graphicData>
                      </a:graphic>
                    </wp:anchor>
                  </w:drawing>
                </mc:Choice>
                <mc:Fallback>
                  <w:pict>
                    <v:shape w14:anchorId="04D45DEA" id="Ink 141" o:spid="_x0000_s1026" type="#_x0000_t75" style="position:absolute;margin-left:34.75pt;margin-top:-60.45pt;width:32.6pt;height:126.05pt;z-index:251790336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o:gfxdata="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">
                      <v:imagedata r:id="rId76" o:title=""/>
                    </v:shape>
                  </w:pict>
                </mc:Fallback>
              </mc:AlternateContent>
            </w:r>
          </w:p>
          <w:p w14:paraId="06F254F2" w14:textId="6908666D" w:rsidR="00292062" w:rsidRDefault="00292062" w:rsidP="00D07324">
            <w:pPr>
              <w:rPr>
                <w:lang w:val="en-US"/>
              </w:rPr>
            </w:pPr>
            <w:r>
              <w:rPr>
                <w:noProof/>
                <w:lang w:val="en-US"/>
              </w:rPr>
              <mc:AlternateContent>
                <mc:Choice Requires="wpi">
                  <w:drawing>
                    <wp:anchor distT="0" distB="0" distL="114300" distR="114300" simplePos="0" relativeHeight="251756544" behindDoc="0" locked="0" layoutInCell="1" allowOverlap="1" wp14:anchorId="75D48724" wp14:editId="2DF8B48D">
                      <wp:simplePos x="0" y="0"/>
                      <wp:positionH relativeFrom="column">
                        <wp:posOffset>255270</wp:posOffset>
                      </wp:positionH>
                      <wp:positionV relativeFrom="paragraph">
                        <wp:posOffset>-596900</wp:posOffset>
                      </wp:positionV>
                      <wp:extent cx="666750" cy="1319055"/>
                      <wp:effectExtent l="38100" t="38100" r="57150" b="52705"/>
                      <wp:wrapNone/>
                      <wp:docPr id="89" name="Ink 89"/>
                      <wp:cNvGraphicFramePr/>
                      <a:graphic xmlns:a="http://schemas.openxmlformats.org/drawingml/2006/main">
                        <a:graphicData uri="http://schemas.microsoft.com/office/word/2010/wordprocessingInk">
                          <w14:contentPart bwMode="auto" r:id="rId77">
                            <w14:nvContentPartPr>
                              <w14:cNvContentPartPr/>
                            </w14:nvContentPartPr>
                            <w14:xfrm>
                              <a:off x="0" y="0"/>
                              <a:ext cx="666750" cy="1319055"/>
                            </w14:xfrm>
                          </w14:contentPart>
                        </a:graphicData>
                      </a:graphic>
                    </wp:anchor>
                  </w:drawing>
                </mc:Choice>
                <mc:Fallback>
                  <w:pict>
                    <v:shape w14:anchorId="79FFA001" id="Ink 89" o:spid="_x0000_s1026" type="#_x0000_t75" style="position:absolute;margin-left:19.4pt;margin-top:-47.7pt;width:53.9pt;height:105.25pt;z-index:251756544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o:gfxdata="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">
                      <v:imagedata r:id="rId78" o:title=""/>
                    </v:shape>
                  </w:pict>
                </mc:Fallback>
              </mc:AlternateContent>
            </w:r>
          </w:p>
          <w:p w14:paraId="19B172DA" w14:textId="5A53A49C" w:rsidR="00292062" w:rsidRDefault="00292062" w:rsidP="00D07324">
            <w:pPr>
              <w:rPr>
                <w:lang w:val="en-US"/>
              </w:rPr>
            </w:pPr>
            <w:r>
              <w:rPr>
                <w:noProof/>
                <w:lang w:val="en-US"/>
              </w:rPr>
              <mc:AlternateContent>
                <mc:Choice Requires="wpi">
                  <w:drawing>
                    <wp:anchor distT="0" distB="0" distL="114300" distR="114300" simplePos="0" relativeHeight="251750400" behindDoc="0" locked="0" layoutInCell="1" allowOverlap="1" wp14:anchorId="159B013F" wp14:editId="768B89FA">
                      <wp:simplePos x="0" y="0"/>
                      <wp:positionH relativeFrom="column">
                        <wp:posOffset>511305</wp:posOffset>
                      </wp:positionH>
                      <wp:positionV relativeFrom="paragraph">
                        <wp:posOffset>-482415</wp:posOffset>
                      </wp:positionV>
                      <wp:extent cx="165240" cy="1003320"/>
                      <wp:effectExtent l="38100" t="38100" r="44450" b="44450"/>
                      <wp:wrapNone/>
                      <wp:docPr id="96" name="Ink 96"/>
                      <wp:cNvGraphicFramePr/>
                      <a:graphic xmlns:a="http://schemas.openxmlformats.org/drawingml/2006/main">
                        <a:graphicData uri="http://schemas.microsoft.com/office/word/2010/wordprocessingInk">
                          <w14:contentPart bwMode="auto" r:id="rId79">
                            <w14:nvContentPartPr>
                              <w14:cNvContentPartPr/>
                            </w14:nvContentPartPr>
                            <w14:xfrm>
                              <a:off x="0" y="0"/>
                              <a:ext cx="165240" cy="1003320"/>
                            </w14:xfrm>
                          </w14:contentPart>
                        </a:graphicData>
                      </a:graphic>
                    </wp:anchor>
                  </w:drawing>
                </mc:Choice>
                <mc:Fallback>
                  <w:pict>
                    <v:shape w14:anchorId="12EF10A5" id="Ink 96" o:spid="_x0000_s1026" type="#_x0000_t75" style="position:absolute;margin-left:39.55pt;margin-top:-38.7pt;width:14.4pt;height:80.4pt;z-index:251750400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o:gfxdata="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">
                      <v:imagedata r:id="rId61" o:title=""/>
                    </v:shape>
                  </w:pict>
                </mc:Fallback>
              </mc:AlternateContent>
            </w:r>
            <w:r>
              <w:rPr>
                <w:noProof/>
                <w:lang w:val="en-US"/>
              </w:rPr>
              <mc:AlternateContent>
                <mc:Choice Requires="wpi">
                  <w:drawing>
                    <wp:anchor distT="0" distB="0" distL="114300" distR="114300" simplePos="0" relativeHeight="251749376" behindDoc="0" locked="0" layoutInCell="1" allowOverlap="1" wp14:anchorId="62392F95" wp14:editId="46E35965">
                      <wp:simplePos x="0" y="0"/>
                      <wp:positionH relativeFrom="column">
                        <wp:posOffset>365865</wp:posOffset>
                      </wp:positionH>
                      <wp:positionV relativeFrom="paragraph">
                        <wp:posOffset>-461535</wp:posOffset>
                      </wp:positionV>
                      <wp:extent cx="77040" cy="963720"/>
                      <wp:effectExtent l="38100" t="38100" r="56515" b="46355"/>
                      <wp:wrapNone/>
                      <wp:docPr id="97" name="Ink 97"/>
                      <wp:cNvGraphicFramePr/>
                      <a:graphic xmlns:a="http://schemas.openxmlformats.org/drawingml/2006/main">
                        <a:graphicData uri="http://schemas.microsoft.com/office/word/2010/wordprocessingInk">
                          <w14:contentPart bwMode="auto" r:id="rId80">
                            <w14:nvContentPartPr>
                              <w14:cNvContentPartPr/>
                            </w14:nvContentPartPr>
                            <w14:xfrm>
                              <a:off x="0" y="0"/>
                              <a:ext cx="77040" cy="963720"/>
                            </w14:xfrm>
                          </w14:contentPart>
                        </a:graphicData>
                      </a:graphic>
                    </wp:anchor>
                  </w:drawing>
                </mc:Choice>
                <mc:Fallback>
                  <w:pict>
                    <v:shape w14:anchorId="4C2330DA" id="Ink 97" o:spid="_x0000_s1026" type="#_x0000_t75" style="position:absolute;margin-left:28.1pt;margin-top:-37.05pt;width:7.45pt;height:77.3pt;z-index:251749376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o:gfxdata="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">
                      <v:imagedata r:id="rId63" o:title=""/>
                    </v:shape>
                  </w:pict>
                </mc:Fallback>
              </mc:AlternateContent>
            </w:r>
          </w:p>
          <w:p w14:paraId="478FCBBE" w14:textId="5B81BA2F" w:rsidR="00292062" w:rsidRDefault="00292062" w:rsidP="00D07324">
            <w:pPr>
              <w:rPr>
                <w:lang w:val="en-US"/>
              </w:rPr>
            </w:pPr>
            <w:r>
              <w:rPr>
                <w:noProof/>
                <w:lang w:val="en-US"/>
              </w:rPr>
              <mc:AlternateContent>
                <mc:Choice Requires="wpi">
                  <w:drawing>
                    <wp:anchor distT="0" distB="0" distL="114300" distR="114300" simplePos="0" relativeHeight="251754496" behindDoc="0" locked="0" layoutInCell="1" allowOverlap="1" wp14:anchorId="22F5628C" wp14:editId="78104927">
                      <wp:simplePos x="0" y="0"/>
                      <wp:positionH relativeFrom="column">
                        <wp:posOffset>2112010</wp:posOffset>
                      </wp:positionH>
                      <wp:positionV relativeFrom="paragraph">
                        <wp:posOffset>-265430</wp:posOffset>
                      </wp:positionV>
                      <wp:extent cx="482765" cy="720680"/>
                      <wp:effectExtent l="38100" t="38100" r="50800" b="41910"/>
                      <wp:wrapNone/>
                      <wp:docPr id="99" name="Ink 99"/>
                      <wp:cNvGraphicFramePr/>
                      <a:graphic xmlns:a="http://schemas.openxmlformats.org/drawingml/2006/main">
                        <a:graphicData uri="http://schemas.microsoft.com/office/word/2010/wordprocessingInk">
                          <w14:contentPart bwMode="auto" r:id="rId81">
                            <w14:nvContentPartPr>
                              <w14:cNvContentPartPr/>
                            </w14:nvContentPartPr>
                            <w14:xfrm>
                              <a:off x="0" y="0"/>
                              <a:ext cx="482765" cy="720680"/>
                            </w14:xfrm>
                          </w14:contentPart>
                        </a:graphicData>
                      </a:graphic>
                    </wp:anchor>
                  </w:drawing>
                </mc:Choice>
                <mc:Fallback>
                  <w:pict>
                    <v:shape w14:anchorId="072EB86F" id="Ink 99" o:spid="_x0000_s1026" type="#_x0000_t75" style="position:absolute;margin-left:165.6pt;margin-top:-21.6pt;width:39.4pt;height:58.2pt;z-index:251754496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o:gfxdata="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">
                      <v:imagedata r:id="rId65" o:title=""/>
                    </v:shape>
                  </w:pict>
                </mc:Fallback>
              </mc:AlternateContent>
            </w:r>
          </w:p>
          <w:p w14:paraId="72881ADA" w14:textId="627B0617" w:rsidR="00292062" w:rsidRDefault="00292062" w:rsidP="00D07324">
            <w:pPr>
              <w:rPr>
                <w:lang w:val="en-US"/>
              </w:rPr>
            </w:pPr>
            <w:r>
              <w:rPr>
                <w:noProof/>
                <w:lang w:val="en-US"/>
              </w:rPr>
              <mc:AlternateContent>
                <mc:Choice Requires="wpi">
                  <w:drawing>
                    <wp:anchor distT="0" distB="0" distL="114300" distR="114300" simplePos="0" relativeHeight="251753472" behindDoc="0" locked="0" layoutInCell="1" allowOverlap="1" wp14:anchorId="343E6E19" wp14:editId="5A1292D1">
                      <wp:simplePos x="0" y="0"/>
                      <wp:positionH relativeFrom="column">
                        <wp:posOffset>2124825</wp:posOffset>
                      </wp:positionH>
                      <wp:positionV relativeFrom="paragraph">
                        <wp:posOffset>173790</wp:posOffset>
                      </wp:positionV>
                      <wp:extent cx="487800" cy="360"/>
                      <wp:effectExtent l="38100" t="38100" r="45720" b="57150"/>
                      <wp:wrapNone/>
                      <wp:docPr id="100" name="Ink 100"/>
                      <wp:cNvGraphicFramePr/>
                      <a:graphic xmlns:a="http://schemas.openxmlformats.org/drawingml/2006/main">
                        <a:graphicData uri="http://schemas.microsoft.com/office/word/2010/wordprocessingInk">
                          <w14:contentPart bwMode="auto" r:id="rId82">
                            <w14:nvContentPartPr>
                              <w14:cNvContentPartPr/>
                            </w14:nvContentPartPr>
                            <w14:xfrm>
                              <a:off x="0" y="0"/>
                              <a:ext cx="487800" cy="360"/>
                            </w14:xfrm>
                          </w14:contentPart>
                        </a:graphicData>
                      </a:graphic>
                    </wp:anchor>
                  </w:drawing>
                </mc:Choice>
                <mc:Fallback>
                  <w:pict>
                    <v:shape w14:anchorId="7B45B27D" id="Ink 100" o:spid="_x0000_s1026" type="#_x0000_t75" style="position:absolute;margin-left:166.6pt;margin-top:13pt;width:39.8pt;height:1.45pt;z-index:251753472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o:gfxdata="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">
                      <v:imagedata r:id="rId69" o:title=""/>
                    </v:shape>
                  </w:pict>
                </mc:Fallback>
              </mc:AlternateContent>
            </w:r>
            <w:r>
              <w:rPr>
                <w:noProof/>
                <w:lang w:val="en-US"/>
              </w:rPr>
              <mc:AlternateContent>
                <mc:Choice Requires="wpi">
                  <w:drawing>
                    <wp:anchor distT="0" distB="0" distL="114300" distR="114300" simplePos="0" relativeHeight="251752448" behindDoc="0" locked="0" layoutInCell="1" allowOverlap="1" wp14:anchorId="15973EAF" wp14:editId="664C827C">
                      <wp:simplePos x="0" y="0"/>
                      <wp:positionH relativeFrom="column">
                        <wp:posOffset>54610</wp:posOffset>
                      </wp:positionH>
                      <wp:positionV relativeFrom="paragraph">
                        <wp:posOffset>-193675</wp:posOffset>
                      </wp:positionV>
                      <wp:extent cx="1053360" cy="403860"/>
                      <wp:effectExtent l="38100" t="38100" r="0" b="53340"/>
                      <wp:wrapNone/>
                      <wp:docPr id="101" name="Ink 101"/>
                      <wp:cNvGraphicFramePr/>
                      <a:graphic xmlns:a="http://schemas.openxmlformats.org/drawingml/2006/main">
                        <a:graphicData uri="http://schemas.microsoft.com/office/word/2010/wordprocessingInk">
                          <w14:contentPart bwMode="auto" r:id="rId83">
                            <w14:nvContentPartPr>
                              <w14:cNvContentPartPr/>
                            </w14:nvContentPartPr>
                            <w14:xfrm>
                              <a:off x="0" y="0"/>
                              <a:ext cx="1053360" cy="403860"/>
                            </w14:xfrm>
                          </w14:contentPart>
                        </a:graphicData>
                      </a:graphic>
                    </wp:anchor>
                  </w:drawing>
                </mc:Choice>
                <mc:Fallback>
                  <w:pict>
                    <v:shape w14:anchorId="4CB6E14E" id="Ink 101" o:spid="_x0000_s1026" type="#_x0000_t75" style="position:absolute;margin-left:3.6pt;margin-top:-15.95pt;width:84.4pt;height:33.2pt;z-index:251752448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o:gfxdata="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">
                      <v:imagedata r:id="rId71" o:title=""/>
                    </v:shape>
                  </w:pict>
                </mc:Fallback>
              </mc:AlternateContent>
            </w:r>
          </w:p>
          <w:p w14:paraId="6A7B0D70" w14:textId="77777777" w:rsidR="00292062" w:rsidRDefault="00292062" w:rsidP="00D07324">
            <w:pPr>
              <w:rPr>
                <w:lang w:val="en-US"/>
              </w:rPr>
            </w:pPr>
          </w:p>
        </w:tc>
      </w:tr>
    </w:tbl>
    <w:p w14:paraId="061DE9CC" w14:textId="449EEBEF" w:rsidR="000D3F04" w:rsidRDefault="002C5465" w:rsidP="00457F1F">
      <w:pPr>
        <w:spacing w:after="0"/>
        <w:rPr>
          <w:lang w:val="en-US"/>
        </w:rPr>
      </w:pPr>
      <w:r w:rsidRPr="002C5465">
        <w:rPr>
          <w:lang w:val="en-US"/>
        </w:rPr>
        <w:t>Wind effect is higher because of lower CBD</w:t>
      </w:r>
      <w:r w:rsidRPr="002C5465">
        <w:rPr>
          <w:lang w:val="en-US"/>
        </w:rPr>
        <w:tab/>
      </w:r>
      <w:r>
        <w:rPr>
          <w:lang w:val="en-US"/>
        </w:rPr>
        <w:t xml:space="preserve">    </w:t>
      </w:r>
      <w:r w:rsidRPr="002C5465">
        <w:rPr>
          <w:lang w:val="en-US"/>
        </w:rPr>
        <w:t>wind effect is lower because of higher CBD</w:t>
      </w:r>
    </w:p>
    <w:p w14:paraId="56F2CF4A" w14:textId="3866BFA4" w:rsidR="00457F1F" w:rsidRDefault="00457F1F" w:rsidP="00457F1F">
      <w:pPr>
        <w:spacing w:after="0"/>
        <w:rPr>
          <w:lang w:val="en-US"/>
        </w:rPr>
      </w:pPr>
      <w:r>
        <w:rPr>
          <w:lang w:val="en-US"/>
        </w:rPr>
        <w:t>Wind dominant</w:t>
      </w:r>
      <w:r>
        <w:rPr>
          <w:lang w:val="en-US"/>
        </w:rPr>
        <w:tab/>
      </w:r>
      <w:r>
        <w:rPr>
          <w:lang w:val="en-US"/>
        </w:rPr>
        <w:tab/>
      </w:r>
      <w:r>
        <w:rPr>
          <w:lang w:val="en-US"/>
        </w:rPr>
        <w:tab/>
      </w:r>
      <w:r>
        <w:rPr>
          <w:lang w:val="en-US"/>
        </w:rPr>
        <w:tab/>
      </w:r>
      <w:r>
        <w:rPr>
          <w:lang w:val="en-US"/>
        </w:rPr>
        <w:tab/>
        <w:t xml:space="preserve">    Fire buoyancy dominant</w:t>
      </w:r>
    </w:p>
    <w:p w14:paraId="278B58DC" w14:textId="1FCE0BD7" w:rsidR="002C5465" w:rsidRDefault="002C5465" w:rsidP="002C5465">
      <w:pPr>
        <w:rPr>
          <w:lang w:val="en-US"/>
        </w:rPr>
      </w:pPr>
    </w:p>
    <w:p w14:paraId="718CA42D" w14:textId="5B0E6E4D" w:rsidR="000D3F04" w:rsidRPr="000D3F04" w:rsidRDefault="000D3F04" w:rsidP="000D3F04">
      <w:pPr>
        <w:pStyle w:val="ListParagraph"/>
        <w:numPr>
          <w:ilvl w:val="0"/>
          <w:numId w:val="1"/>
        </w:numPr>
        <w:rPr>
          <w:lang w:val="en-US"/>
        </w:rPr>
      </w:pPr>
      <w:r w:rsidRPr="000D3F04">
        <w:rPr>
          <w:lang w:val="en-US"/>
        </w:rPr>
        <w:t>Lower fuel consumption results lower flame height and flame temperature.</w:t>
      </w:r>
    </w:p>
    <w:p w14:paraId="3B8351CD" w14:textId="77777777" w:rsidR="000D3F04" w:rsidRDefault="000D3F04" w:rsidP="000D3F04">
      <w:pPr>
        <w:pStyle w:val="ListParagraph"/>
        <w:rPr>
          <w:lang w:val="en-US"/>
        </w:rPr>
      </w:pPr>
      <w:r>
        <w:rPr>
          <w:lang w:val="en-US"/>
        </w:rPr>
        <w:t xml:space="preserve">The density of firebrands and the elevation of firebrand inputting depend on this. 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4508"/>
        <w:gridCol w:w="4508"/>
      </w:tblGrid>
      <w:tr w:rsidR="000D3F04" w14:paraId="6AF37541" w14:textId="77777777" w:rsidTr="007976C9">
        <w:tc>
          <w:tcPr>
            <w:tcW w:w="4508" w:type="dxa"/>
          </w:tcPr>
          <w:p w14:paraId="37E5FE43" w14:textId="77777777" w:rsidR="000D3F04" w:rsidRDefault="000D3F04" w:rsidP="007976C9">
            <w:pPr>
              <w:rPr>
                <w:lang w:val="en-US"/>
              </w:rPr>
            </w:pPr>
          </w:p>
          <w:p w14:paraId="0D58338C" w14:textId="77777777" w:rsidR="000D3F04" w:rsidRDefault="000D3F04" w:rsidP="007976C9">
            <w:pPr>
              <w:rPr>
                <w:lang w:val="en-US"/>
              </w:rPr>
            </w:pPr>
          </w:p>
          <w:p w14:paraId="0BBE4838" w14:textId="77777777" w:rsidR="000D3F04" w:rsidRDefault="000D3F04" w:rsidP="007976C9">
            <w:pPr>
              <w:rPr>
                <w:lang w:val="en-US"/>
              </w:rPr>
            </w:pPr>
          </w:p>
          <w:p w14:paraId="1DE55554" w14:textId="77777777" w:rsidR="000D3F04" w:rsidRDefault="000D3F04" w:rsidP="007976C9">
            <w:pPr>
              <w:rPr>
                <w:lang w:val="en-US"/>
              </w:rPr>
            </w:pPr>
            <w:r>
              <w:rPr>
                <w:noProof/>
                <w:lang w:val="en-US"/>
              </w:rPr>
              <mc:AlternateContent>
                <mc:Choice Requires="wpi">
                  <w:drawing>
                    <wp:anchor distT="0" distB="0" distL="114300" distR="114300" simplePos="0" relativeHeight="251923456" behindDoc="0" locked="0" layoutInCell="1" allowOverlap="1" wp14:anchorId="7783ED89" wp14:editId="1B3C9656">
                      <wp:simplePos x="0" y="0"/>
                      <wp:positionH relativeFrom="column">
                        <wp:posOffset>99465</wp:posOffset>
                      </wp:positionH>
                      <wp:positionV relativeFrom="paragraph">
                        <wp:posOffset>-202545</wp:posOffset>
                      </wp:positionV>
                      <wp:extent cx="749160" cy="725040"/>
                      <wp:effectExtent l="38100" t="38100" r="51435" b="56515"/>
                      <wp:wrapNone/>
                      <wp:docPr id="64" name="Ink 64"/>
                      <wp:cNvGraphicFramePr/>
                      <a:graphic xmlns:a="http://schemas.openxmlformats.org/drawingml/2006/main">
                        <a:graphicData uri="http://schemas.microsoft.com/office/word/2010/wordprocessingInk">
                          <w14:contentPart bwMode="auto" r:id="rId84">
                            <w14:nvContentPartPr>
                              <w14:cNvContentPartPr/>
                            </w14:nvContentPartPr>
                            <w14:xfrm>
                              <a:off x="0" y="0"/>
                              <a:ext cx="749160" cy="725040"/>
                            </w14:xfrm>
                          </w14:contentPart>
                        </a:graphicData>
                      </a:graphic>
                    </wp:anchor>
                  </w:drawing>
                </mc:Choice>
                <mc:Fallback>
                  <w:pict>
                    <v:shape w14:anchorId="6D47B9CA" id="Ink 64" o:spid="_x0000_s1026" type="#_x0000_t75" style="position:absolute;margin-left:7.15pt;margin-top:-16.65pt;width:60.45pt;height:58.55pt;z-index:251923456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o:gfxdata="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">
                      <v:imagedata r:id="rId85" o:title=""/>
                    </v:shape>
                  </w:pict>
                </mc:Fallback>
              </mc:AlternateContent>
            </w:r>
          </w:p>
          <w:p w14:paraId="020727D9" w14:textId="77777777" w:rsidR="000D3F04" w:rsidRDefault="000D3F04" w:rsidP="007976C9">
            <w:pPr>
              <w:rPr>
                <w:lang w:val="en-US"/>
              </w:rPr>
            </w:pPr>
          </w:p>
          <w:p w14:paraId="67906960" w14:textId="77777777" w:rsidR="000D3F04" w:rsidRDefault="000D3F04" w:rsidP="007976C9">
            <w:pPr>
              <w:rPr>
                <w:lang w:val="en-US"/>
              </w:rPr>
            </w:pPr>
          </w:p>
          <w:p w14:paraId="2A2774E6" w14:textId="77777777" w:rsidR="000D3F04" w:rsidRDefault="000D3F04" w:rsidP="007976C9">
            <w:pPr>
              <w:rPr>
                <w:lang w:val="en-US"/>
              </w:rPr>
            </w:pPr>
            <w:r>
              <w:rPr>
                <w:noProof/>
                <w:lang w:val="en-US"/>
              </w:rPr>
              <mc:AlternateContent>
                <mc:Choice Requires="wpi">
                  <w:drawing>
                    <wp:anchor distT="0" distB="0" distL="114300" distR="114300" simplePos="0" relativeHeight="251933696" behindDoc="0" locked="0" layoutInCell="1" allowOverlap="1" wp14:anchorId="7E601491" wp14:editId="4701E8C6">
                      <wp:simplePos x="0" y="0"/>
                      <wp:positionH relativeFrom="column">
                        <wp:posOffset>405765</wp:posOffset>
                      </wp:positionH>
                      <wp:positionV relativeFrom="paragraph">
                        <wp:posOffset>-624840</wp:posOffset>
                      </wp:positionV>
                      <wp:extent cx="666750" cy="1319055"/>
                      <wp:effectExtent l="38100" t="38100" r="57150" b="52705"/>
                      <wp:wrapNone/>
                      <wp:docPr id="82" name="Ink 82"/>
                      <wp:cNvGraphicFramePr/>
                      <a:graphic xmlns:a="http://schemas.openxmlformats.org/drawingml/2006/main">
                        <a:graphicData uri="http://schemas.microsoft.com/office/word/2010/wordprocessingInk">
                          <w14:contentPart bwMode="auto" r:id="rId86">
                            <w14:nvContentPartPr>
                              <w14:cNvContentPartPr/>
                            </w14:nvContentPartPr>
                            <w14:xfrm>
                              <a:off x="0" y="0"/>
                              <a:ext cx="666750" cy="1319055"/>
                            </w14:xfrm>
                          </w14:contentPart>
                        </a:graphicData>
                      </a:graphic>
                    </wp:anchor>
                  </w:drawing>
                </mc:Choice>
                <mc:Fallback>
                  <w:pict>
                    <v:shape w14:anchorId="16ED1320" id="Ink 82" o:spid="_x0000_s1026" type="#_x0000_t75" style="position:absolute;margin-left:31.25pt;margin-top:-49.9pt;width:53.9pt;height:105.25pt;z-index:251933696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o:gfxdata="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">
                      <v:imagedata r:id="rId87" o:title=""/>
                    </v:shape>
                  </w:pict>
                </mc:Fallback>
              </mc:AlternateContent>
            </w:r>
          </w:p>
          <w:p w14:paraId="46BC710C" w14:textId="77777777" w:rsidR="000D3F04" w:rsidRDefault="000D3F04" w:rsidP="007976C9">
            <w:pPr>
              <w:rPr>
                <w:lang w:val="en-US"/>
              </w:rPr>
            </w:pPr>
            <w:r>
              <w:rPr>
                <w:noProof/>
                <w:lang w:val="en-US"/>
              </w:rPr>
              <mc:AlternateContent>
                <mc:Choice Requires="wpi">
                  <w:drawing>
                    <wp:anchor distT="0" distB="0" distL="114300" distR="114300" simplePos="0" relativeHeight="251922432" behindDoc="0" locked="0" layoutInCell="1" allowOverlap="1" wp14:anchorId="2F4BD590" wp14:editId="0B4CC2CB">
                      <wp:simplePos x="0" y="0"/>
                      <wp:positionH relativeFrom="column">
                        <wp:posOffset>511305</wp:posOffset>
                      </wp:positionH>
                      <wp:positionV relativeFrom="paragraph">
                        <wp:posOffset>-482415</wp:posOffset>
                      </wp:positionV>
                      <wp:extent cx="165240" cy="1003320"/>
                      <wp:effectExtent l="38100" t="38100" r="44450" b="44450"/>
                      <wp:wrapNone/>
                      <wp:docPr id="66" name="Ink 66"/>
                      <wp:cNvGraphicFramePr/>
                      <a:graphic xmlns:a="http://schemas.openxmlformats.org/drawingml/2006/main">
                        <a:graphicData uri="http://schemas.microsoft.com/office/word/2010/wordprocessingInk">
                          <w14:contentPart bwMode="auto" r:id="rId88">
                            <w14:nvContentPartPr>
                              <w14:cNvContentPartPr/>
                            </w14:nvContentPartPr>
                            <w14:xfrm>
                              <a:off x="0" y="0"/>
                              <a:ext cx="165240" cy="1003320"/>
                            </w14:xfrm>
                          </w14:contentPart>
                        </a:graphicData>
                      </a:graphic>
                    </wp:anchor>
                  </w:drawing>
                </mc:Choice>
                <mc:Fallback>
                  <w:pict>
                    <v:shape w14:anchorId="41217AA9" id="Ink 66" o:spid="_x0000_s1026" type="#_x0000_t75" style="position:absolute;margin-left:39.55pt;margin-top:-38.7pt;width:14.4pt;height:80.4pt;z-index:251922432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o:gfxdata="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">
                      <v:imagedata r:id="rId89" o:title=""/>
                    </v:shape>
                  </w:pict>
                </mc:Fallback>
              </mc:AlternateContent>
            </w:r>
            <w:r>
              <w:rPr>
                <w:noProof/>
                <w:lang w:val="en-US"/>
              </w:rPr>
              <mc:AlternateContent>
                <mc:Choice Requires="wpi">
                  <w:drawing>
                    <wp:anchor distT="0" distB="0" distL="114300" distR="114300" simplePos="0" relativeHeight="251921408" behindDoc="0" locked="0" layoutInCell="1" allowOverlap="1" wp14:anchorId="1AD9922E" wp14:editId="27C9BD8A">
                      <wp:simplePos x="0" y="0"/>
                      <wp:positionH relativeFrom="column">
                        <wp:posOffset>365865</wp:posOffset>
                      </wp:positionH>
                      <wp:positionV relativeFrom="paragraph">
                        <wp:posOffset>-461535</wp:posOffset>
                      </wp:positionV>
                      <wp:extent cx="77040" cy="963720"/>
                      <wp:effectExtent l="38100" t="38100" r="56515" b="46355"/>
                      <wp:wrapNone/>
                      <wp:docPr id="67" name="Ink 67"/>
                      <wp:cNvGraphicFramePr/>
                      <a:graphic xmlns:a="http://schemas.openxmlformats.org/drawingml/2006/main">
                        <a:graphicData uri="http://schemas.microsoft.com/office/word/2010/wordprocessingInk">
                          <w14:contentPart bwMode="auto" r:id="rId90">
                            <w14:nvContentPartPr>
                              <w14:cNvContentPartPr/>
                            </w14:nvContentPartPr>
                            <w14:xfrm>
                              <a:off x="0" y="0"/>
                              <a:ext cx="77040" cy="963720"/>
                            </w14:xfrm>
                          </w14:contentPart>
                        </a:graphicData>
                      </a:graphic>
                    </wp:anchor>
                  </w:drawing>
                </mc:Choice>
                <mc:Fallback>
                  <w:pict>
                    <v:shape w14:anchorId="0BD51AA9" id="Ink 67" o:spid="_x0000_s1026" type="#_x0000_t75" style="position:absolute;margin-left:28.1pt;margin-top:-37.05pt;width:7.45pt;height:77.3pt;z-index:251921408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o:gfxdata="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">
                      <v:imagedata r:id="rId91" o:title=""/>
                    </v:shape>
                  </w:pict>
                </mc:Fallback>
              </mc:AlternateContent>
            </w:r>
          </w:p>
          <w:p w14:paraId="4649BCDD" w14:textId="77777777" w:rsidR="000D3F04" w:rsidRDefault="000D3F04" w:rsidP="007976C9">
            <w:pPr>
              <w:rPr>
                <w:lang w:val="en-US"/>
              </w:rPr>
            </w:pPr>
            <w:r>
              <w:rPr>
                <w:noProof/>
                <w:lang w:val="en-US"/>
              </w:rPr>
              <mc:AlternateContent>
                <mc:Choice Requires="wpi">
                  <w:drawing>
                    <wp:anchor distT="0" distB="0" distL="114300" distR="114300" simplePos="0" relativeHeight="251926528" behindDoc="0" locked="0" layoutInCell="1" allowOverlap="1" wp14:anchorId="01790DE9" wp14:editId="1C174EA8">
                      <wp:simplePos x="0" y="0"/>
                      <wp:positionH relativeFrom="column">
                        <wp:posOffset>2112010</wp:posOffset>
                      </wp:positionH>
                      <wp:positionV relativeFrom="paragraph">
                        <wp:posOffset>-265430</wp:posOffset>
                      </wp:positionV>
                      <wp:extent cx="482765" cy="720680"/>
                      <wp:effectExtent l="38100" t="38100" r="50800" b="41910"/>
                      <wp:wrapNone/>
                      <wp:docPr id="68" name="Ink 68"/>
                      <wp:cNvGraphicFramePr/>
                      <a:graphic xmlns:a="http://schemas.openxmlformats.org/drawingml/2006/main">
                        <a:graphicData uri="http://schemas.microsoft.com/office/word/2010/wordprocessingInk">
                          <w14:contentPart bwMode="auto" r:id="rId92">
                            <w14:nvContentPartPr>
                              <w14:cNvContentPartPr/>
                            </w14:nvContentPartPr>
                            <w14:xfrm>
                              <a:off x="0" y="0"/>
                              <a:ext cx="482765" cy="720680"/>
                            </w14:xfrm>
                          </w14:contentPart>
                        </a:graphicData>
                      </a:graphic>
                    </wp:anchor>
                  </w:drawing>
                </mc:Choice>
                <mc:Fallback>
                  <w:pict>
                    <v:shape w14:anchorId="6300050D" id="Ink 68" o:spid="_x0000_s1026" type="#_x0000_t75" style="position:absolute;margin-left:165.6pt;margin-top:-21.6pt;width:39.4pt;height:58.2pt;z-index:251926528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o:gfxdata="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">
                      <v:imagedata r:id="rId93" o:title=""/>
                    </v:shape>
                  </w:pict>
                </mc:Fallback>
              </mc:AlternateContent>
            </w:r>
          </w:p>
          <w:p w14:paraId="15DF4C85" w14:textId="77777777" w:rsidR="000D3F04" w:rsidRDefault="000D3F04" w:rsidP="007976C9">
            <w:pPr>
              <w:rPr>
                <w:lang w:val="en-US"/>
              </w:rPr>
            </w:pPr>
            <w:r>
              <w:rPr>
                <w:noProof/>
                <w:lang w:val="en-US"/>
              </w:rPr>
              <mc:AlternateContent>
                <mc:Choice Requires="wpi">
                  <w:drawing>
                    <wp:anchor distT="0" distB="0" distL="114300" distR="114300" simplePos="0" relativeHeight="251925504" behindDoc="0" locked="0" layoutInCell="1" allowOverlap="1" wp14:anchorId="4531408C" wp14:editId="0D862513">
                      <wp:simplePos x="0" y="0"/>
                      <wp:positionH relativeFrom="column">
                        <wp:posOffset>2124825</wp:posOffset>
                      </wp:positionH>
                      <wp:positionV relativeFrom="paragraph">
                        <wp:posOffset>173790</wp:posOffset>
                      </wp:positionV>
                      <wp:extent cx="487800" cy="360"/>
                      <wp:effectExtent l="38100" t="38100" r="45720" b="57150"/>
                      <wp:wrapNone/>
                      <wp:docPr id="69" name="Ink 69"/>
                      <wp:cNvGraphicFramePr/>
                      <a:graphic xmlns:a="http://schemas.openxmlformats.org/drawingml/2006/main">
                        <a:graphicData uri="http://schemas.microsoft.com/office/word/2010/wordprocessingInk">
                          <w14:contentPart bwMode="auto" r:id="rId94">
                            <w14:nvContentPartPr>
                              <w14:cNvContentPartPr/>
                            </w14:nvContentPartPr>
                            <w14:xfrm>
                              <a:off x="0" y="0"/>
                              <a:ext cx="487800" cy="360"/>
                            </w14:xfrm>
                          </w14:contentPart>
                        </a:graphicData>
                      </a:graphic>
                    </wp:anchor>
                  </w:drawing>
                </mc:Choice>
                <mc:Fallback>
                  <w:pict>
                    <v:shape w14:anchorId="52862A7C" id="Ink 69" o:spid="_x0000_s1026" type="#_x0000_t75" style="position:absolute;margin-left:166.6pt;margin-top:13pt;width:39.8pt;height:1.45pt;z-index:251925504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o:gfxdata="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">
                      <v:imagedata r:id="rId95" o:title=""/>
                    </v:shape>
                  </w:pict>
                </mc:Fallback>
              </mc:AlternateContent>
            </w:r>
            <w:r>
              <w:rPr>
                <w:noProof/>
                <w:lang w:val="en-US"/>
              </w:rPr>
              <mc:AlternateContent>
                <mc:Choice Requires="wpi">
                  <w:drawing>
                    <wp:anchor distT="0" distB="0" distL="114300" distR="114300" simplePos="0" relativeHeight="251924480" behindDoc="0" locked="0" layoutInCell="1" allowOverlap="1" wp14:anchorId="6E48FC67" wp14:editId="0107E598">
                      <wp:simplePos x="0" y="0"/>
                      <wp:positionH relativeFrom="column">
                        <wp:posOffset>54610</wp:posOffset>
                      </wp:positionH>
                      <wp:positionV relativeFrom="paragraph">
                        <wp:posOffset>-193675</wp:posOffset>
                      </wp:positionV>
                      <wp:extent cx="1053360" cy="403860"/>
                      <wp:effectExtent l="38100" t="38100" r="0" b="53340"/>
                      <wp:wrapNone/>
                      <wp:docPr id="70" name="Ink 70"/>
                      <wp:cNvGraphicFramePr/>
                      <a:graphic xmlns:a="http://schemas.openxmlformats.org/drawingml/2006/main">
                        <a:graphicData uri="http://schemas.microsoft.com/office/word/2010/wordprocessingInk">
                          <w14:contentPart bwMode="auto" r:id="rId96">
                            <w14:nvContentPartPr>
                              <w14:cNvContentPartPr/>
                            </w14:nvContentPartPr>
                            <w14:xfrm>
                              <a:off x="0" y="0"/>
                              <a:ext cx="1053360" cy="403860"/>
                            </w14:xfrm>
                          </w14:contentPart>
                        </a:graphicData>
                      </a:graphic>
                    </wp:anchor>
                  </w:drawing>
                </mc:Choice>
                <mc:Fallback>
                  <w:pict>
                    <v:shape w14:anchorId="5D7E47FD" id="Ink 70" o:spid="_x0000_s1026" type="#_x0000_t75" style="position:absolute;margin-left:3.6pt;margin-top:-15.95pt;width:84.4pt;height:33.2pt;z-index:251924480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o:gfxdata="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">
                      <v:imagedata r:id="rId97" o:title=""/>
                    </v:shape>
                  </w:pict>
                </mc:Fallback>
              </mc:AlternateContent>
            </w:r>
          </w:p>
          <w:p w14:paraId="328742D0" w14:textId="77777777" w:rsidR="000D3F04" w:rsidRDefault="000D3F04" w:rsidP="007976C9">
            <w:pPr>
              <w:rPr>
                <w:lang w:val="en-US"/>
              </w:rPr>
            </w:pPr>
          </w:p>
        </w:tc>
        <w:tc>
          <w:tcPr>
            <w:tcW w:w="4508" w:type="dxa"/>
          </w:tcPr>
          <w:p w14:paraId="0A1AFDC2" w14:textId="77777777" w:rsidR="000D3F04" w:rsidRDefault="000D3F04" w:rsidP="007976C9">
            <w:pPr>
              <w:rPr>
                <w:lang w:val="en-US"/>
              </w:rPr>
            </w:pPr>
          </w:p>
          <w:p w14:paraId="4885A6EF" w14:textId="77777777" w:rsidR="000D3F04" w:rsidRDefault="000D3F04" w:rsidP="007976C9">
            <w:pPr>
              <w:rPr>
                <w:lang w:val="en-US"/>
              </w:rPr>
            </w:pPr>
          </w:p>
          <w:p w14:paraId="4A620626" w14:textId="77777777" w:rsidR="000D3F04" w:rsidRDefault="000D3F04" w:rsidP="007976C9">
            <w:pPr>
              <w:rPr>
                <w:lang w:val="en-US"/>
              </w:rPr>
            </w:pPr>
          </w:p>
          <w:p w14:paraId="2D92CC27" w14:textId="77777777" w:rsidR="000D3F04" w:rsidRDefault="000D3F04" w:rsidP="007976C9">
            <w:pPr>
              <w:rPr>
                <w:lang w:val="en-US"/>
              </w:rPr>
            </w:pPr>
            <w:r>
              <w:rPr>
                <w:noProof/>
                <w:lang w:val="en-US"/>
              </w:rPr>
              <mc:AlternateContent>
                <mc:Choice Requires="wpi">
                  <w:drawing>
                    <wp:anchor distT="0" distB="0" distL="114300" distR="114300" simplePos="0" relativeHeight="251929600" behindDoc="0" locked="0" layoutInCell="1" allowOverlap="1" wp14:anchorId="26FFBA88" wp14:editId="3BA3C3BB">
                      <wp:simplePos x="0" y="0"/>
                      <wp:positionH relativeFrom="column">
                        <wp:posOffset>99465</wp:posOffset>
                      </wp:positionH>
                      <wp:positionV relativeFrom="paragraph">
                        <wp:posOffset>-202545</wp:posOffset>
                      </wp:positionV>
                      <wp:extent cx="749160" cy="725040"/>
                      <wp:effectExtent l="38100" t="38100" r="51435" b="56515"/>
                      <wp:wrapNone/>
                      <wp:docPr id="71" name="Ink 71"/>
                      <wp:cNvGraphicFramePr/>
                      <a:graphic xmlns:a="http://schemas.openxmlformats.org/drawingml/2006/main">
                        <a:graphicData uri="http://schemas.microsoft.com/office/word/2010/wordprocessingInk">
                          <w14:contentPart bwMode="auto" r:id="rId98">
                            <w14:nvContentPartPr>
                              <w14:cNvContentPartPr/>
                            </w14:nvContentPartPr>
                            <w14:xfrm>
                              <a:off x="0" y="0"/>
                              <a:ext cx="749160" cy="725040"/>
                            </w14:xfrm>
                          </w14:contentPart>
                        </a:graphicData>
                      </a:graphic>
                    </wp:anchor>
                  </w:drawing>
                </mc:Choice>
                <mc:Fallback>
                  <w:pict>
                    <v:shape w14:anchorId="352E57A4" id="Ink 71" o:spid="_x0000_s1026" type="#_x0000_t75" style="position:absolute;margin-left:7.15pt;margin-top:-16.65pt;width:60.45pt;height:58.55pt;z-index:251929600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o:gfxdata="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">
                      <v:imagedata r:id="rId85" o:title=""/>
                    </v:shape>
                  </w:pict>
                </mc:Fallback>
              </mc:AlternateContent>
            </w:r>
          </w:p>
          <w:p w14:paraId="73AEC0AB" w14:textId="77777777" w:rsidR="000D3F04" w:rsidRDefault="000D3F04" w:rsidP="007976C9">
            <w:pPr>
              <w:rPr>
                <w:lang w:val="en-US"/>
              </w:rPr>
            </w:pPr>
          </w:p>
          <w:p w14:paraId="12224B6C" w14:textId="77777777" w:rsidR="000D3F04" w:rsidRDefault="000D3F04" w:rsidP="007976C9">
            <w:pPr>
              <w:rPr>
                <w:lang w:val="en-US"/>
              </w:rPr>
            </w:pPr>
          </w:p>
          <w:p w14:paraId="48B425E8" w14:textId="77777777" w:rsidR="000D3F04" w:rsidRDefault="000D3F04" w:rsidP="007976C9">
            <w:pPr>
              <w:rPr>
                <w:lang w:val="en-US"/>
              </w:rPr>
            </w:pPr>
          </w:p>
          <w:p w14:paraId="421F0D8C" w14:textId="77777777" w:rsidR="000D3F04" w:rsidRDefault="000D3F04" w:rsidP="007976C9">
            <w:pPr>
              <w:rPr>
                <w:lang w:val="en-US"/>
              </w:rPr>
            </w:pPr>
            <w:r>
              <w:rPr>
                <w:noProof/>
                <w:lang w:val="en-US"/>
              </w:rPr>
              <mc:AlternateContent>
                <mc:Choice Requires="wpi">
                  <w:drawing>
                    <wp:anchor distT="0" distB="0" distL="114300" distR="114300" simplePos="0" relativeHeight="251928576" behindDoc="0" locked="0" layoutInCell="1" allowOverlap="1" wp14:anchorId="1498B77D" wp14:editId="41C3EA69">
                      <wp:simplePos x="0" y="0"/>
                      <wp:positionH relativeFrom="column">
                        <wp:posOffset>511305</wp:posOffset>
                      </wp:positionH>
                      <wp:positionV relativeFrom="paragraph">
                        <wp:posOffset>-482415</wp:posOffset>
                      </wp:positionV>
                      <wp:extent cx="165240" cy="1003320"/>
                      <wp:effectExtent l="38100" t="38100" r="44450" b="44450"/>
                      <wp:wrapNone/>
                      <wp:docPr id="72" name="Ink 72"/>
                      <wp:cNvGraphicFramePr/>
                      <a:graphic xmlns:a="http://schemas.openxmlformats.org/drawingml/2006/main">
                        <a:graphicData uri="http://schemas.microsoft.com/office/word/2010/wordprocessingInk">
                          <w14:contentPart bwMode="auto" r:id="rId99">
                            <w14:nvContentPartPr>
                              <w14:cNvContentPartPr/>
                            </w14:nvContentPartPr>
                            <w14:xfrm>
                              <a:off x="0" y="0"/>
                              <a:ext cx="165240" cy="1003320"/>
                            </w14:xfrm>
                          </w14:contentPart>
                        </a:graphicData>
                      </a:graphic>
                    </wp:anchor>
                  </w:drawing>
                </mc:Choice>
                <mc:Fallback>
                  <w:pict>
                    <v:shape w14:anchorId="12CA6CD2" id="Ink 72" o:spid="_x0000_s1026" type="#_x0000_t75" style="position:absolute;margin-left:39.55pt;margin-top:-38.7pt;width:14.4pt;height:80.4pt;z-index:251928576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o:gfxdata="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">
                      <v:imagedata r:id="rId89" o:title=""/>
                    </v:shape>
                  </w:pict>
                </mc:Fallback>
              </mc:AlternateContent>
            </w:r>
            <w:r>
              <w:rPr>
                <w:noProof/>
                <w:lang w:val="en-US"/>
              </w:rPr>
              <mc:AlternateContent>
                <mc:Choice Requires="wpi">
                  <w:drawing>
                    <wp:anchor distT="0" distB="0" distL="114300" distR="114300" simplePos="0" relativeHeight="251927552" behindDoc="0" locked="0" layoutInCell="1" allowOverlap="1" wp14:anchorId="14049A3C" wp14:editId="0F9DAC58">
                      <wp:simplePos x="0" y="0"/>
                      <wp:positionH relativeFrom="column">
                        <wp:posOffset>365865</wp:posOffset>
                      </wp:positionH>
                      <wp:positionV relativeFrom="paragraph">
                        <wp:posOffset>-461535</wp:posOffset>
                      </wp:positionV>
                      <wp:extent cx="77040" cy="963720"/>
                      <wp:effectExtent l="38100" t="38100" r="56515" b="46355"/>
                      <wp:wrapNone/>
                      <wp:docPr id="73" name="Ink 73"/>
                      <wp:cNvGraphicFramePr/>
                      <a:graphic xmlns:a="http://schemas.openxmlformats.org/drawingml/2006/main">
                        <a:graphicData uri="http://schemas.microsoft.com/office/word/2010/wordprocessingInk">
                          <w14:contentPart bwMode="auto" r:id="rId100">
                            <w14:nvContentPartPr>
                              <w14:cNvContentPartPr/>
                            </w14:nvContentPartPr>
                            <w14:xfrm>
                              <a:off x="0" y="0"/>
                              <a:ext cx="77040" cy="963720"/>
                            </w14:xfrm>
                          </w14:contentPart>
                        </a:graphicData>
                      </a:graphic>
                    </wp:anchor>
                  </w:drawing>
                </mc:Choice>
                <mc:Fallback>
                  <w:pict>
                    <v:shape w14:anchorId="64AD623E" id="Ink 73" o:spid="_x0000_s1026" type="#_x0000_t75" style="position:absolute;margin-left:28.1pt;margin-top:-37.05pt;width:7.45pt;height:77.3pt;z-index:251927552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o:gfxdata="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">
                      <v:imagedata r:id="rId91" o:title=""/>
                    </v:shape>
                  </w:pict>
                </mc:Fallback>
              </mc:AlternateContent>
            </w:r>
          </w:p>
          <w:p w14:paraId="3C578CA6" w14:textId="77777777" w:rsidR="000D3F04" w:rsidRDefault="000D3F04" w:rsidP="007976C9">
            <w:pPr>
              <w:rPr>
                <w:lang w:val="en-US"/>
              </w:rPr>
            </w:pPr>
            <w:r>
              <w:rPr>
                <w:noProof/>
                <w:lang w:val="en-US"/>
              </w:rPr>
              <mc:AlternateContent>
                <mc:Choice Requires="wpi">
                  <w:drawing>
                    <wp:anchor distT="0" distB="0" distL="114300" distR="114300" simplePos="0" relativeHeight="251934720" behindDoc="0" locked="0" layoutInCell="1" allowOverlap="1" wp14:anchorId="2EE95674" wp14:editId="48A6799B">
                      <wp:simplePos x="0" y="0"/>
                      <wp:positionH relativeFrom="column">
                        <wp:posOffset>442595</wp:posOffset>
                      </wp:positionH>
                      <wp:positionV relativeFrom="paragraph">
                        <wp:posOffset>-187960</wp:posOffset>
                      </wp:positionV>
                      <wp:extent cx="445770" cy="541655"/>
                      <wp:effectExtent l="38100" t="57150" r="11430" b="48895"/>
                      <wp:wrapNone/>
                      <wp:docPr id="87" name="Ink 87"/>
                      <wp:cNvGraphicFramePr/>
                      <a:graphic xmlns:a="http://schemas.openxmlformats.org/drawingml/2006/main">
                        <a:graphicData uri="http://schemas.microsoft.com/office/word/2010/wordprocessingInk">
                          <w14:contentPart bwMode="auto" r:id="rId101">
                            <w14:nvContentPartPr>
                              <w14:cNvContentPartPr/>
                            </w14:nvContentPartPr>
                            <w14:xfrm>
                              <a:off x="0" y="0"/>
                              <a:ext cx="445770" cy="541655"/>
                            </w14:xfrm>
                          </w14:contentPart>
                        </a:graphicData>
                      </a:graphic>
                    </wp:anchor>
                  </w:drawing>
                </mc:Choice>
                <mc:Fallback>
                  <w:pict>
                    <v:shape w14:anchorId="79908945" id="Ink 87" o:spid="_x0000_s1026" type="#_x0000_t75" style="position:absolute;margin-left:34.15pt;margin-top:-15.5pt;width:36.5pt;height:44.05pt;z-index:251934720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o:gfxdata="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">
                      <v:imagedata r:id="rId102" o:title=""/>
                    </v:shape>
                  </w:pict>
                </mc:Fallback>
              </mc:AlternateContent>
            </w:r>
            <w:r>
              <w:rPr>
                <w:noProof/>
                <w:lang w:val="en-US"/>
              </w:rPr>
              <mc:AlternateContent>
                <mc:Choice Requires="wpi">
                  <w:drawing>
                    <wp:anchor distT="0" distB="0" distL="114300" distR="114300" simplePos="0" relativeHeight="251932672" behindDoc="0" locked="0" layoutInCell="1" allowOverlap="1" wp14:anchorId="35940481" wp14:editId="0A7D9080">
                      <wp:simplePos x="0" y="0"/>
                      <wp:positionH relativeFrom="column">
                        <wp:posOffset>2112010</wp:posOffset>
                      </wp:positionH>
                      <wp:positionV relativeFrom="paragraph">
                        <wp:posOffset>-265430</wp:posOffset>
                      </wp:positionV>
                      <wp:extent cx="482765" cy="720680"/>
                      <wp:effectExtent l="38100" t="38100" r="50800" b="41910"/>
                      <wp:wrapNone/>
                      <wp:docPr id="76" name="Ink 76"/>
                      <wp:cNvGraphicFramePr/>
                      <a:graphic xmlns:a="http://schemas.openxmlformats.org/drawingml/2006/main">
                        <a:graphicData uri="http://schemas.microsoft.com/office/word/2010/wordprocessingInk">
                          <w14:contentPart bwMode="auto" r:id="rId103">
                            <w14:nvContentPartPr>
                              <w14:cNvContentPartPr/>
                            </w14:nvContentPartPr>
                            <w14:xfrm>
                              <a:off x="0" y="0"/>
                              <a:ext cx="482765" cy="720680"/>
                            </w14:xfrm>
                          </w14:contentPart>
                        </a:graphicData>
                      </a:graphic>
                    </wp:anchor>
                  </w:drawing>
                </mc:Choice>
                <mc:Fallback>
                  <w:pict>
                    <v:shape w14:anchorId="698C1972" id="Ink 76" o:spid="_x0000_s1026" type="#_x0000_t75" style="position:absolute;margin-left:165.6pt;margin-top:-21.6pt;width:39.4pt;height:58.2pt;z-index:251932672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o:gfxdata="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">
                      <v:imagedata r:id="rId93" o:title=""/>
                    </v:shape>
                  </w:pict>
                </mc:Fallback>
              </mc:AlternateContent>
            </w:r>
          </w:p>
          <w:p w14:paraId="05BB9F83" w14:textId="77777777" w:rsidR="000D3F04" w:rsidRDefault="000D3F04" w:rsidP="007976C9">
            <w:pPr>
              <w:rPr>
                <w:lang w:val="en-US"/>
              </w:rPr>
            </w:pPr>
            <w:r>
              <w:rPr>
                <w:noProof/>
                <w:lang w:val="en-US"/>
              </w:rPr>
              <mc:AlternateContent>
                <mc:Choice Requires="wpi">
                  <w:drawing>
                    <wp:anchor distT="0" distB="0" distL="114300" distR="114300" simplePos="0" relativeHeight="251931648" behindDoc="0" locked="0" layoutInCell="1" allowOverlap="1" wp14:anchorId="0E1D247E" wp14:editId="0F0DACC6">
                      <wp:simplePos x="0" y="0"/>
                      <wp:positionH relativeFrom="column">
                        <wp:posOffset>2124825</wp:posOffset>
                      </wp:positionH>
                      <wp:positionV relativeFrom="paragraph">
                        <wp:posOffset>173790</wp:posOffset>
                      </wp:positionV>
                      <wp:extent cx="487800" cy="360"/>
                      <wp:effectExtent l="38100" t="38100" r="45720" b="57150"/>
                      <wp:wrapNone/>
                      <wp:docPr id="77" name="Ink 77"/>
                      <wp:cNvGraphicFramePr/>
                      <a:graphic xmlns:a="http://schemas.openxmlformats.org/drawingml/2006/main">
                        <a:graphicData uri="http://schemas.microsoft.com/office/word/2010/wordprocessingInk">
                          <w14:contentPart bwMode="auto" r:id="rId104">
                            <w14:nvContentPartPr>
                              <w14:cNvContentPartPr/>
                            </w14:nvContentPartPr>
                            <w14:xfrm>
                              <a:off x="0" y="0"/>
                              <a:ext cx="487800" cy="360"/>
                            </w14:xfrm>
                          </w14:contentPart>
                        </a:graphicData>
                      </a:graphic>
                    </wp:anchor>
                  </w:drawing>
                </mc:Choice>
                <mc:Fallback>
                  <w:pict>
                    <v:shape w14:anchorId="6FD6D66F" id="Ink 77" o:spid="_x0000_s1026" type="#_x0000_t75" style="position:absolute;margin-left:166.6pt;margin-top:13pt;width:39.8pt;height:1.45pt;z-index:251931648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o:gfxdata="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">
                      <v:imagedata r:id="rId95" o:title=""/>
                    </v:shape>
                  </w:pict>
                </mc:Fallback>
              </mc:AlternateContent>
            </w:r>
            <w:r>
              <w:rPr>
                <w:noProof/>
                <w:lang w:val="en-US"/>
              </w:rPr>
              <mc:AlternateContent>
                <mc:Choice Requires="wpi">
                  <w:drawing>
                    <wp:anchor distT="0" distB="0" distL="114300" distR="114300" simplePos="0" relativeHeight="251930624" behindDoc="0" locked="0" layoutInCell="1" allowOverlap="1" wp14:anchorId="1AA9E7D9" wp14:editId="033020FD">
                      <wp:simplePos x="0" y="0"/>
                      <wp:positionH relativeFrom="column">
                        <wp:posOffset>54610</wp:posOffset>
                      </wp:positionH>
                      <wp:positionV relativeFrom="paragraph">
                        <wp:posOffset>-193675</wp:posOffset>
                      </wp:positionV>
                      <wp:extent cx="1053360" cy="403860"/>
                      <wp:effectExtent l="38100" t="38100" r="0" b="53340"/>
                      <wp:wrapNone/>
                      <wp:docPr id="78" name="Ink 78"/>
                      <wp:cNvGraphicFramePr/>
                      <a:graphic xmlns:a="http://schemas.openxmlformats.org/drawingml/2006/main">
                        <a:graphicData uri="http://schemas.microsoft.com/office/word/2010/wordprocessingInk">
                          <w14:contentPart bwMode="auto" r:id="rId105">
                            <w14:nvContentPartPr>
                              <w14:cNvContentPartPr/>
                            </w14:nvContentPartPr>
                            <w14:xfrm>
                              <a:off x="0" y="0"/>
                              <a:ext cx="1053360" cy="403860"/>
                            </w14:xfrm>
                          </w14:contentPart>
                        </a:graphicData>
                      </a:graphic>
                    </wp:anchor>
                  </w:drawing>
                </mc:Choice>
                <mc:Fallback>
                  <w:pict>
                    <v:shape w14:anchorId="3FFD2353" id="Ink 78" o:spid="_x0000_s1026" type="#_x0000_t75" style="position:absolute;margin-left:3.6pt;margin-top:-15.95pt;width:84.4pt;height:33.2pt;z-index:251930624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o:gfxdata="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">
                      <v:imagedata r:id="rId97" o:title=""/>
                    </v:shape>
                  </w:pict>
                </mc:Fallback>
              </mc:AlternateContent>
            </w:r>
          </w:p>
          <w:p w14:paraId="09E32AF3" w14:textId="77777777" w:rsidR="000D3F04" w:rsidRDefault="000D3F04" w:rsidP="007976C9">
            <w:pPr>
              <w:rPr>
                <w:lang w:val="en-US"/>
              </w:rPr>
            </w:pPr>
          </w:p>
        </w:tc>
      </w:tr>
      <w:tr w:rsidR="000D3F04" w14:paraId="72ECB712" w14:textId="77777777" w:rsidTr="007976C9">
        <w:tc>
          <w:tcPr>
            <w:tcW w:w="4508" w:type="dxa"/>
          </w:tcPr>
          <w:p w14:paraId="18E63BAC" w14:textId="77777777" w:rsidR="000D3F04" w:rsidRDefault="000D3F04" w:rsidP="007976C9">
            <w:pPr>
              <w:rPr>
                <w:lang w:val="en-US"/>
              </w:rPr>
            </w:pPr>
            <w:r>
              <w:rPr>
                <w:noProof/>
              </w:rPr>
              <w:drawing>
                <wp:inline distT="0" distB="0" distL="0" distR="0" wp14:anchorId="686E4361" wp14:editId="691BC64A">
                  <wp:extent cx="2574825" cy="1295400"/>
                  <wp:effectExtent l="0" t="0" r="0" b="0"/>
                  <wp:docPr id="147" name="Picture 147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06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579055" cy="1297528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  <w:p w14:paraId="538BEF1A" w14:textId="77777777" w:rsidR="000D3F04" w:rsidRDefault="000D3F04" w:rsidP="007976C9">
            <w:pPr>
              <w:rPr>
                <w:lang w:val="en-US"/>
              </w:rPr>
            </w:pPr>
            <w:proofErr w:type="spellStart"/>
            <w:r>
              <w:rPr>
                <w:lang w:val="en-US"/>
              </w:rPr>
              <w:t>T</w:t>
            </w:r>
            <w:r w:rsidRPr="00457F1F">
              <w:rPr>
                <w:vertAlign w:val="subscript"/>
                <w:lang w:val="en-US"/>
              </w:rPr>
              <w:t>max</w:t>
            </w:r>
            <w:proofErr w:type="spellEnd"/>
            <w:r>
              <w:rPr>
                <w:lang w:val="en-US"/>
              </w:rPr>
              <w:t xml:space="preserve">=1118 </w:t>
            </w:r>
            <w:r>
              <w:rPr>
                <w:vertAlign w:val="superscript"/>
                <w:lang w:val="en-US"/>
              </w:rPr>
              <w:t>0</w:t>
            </w:r>
            <w:r>
              <w:rPr>
                <w:lang w:val="en-US"/>
              </w:rPr>
              <w:t>C (at the center of the flame)</w:t>
            </w:r>
          </w:p>
          <w:p w14:paraId="3A60AC6F" w14:textId="77777777" w:rsidR="000D3F04" w:rsidRDefault="000D3F04" w:rsidP="007976C9">
            <w:pPr>
              <w:rPr>
                <w:lang w:val="en-US"/>
              </w:rPr>
            </w:pPr>
            <w:r>
              <w:rPr>
                <w:lang w:val="en-US"/>
              </w:rPr>
              <w:t xml:space="preserve">T </w:t>
            </w:r>
            <w:r>
              <w:rPr>
                <w:rFonts w:ascii="Gabriola" w:hAnsi="Gabriola"/>
                <w:lang w:val="en-US"/>
              </w:rPr>
              <w:t>≈</w:t>
            </w:r>
            <w:r>
              <w:rPr>
                <w:lang w:val="en-US"/>
              </w:rPr>
              <w:t xml:space="preserve"> 700 </w:t>
            </w:r>
            <w:r>
              <w:rPr>
                <w:vertAlign w:val="superscript"/>
                <w:lang w:val="en-US"/>
              </w:rPr>
              <w:t>0</w:t>
            </w:r>
            <w:proofErr w:type="gramStart"/>
            <w:r>
              <w:rPr>
                <w:lang w:val="en-US"/>
              </w:rPr>
              <w:t>C  (</w:t>
            </w:r>
            <w:proofErr w:type="gramEnd"/>
            <w:r>
              <w:rPr>
                <w:lang w:val="en-US"/>
              </w:rPr>
              <w:t xml:space="preserve">at Canopy </w:t>
            </w:r>
            <w:proofErr w:type="spellStart"/>
            <w:r>
              <w:rPr>
                <w:lang w:val="en-US"/>
              </w:rPr>
              <w:t>level:visually</w:t>
            </w:r>
            <w:proofErr w:type="spellEnd"/>
            <w:r>
              <w:rPr>
                <w:lang w:val="en-US"/>
              </w:rPr>
              <w:t>)</w:t>
            </w:r>
          </w:p>
        </w:tc>
        <w:tc>
          <w:tcPr>
            <w:tcW w:w="4508" w:type="dxa"/>
          </w:tcPr>
          <w:p w14:paraId="29C3FF0F" w14:textId="77777777" w:rsidR="000D3F04" w:rsidRDefault="000D3F04" w:rsidP="007976C9">
            <w:pPr>
              <w:rPr>
                <w:lang w:val="en-US"/>
              </w:rPr>
            </w:pPr>
            <w:r>
              <w:rPr>
                <w:noProof/>
              </w:rPr>
              <w:drawing>
                <wp:inline distT="0" distB="0" distL="0" distR="0" wp14:anchorId="699304DC" wp14:editId="482E4F0D">
                  <wp:extent cx="2637964" cy="1291510"/>
                  <wp:effectExtent l="0" t="0" r="0" b="4445"/>
                  <wp:docPr id="148" name="Picture 148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3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07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655186" cy="1299942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  <w:p w14:paraId="5F1CA908" w14:textId="77777777" w:rsidR="000D3F04" w:rsidRDefault="000D3F04" w:rsidP="007976C9">
            <w:pPr>
              <w:rPr>
                <w:lang w:val="en-US"/>
              </w:rPr>
            </w:pPr>
            <w:proofErr w:type="spellStart"/>
            <w:r>
              <w:rPr>
                <w:lang w:val="en-US"/>
              </w:rPr>
              <w:t>T</w:t>
            </w:r>
            <w:r w:rsidRPr="00457F1F">
              <w:rPr>
                <w:vertAlign w:val="subscript"/>
                <w:lang w:val="en-US"/>
              </w:rPr>
              <w:t>max</w:t>
            </w:r>
            <w:proofErr w:type="spellEnd"/>
            <w:r>
              <w:rPr>
                <w:lang w:val="en-US"/>
              </w:rPr>
              <w:t xml:space="preserve">=968 </w:t>
            </w:r>
            <w:r>
              <w:rPr>
                <w:vertAlign w:val="superscript"/>
                <w:lang w:val="en-US"/>
              </w:rPr>
              <w:t>0</w:t>
            </w:r>
            <w:r>
              <w:rPr>
                <w:lang w:val="en-US"/>
              </w:rPr>
              <w:t>C (at the center of the flame)</w:t>
            </w:r>
          </w:p>
          <w:p w14:paraId="698D75CA" w14:textId="77777777" w:rsidR="000D3F04" w:rsidRPr="00457F1F" w:rsidRDefault="000D3F04" w:rsidP="007976C9">
            <w:pPr>
              <w:rPr>
                <w:lang w:val="en-US"/>
              </w:rPr>
            </w:pPr>
            <w:r>
              <w:rPr>
                <w:lang w:val="en-US"/>
              </w:rPr>
              <w:t xml:space="preserve">T </w:t>
            </w:r>
            <w:r>
              <w:rPr>
                <w:rFonts w:ascii="Gabriola" w:hAnsi="Gabriola"/>
                <w:lang w:val="en-US"/>
              </w:rPr>
              <w:t>≈</w:t>
            </w:r>
            <w:r>
              <w:rPr>
                <w:lang w:val="en-US"/>
              </w:rPr>
              <w:t xml:space="preserve"> 500 </w:t>
            </w:r>
            <w:r>
              <w:rPr>
                <w:vertAlign w:val="superscript"/>
                <w:lang w:val="en-US"/>
              </w:rPr>
              <w:t>0</w:t>
            </w:r>
            <w:proofErr w:type="gramStart"/>
            <w:r>
              <w:rPr>
                <w:lang w:val="en-US"/>
              </w:rPr>
              <w:t>C  (</w:t>
            </w:r>
            <w:proofErr w:type="gramEnd"/>
            <w:r>
              <w:rPr>
                <w:lang w:val="en-US"/>
              </w:rPr>
              <w:t xml:space="preserve">at Canopy </w:t>
            </w:r>
            <w:proofErr w:type="spellStart"/>
            <w:r>
              <w:rPr>
                <w:lang w:val="en-US"/>
              </w:rPr>
              <w:t>level:visually</w:t>
            </w:r>
            <w:proofErr w:type="spellEnd"/>
            <w:r>
              <w:rPr>
                <w:lang w:val="en-US"/>
              </w:rPr>
              <w:t>)</w:t>
            </w:r>
          </w:p>
        </w:tc>
      </w:tr>
    </w:tbl>
    <w:p w14:paraId="7E3834EE" w14:textId="7F9CCEFC" w:rsidR="000D3F04" w:rsidRDefault="000D3F04" w:rsidP="000D3F04">
      <w:pPr>
        <w:rPr>
          <w:lang w:val="en-US"/>
        </w:rPr>
      </w:pPr>
    </w:p>
    <w:p w14:paraId="3DBDA750" w14:textId="2FC87504" w:rsidR="000D3F04" w:rsidRDefault="000D3F04" w:rsidP="000D3F04">
      <w:pPr>
        <w:rPr>
          <w:lang w:val="en-US"/>
        </w:rPr>
      </w:pPr>
    </w:p>
    <w:p w14:paraId="383DE2D6" w14:textId="3933F10D" w:rsidR="000D3F04" w:rsidRDefault="000D3F04" w:rsidP="000D3F04">
      <w:pPr>
        <w:rPr>
          <w:lang w:val="en-US"/>
        </w:rPr>
      </w:pPr>
    </w:p>
    <w:p w14:paraId="18B35A3D" w14:textId="339999D2" w:rsidR="000D3F04" w:rsidRDefault="000D3F04" w:rsidP="000D3F04">
      <w:pPr>
        <w:rPr>
          <w:lang w:val="en-US"/>
        </w:rPr>
      </w:pPr>
    </w:p>
    <w:p w14:paraId="26AEE7F4" w14:textId="77777777" w:rsidR="000D3F04" w:rsidRDefault="000D3F04" w:rsidP="000D3F04">
      <w:pPr>
        <w:rPr>
          <w:lang w:val="en-US"/>
        </w:rPr>
      </w:pPr>
    </w:p>
    <w:p w14:paraId="123A1C6B" w14:textId="27E3DCB7" w:rsidR="000D3F04" w:rsidRPr="000D3F04" w:rsidRDefault="000D3F04" w:rsidP="000D3F04">
      <w:pPr>
        <w:pStyle w:val="ListParagraph"/>
        <w:numPr>
          <w:ilvl w:val="0"/>
          <w:numId w:val="1"/>
        </w:numPr>
        <w:rPr>
          <w:lang w:val="en-US"/>
        </w:rPr>
      </w:pPr>
      <w:r w:rsidRPr="000D3F04">
        <w:rPr>
          <w:lang w:val="en-US"/>
        </w:rPr>
        <w:lastRenderedPageBreak/>
        <w:t>Initiating firebrands at higher elevations results longer spotting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4508"/>
        <w:gridCol w:w="4508"/>
      </w:tblGrid>
      <w:tr w:rsidR="000D3F04" w14:paraId="7BFAFE88" w14:textId="77777777" w:rsidTr="007976C9">
        <w:tc>
          <w:tcPr>
            <w:tcW w:w="4508" w:type="dxa"/>
          </w:tcPr>
          <w:p w14:paraId="5A60E353" w14:textId="77777777" w:rsidR="000D3F04" w:rsidRDefault="000D3F04" w:rsidP="007976C9">
            <w:pPr>
              <w:rPr>
                <w:lang w:val="en-US"/>
              </w:rPr>
            </w:pPr>
          </w:p>
          <w:p w14:paraId="51FDD8AB" w14:textId="77777777" w:rsidR="000D3F04" w:rsidRDefault="000D3F04" w:rsidP="007976C9">
            <w:pPr>
              <w:rPr>
                <w:lang w:val="en-US"/>
              </w:rPr>
            </w:pPr>
          </w:p>
          <w:p w14:paraId="126DF915" w14:textId="77777777" w:rsidR="000D3F04" w:rsidRDefault="000D3F04" w:rsidP="007976C9">
            <w:pPr>
              <w:rPr>
                <w:lang w:val="en-US"/>
              </w:rPr>
            </w:pPr>
          </w:p>
          <w:p w14:paraId="1FF94FC1" w14:textId="77777777" w:rsidR="000D3F04" w:rsidRDefault="000D3F04" w:rsidP="007976C9">
            <w:pPr>
              <w:rPr>
                <w:lang w:val="en-US"/>
              </w:rPr>
            </w:pPr>
            <w:r>
              <w:rPr>
                <w:noProof/>
                <w:lang w:val="en-US"/>
              </w:rPr>
              <mc:AlternateContent>
                <mc:Choice Requires="wpi">
                  <w:drawing>
                    <wp:anchor distT="0" distB="0" distL="114300" distR="114300" simplePos="0" relativeHeight="251938816" behindDoc="0" locked="0" layoutInCell="1" allowOverlap="1" wp14:anchorId="71E3B195" wp14:editId="47208A07">
                      <wp:simplePos x="0" y="0"/>
                      <wp:positionH relativeFrom="column">
                        <wp:posOffset>99465</wp:posOffset>
                      </wp:positionH>
                      <wp:positionV relativeFrom="paragraph">
                        <wp:posOffset>-202545</wp:posOffset>
                      </wp:positionV>
                      <wp:extent cx="749160" cy="725040"/>
                      <wp:effectExtent l="38100" t="38100" r="51435" b="56515"/>
                      <wp:wrapNone/>
                      <wp:docPr id="3" name="Ink 3"/>
                      <wp:cNvGraphicFramePr/>
                      <a:graphic xmlns:a="http://schemas.openxmlformats.org/drawingml/2006/main">
                        <a:graphicData uri="http://schemas.microsoft.com/office/word/2010/wordprocessingInk">
                          <w14:contentPart bwMode="auto" r:id="rId108">
                            <w14:nvContentPartPr>
                              <w14:cNvContentPartPr/>
                            </w14:nvContentPartPr>
                            <w14:xfrm>
                              <a:off x="0" y="0"/>
                              <a:ext cx="749160" cy="725040"/>
                            </w14:xfrm>
                          </w14:contentPart>
                        </a:graphicData>
                      </a:graphic>
                    </wp:anchor>
                  </w:drawing>
                </mc:Choice>
                <mc:Fallback>
                  <w:pict>
                    <v:shape w14:anchorId="616B89D5" id="Ink 3" o:spid="_x0000_s1026" type="#_x0000_t75" style="position:absolute;margin-left:7.15pt;margin-top:-16.65pt;width:60.45pt;height:58.55pt;z-index:251938816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o:gfxdata="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">
                      <v:imagedata r:id="rId85" o:title=""/>
                    </v:shape>
                  </w:pict>
                </mc:Fallback>
              </mc:AlternateContent>
            </w:r>
          </w:p>
          <w:p w14:paraId="3A7570A3" w14:textId="77777777" w:rsidR="000D3F04" w:rsidRDefault="000D3F04" w:rsidP="007976C9">
            <w:pPr>
              <w:rPr>
                <w:lang w:val="en-US"/>
              </w:rPr>
            </w:pPr>
          </w:p>
          <w:p w14:paraId="466EE8AB" w14:textId="77777777" w:rsidR="000D3F04" w:rsidRDefault="000D3F04" w:rsidP="007976C9">
            <w:pPr>
              <w:rPr>
                <w:lang w:val="en-US"/>
              </w:rPr>
            </w:pPr>
            <w:r>
              <w:rPr>
                <w:noProof/>
                <w:lang w:val="en-US"/>
              </w:rPr>
              <mc:AlternateContent>
                <mc:Choice Requires="wpi">
                  <w:drawing>
                    <wp:anchor distT="0" distB="0" distL="114300" distR="114300" simplePos="0" relativeHeight="251942912" behindDoc="0" locked="0" layoutInCell="1" allowOverlap="1" wp14:anchorId="465C13C5" wp14:editId="556F559D">
                      <wp:simplePos x="0" y="0"/>
                      <wp:positionH relativeFrom="column">
                        <wp:posOffset>302260</wp:posOffset>
                      </wp:positionH>
                      <wp:positionV relativeFrom="paragraph">
                        <wp:posOffset>-546735</wp:posOffset>
                      </wp:positionV>
                      <wp:extent cx="1854150" cy="1370830"/>
                      <wp:effectExtent l="38100" t="38100" r="13335" b="58420"/>
                      <wp:wrapNone/>
                      <wp:docPr id="48" name="Ink 48"/>
                      <wp:cNvGraphicFramePr/>
                      <a:graphic xmlns:a="http://schemas.openxmlformats.org/drawingml/2006/main">
                        <a:graphicData uri="http://schemas.microsoft.com/office/word/2010/wordprocessingInk">
                          <w14:contentPart bwMode="auto" r:id="rId109">
                            <w14:nvContentPartPr>
                              <w14:cNvContentPartPr/>
                            </w14:nvContentPartPr>
                            <w14:xfrm>
                              <a:off x="0" y="0"/>
                              <a:ext cx="1854150" cy="1370830"/>
                            </w14:xfrm>
                          </w14:contentPart>
                        </a:graphicData>
                      </a:graphic>
                    </wp:anchor>
                  </w:drawing>
                </mc:Choice>
                <mc:Fallback>
                  <w:pict>
                    <v:shape w14:anchorId="7D3170CB" id="Ink 48" o:spid="_x0000_s1026" type="#_x0000_t75" style="position:absolute;margin-left:23.1pt;margin-top:-43.75pt;width:147.45pt;height:109.4pt;z-index:251942912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o:gfxdata="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">
                      <v:imagedata r:id="rId110" o:title=""/>
                    </v:shape>
                  </w:pict>
                </mc:Fallback>
              </mc:AlternateContent>
            </w:r>
          </w:p>
          <w:p w14:paraId="27E0BE97" w14:textId="77777777" w:rsidR="000D3F04" w:rsidRDefault="000D3F04" w:rsidP="007976C9">
            <w:pPr>
              <w:rPr>
                <w:lang w:val="en-US"/>
              </w:rPr>
            </w:pPr>
          </w:p>
          <w:p w14:paraId="73FC71DB" w14:textId="77777777" w:rsidR="000D3F04" w:rsidRDefault="000D3F04" w:rsidP="007976C9">
            <w:pPr>
              <w:rPr>
                <w:lang w:val="en-US"/>
              </w:rPr>
            </w:pPr>
            <w:r>
              <w:rPr>
                <w:noProof/>
                <w:lang w:val="en-US"/>
              </w:rPr>
              <mc:AlternateContent>
                <mc:Choice Requires="wpi">
                  <w:drawing>
                    <wp:anchor distT="0" distB="0" distL="114300" distR="114300" simplePos="0" relativeHeight="251937792" behindDoc="0" locked="0" layoutInCell="1" allowOverlap="1" wp14:anchorId="2B345B34" wp14:editId="129B9456">
                      <wp:simplePos x="0" y="0"/>
                      <wp:positionH relativeFrom="column">
                        <wp:posOffset>511305</wp:posOffset>
                      </wp:positionH>
                      <wp:positionV relativeFrom="paragraph">
                        <wp:posOffset>-482415</wp:posOffset>
                      </wp:positionV>
                      <wp:extent cx="165240" cy="1003320"/>
                      <wp:effectExtent l="38100" t="38100" r="44450" b="44450"/>
                      <wp:wrapNone/>
                      <wp:docPr id="2" name="Ink 2"/>
                      <wp:cNvGraphicFramePr/>
                      <a:graphic xmlns:a="http://schemas.openxmlformats.org/drawingml/2006/main">
                        <a:graphicData uri="http://schemas.microsoft.com/office/word/2010/wordprocessingInk">
                          <w14:contentPart bwMode="auto" r:id="rId111">
                            <w14:nvContentPartPr>
                              <w14:cNvContentPartPr/>
                            </w14:nvContentPartPr>
                            <w14:xfrm>
                              <a:off x="0" y="0"/>
                              <a:ext cx="165240" cy="1003320"/>
                            </w14:xfrm>
                          </w14:contentPart>
                        </a:graphicData>
                      </a:graphic>
                    </wp:anchor>
                  </w:drawing>
                </mc:Choice>
                <mc:Fallback>
                  <w:pict>
                    <v:shape w14:anchorId="2D4396B3" id="Ink 2" o:spid="_x0000_s1026" type="#_x0000_t75" style="position:absolute;margin-left:39.55pt;margin-top:-38.7pt;width:14.4pt;height:80.4pt;z-index:251937792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o:gfxdata="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">
                      <v:imagedata r:id="rId89" o:title=""/>
                    </v:shape>
                  </w:pict>
                </mc:Fallback>
              </mc:AlternateContent>
            </w:r>
            <w:r>
              <w:rPr>
                <w:noProof/>
                <w:lang w:val="en-US"/>
              </w:rPr>
              <mc:AlternateContent>
                <mc:Choice Requires="wpi">
                  <w:drawing>
                    <wp:anchor distT="0" distB="0" distL="114300" distR="114300" simplePos="0" relativeHeight="251936768" behindDoc="0" locked="0" layoutInCell="1" allowOverlap="1" wp14:anchorId="759674CA" wp14:editId="280B6983">
                      <wp:simplePos x="0" y="0"/>
                      <wp:positionH relativeFrom="column">
                        <wp:posOffset>365865</wp:posOffset>
                      </wp:positionH>
                      <wp:positionV relativeFrom="paragraph">
                        <wp:posOffset>-461535</wp:posOffset>
                      </wp:positionV>
                      <wp:extent cx="77040" cy="963720"/>
                      <wp:effectExtent l="38100" t="38100" r="56515" b="46355"/>
                      <wp:wrapNone/>
                      <wp:docPr id="1" name="Ink 1"/>
                      <wp:cNvGraphicFramePr/>
                      <a:graphic xmlns:a="http://schemas.openxmlformats.org/drawingml/2006/main">
                        <a:graphicData uri="http://schemas.microsoft.com/office/word/2010/wordprocessingInk">
                          <w14:contentPart bwMode="auto" r:id="rId112">
                            <w14:nvContentPartPr>
                              <w14:cNvContentPartPr/>
                            </w14:nvContentPartPr>
                            <w14:xfrm>
                              <a:off x="0" y="0"/>
                              <a:ext cx="77040" cy="963720"/>
                            </w14:xfrm>
                          </w14:contentPart>
                        </a:graphicData>
                      </a:graphic>
                    </wp:anchor>
                  </w:drawing>
                </mc:Choice>
                <mc:Fallback>
                  <w:pict>
                    <v:shape w14:anchorId="6CAB4F10" id="Ink 1" o:spid="_x0000_s1026" type="#_x0000_t75" style="position:absolute;margin-left:28.1pt;margin-top:-37.05pt;width:7.45pt;height:77.3pt;z-index:251936768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o:gfxdata="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">
                      <v:imagedata r:id="rId91" o:title=""/>
                    </v:shape>
                  </w:pict>
                </mc:Fallback>
              </mc:AlternateContent>
            </w:r>
          </w:p>
          <w:p w14:paraId="36A8D7F1" w14:textId="77777777" w:rsidR="000D3F04" w:rsidRDefault="000D3F04" w:rsidP="007976C9">
            <w:pPr>
              <w:rPr>
                <w:lang w:val="en-US"/>
              </w:rPr>
            </w:pPr>
            <w:r>
              <w:rPr>
                <w:noProof/>
                <w:lang w:val="en-US"/>
              </w:rPr>
              <mc:AlternateContent>
                <mc:Choice Requires="wpi">
                  <w:drawing>
                    <wp:anchor distT="0" distB="0" distL="114300" distR="114300" simplePos="0" relativeHeight="251941888" behindDoc="0" locked="0" layoutInCell="1" allowOverlap="1" wp14:anchorId="58DB9171" wp14:editId="7A67877F">
                      <wp:simplePos x="0" y="0"/>
                      <wp:positionH relativeFrom="column">
                        <wp:posOffset>2112010</wp:posOffset>
                      </wp:positionH>
                      <wp:positionV relativeFrom="paragraph">
                        <wp:posOffset>-265430</wp:posOffset>
                      </wp:positionV>
                      <wp:extent cx="482765" cy="720680"/>
                      <wp:effectExtent l="38100" t="38100" r="50800" b="41910"/>
                      <wp:wrapNone/>
                      <wp:docPr id="29" name="Ink 29"/>
                      <wp:cNvGraphicFramePr/>
                      <a:graphic xmlns:a="http://schemas.openxmlformats.org/drawingml/2006/main">
                        <a:graphicData uri="http://schemas.microsoft.com/office/word/2010/wordprocessingInk">
                          <w14:contentPart bwMode="auto" r:id="rId113">
                            <w14:nvContentPartPr>
                              <w14:cNvContentPartPr/>
                            </w14:nvContentPartPr>
                            <w14:xfrm>
                              <a:off x="0" y="0"/>
                              <a:ext cx="482765" cy="720680"/>
                            </w14:xfrm>
                          </w14:contentPart>
                        </a:graphicData>
                      </a:graphic>
                    </wp:anchor>
                  </w:drawing>
                </mc:Choice>
                <mc:Fallback>
                  <w:pict>
                    <v:shape w14:anchorId="752FB327" id="Ink 29" o:spid="_x0000_s1026" type="#_x0000_t75" style="position:absolute;margin-left:165.6pt;margin-top:-21.6pt;width:39.4pt;height:58.2pt;z-index:251941888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o:gfxdata="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">
                      <v:imagedata r:id="rId93" o:title=""/>
                    </v:shape>
                  </w:pict>
                </mc:Fallback>
              </mc:AlternateContent>
            </w:r>
          </w:p>
          <w:p w14:paraId="06711C49" w14:textId="77777777" w:rsidR="000D3F04" w:rsidRDefault="000D3F04" w:rsidP="007976C9">
            <w:pPr>
              <w:rPr>
                <w:lang w:val="en-US"/>
              </w:rPr>
            </w:pPr>
            <w:r>
              <w:rPr>
                <w:noProof/>
                <w:lang w:val="en-US"/>
              </w:rPr>
              <mc:AlternateContent>
                <mc:Choice Requires="wpi">
                  <w:drawing>
                    <wp:anchor distT="0" distB="0" distL="114300" distR="114300" simplePos="0" relativeHeight="251940864" behindDoc="0" locked="0" layoutInCell="1" allowOverlap="1" wp14:anchorId="70C5FF1B" wp14:editId="76D8A544">
                      <wp:simplePos x="0" y="0"/>
                      <wp:positionH relativeFrom="column">
                        <wp:posOffset>2124825</wp:posOffset>
                      </wp:positionH>
                      <wp:positionV relativeFrom="paragraph">
                        <wp:posOffset>173790</wp:posOffset>
                      </wp:positionV>
                      <wp:extent cx="487800" cy="360"/>
                      <wp:effectExtent l="38100" t="38100" r="45720" b="57150"/>
                      <wp:wrapNone/>
                      <wp:docPr id="8" name="Ink 8"/>
                      <wp:cNvGraphicFramePr/>
                      <a:graphic xmlns:a="http://schemas.openxmlformats.org/drawingml/2006/main">
                        <a:graphicData uri="http://schemas.microsoft.com/office/word/2010/wordprocessingInk">
                          <w14:contentPart bwMode="auto" r:id="rId114">
                            <w14:nvContentPartPr>
                              <w14:cNvContentPartPr/>
                            </w14:nvContentPartPr>
                            <w14:xfrm>
                              <a:off x="0" y="0"/>
                              <a:ext cx="487800" cy="360"/>
                            </w14:xfrm>
                          </w14:contentPart>
                        </a:graphicData>
                      </a:graphic>
                    </wp:anchor>
                  </w:drawing>
                </mc:Choice>
                <mc:Fallback>
                  <w:pict>
                    <v:shape w14:anchorId="4DEA6805" id="Ink 8" o:spid="_x0000_s1026" type="#_x0000_t75" style="position:absolute;margin-left:166.6pt;margin-top:13pt;width:39.8pt;height:1.45pt;z-index:251940864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o:gfxdata="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">
                      <v:imagedata r:id="rId95" o:title=""/>
                    </v:shape>
                  </w:pict>
                </mc:Fallback>
              </mc:AlternateContent>
            </w:r>
            <w:r>
              <w:rPr>
                <w:noProof/>
                <w:lang w:val="en-US"/>
              </w:rPr>
              <mc:AlternateContent>
                <mc:Choice Requires="wpi">
                  <w:drawing>
                    <wp:anchor distT="0" distB="0" distL="114300" distR="114300" simplePos="0" relativeHeight="251939840" behindDoc="0" locked="0" layoutInCell="1" allowOverlap="1" wp14:anchorId="704928A5" wp14:editId="41A94764">
                      <wp:simplePos x="0" y="0"/>
                      <wp:positionH relativeFrom="column">
                        <wp:posOffset>54610</wp:posOffset>
                      </wp:positionH>
                      <wp:positionV relativeFrom="paragraph">
                        <wp:posOffset>-193675</wp:posOffset>
                      </wp:positionV>
                      <wp:extent cx="1053360" cy="403860"/>
                      <wp:effectExtent l="38100" t="38100" r="0" b="53340"/>
                      <wp:wrapNone/>
                      <wp:docPr id="7" name="Ink 7"/>
                      <wp:cNvGraphicFramePr/>
                      <a:graphic xmlns:a="http://schemas.openxmlformats.org/drawingml/2006/main">
                        <a:graphicData uri="http://schemas.microsoft.com/office/word/2010/wordprocessingInk">
                          <w14:contentPart bwMode="auto" r:id="rId115">
                            <w14:nvContentPartPr>
                              <w14:cNvContentPartPr/>
                            </w14:nvContentPartPr>
                            <w14:xfrm>
                              <a:off x="0" y="0"/>
                              <a:ext cx="1053360" cy="403860"/>
                            </w14:xfrm>
                          </w14:contentPart>
                        </a:graphicData>
                      </a:graphic>
                    </wp:anchor>
                  </w:drawing>
                </mc:Choice>
                <mc:Fallback>
                  <w:pict>
                    <v:shape w14:anchorId="5F57664A" id="Ink 7" o:spid="_x0000_s1026" type="#_x0000_t75" style="position:absolute;margin-left:3.6pt;margin-top:-15.95pt;width:84.4pt;height:33.2pt;z-index:251939840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o:gfxdata="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">
                      <v:imagedata r:id="rId97" o:title=""/>
                    </v:shape>
                  </w:pict>
                </mc:Fallback>
              </mc:AlternateContent>
            </w:r>
          </w:p>
          <w:p w14:paraId="3C56C6EE" w14:textId="77777777" w:rsidR="000D3F04" w:rsidRDefault="000D3F04" w:rsidP="007976C9">
            <w:pPr>
              <w:rPr>
                <w:lang w:val="en-US"/>
              </w:rPr>
            </w:pPr>
          </w:p>
        </w:tc>
        <w:tc>
          <w:tcPr>
            <w:tcW w:w="4508" w:type="dxa"/>
          </w:tcPr>
          <w:p w14:paraId="681A6AF4" w14:textId="77777777" w:rsidR="000D3F04" w:rsidRDefault="000D3F04" w:rsidP="007976C9">
            <w:pPr>
              <w:rPr>
                <w:lang w:val="en-US"/>
              </w:rPr>
            </w:pPr>
          </w:p>
          <w:p w14:paraId="58861251" w14:textId="77777777" w:rsidR="000D3F04" w:rsidRDefault="000D3F04" w:rsidP="007976C9">
            <w:pPr>
              <w:rPr>
                <w:lang w:val="en-US"/>
              </w:rPr>
            </w:pPr>
          </w:p>
          <w:p w14:paraId="2A799B0C" w14:textId="77777777" w:rsidR="000D3F04" w:rsidRDefault="000D3F04" w:rsidP="007976C9">
            <w:pPr>
              <w:rPr>
                <w:lang w:val="en-US"/>
              </w:rPr>
            </w:pPr>
          </w:p>
          <w:p w14:paraId="163DEB3C" w14:textId="77777777" w:rsidR="000D3F04" w:rsidRDefault="000D3F04" w:rsidP="007976C9">
            <w:pPr>
              <w:rPr>
                <w:lang w:val="en-US"/>
              </w:rPr>
            </w:pPr>
            <w:r>
              <w:rPr>
                <w:noProof/>
                <w:lang w:val="en-US"/>
              </w:rPr>
              <mc:AlternateContent>
                <mc:Choice Requires="wpi">
                  <w:drawing>
                    <wp:anchor distT="0" distB="0" distL="114300" distR="114300" simplePos="0" relativeHeight="251945984" behindDoc="0" locked="0" layoutInCell="1" allowOverlap="1" wp14:anchorId="16248E23" wp14:editId="136DA125">
                      <wp:simplePos x="0" y="0"/>
                      <wp:positionH relativeFrom="column">
                        <wp:posOffset>99465</wp:posOffset>
                      </wp:positionH>
                      <wp:positionV relativeFrom="paragraph">
                        <wp:posOffset>-202545</wp:posOffset>
                      </wp:positionV>
                      <wp:extent cx="749160" cy="725040"/>
                      <wp:effectExtent l="38100" t="38100" r="51435" b="56515"/>
                      <wp:wrapNone/>
                      <wp:docPr id="49" name="Ink 49"/>
                      <wp:cNvGraphicFramePr/>
                      <a:graphic xmlns:a="http://schemas.openxmlformats.org/drawingml/2006/main">
                        <a:graphicData uri="http://schemas.microsoft.com/office/word/2010/wordprocessingInk">
                          <w14:contentPart bwMode="auto" r:id="rId116">
                            <w14:nvContentPartPr>
                              <w14:cNvContentPartPr/>
                            </w14:nvContentPartPr>
                            <w14:xfrm>
                              <a:off x="0" y="0"/>
                              <a:ext cx="749160" cy="725040"/>
                            </w14:xfrm>
                          </w14:contentPart>
                        </a:graphicData>
                      </a:graphic>
                    </wp:anchor>
                  </w:drawing>
                </mc:Choice>
                <mc:Fallback>
                  <w:pict>
                    <v:shape w14:anchorId="0F64CD55" id="Ink 49" o:spid="_x0000_s1026" type="#_x0000_t75" style="position:absolute;margin-left:7.15pt;margin-top:-16.65pt;width:60.45pt;height:58.55pt;z-index:251945984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o:gfxdata="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">
                      <v:imagedata r:id="rId85" o:title=""/>
                    </v:shape>
                  </w:pict>
                </mc:Fallback>
              </mc:AlternateContent>
            </w:r>
          </w:p>
          <w:p w14:paraId="60762866" w14:textId="77777777" w:rsidR="000D3F04" w:rsidRDefault="000D3F04" w:rsidP="007976C9">
            <w:pPr>
              <w:rPr>
                <w:lang w:val="en-US"/>
              </w:rPr>
            </w:pPr>
          </w:p>
          <w:p w14:paraId="2FF8B576" w14:textId="77777777" w:rsidR="000D3F04" w:rsidRDefault="000D3F04" w:rsidP="007976C9">
            <w:pPr>
              <w:rPr>
                <w:lang w:val="en-US"/>
              </w:rPr>
            </w:pPr>
          </w:p>
          <w:p w14:paraId="735632A0" w14:textId="77777777" w:rsidR="000D3F04" w:rsidRDefault="000D3F04" w:rsidP="007976C9">
            <w:pPr>
              <w:rPr>
                <w:lang w:val="en-US"/>
              </w:rPr>
            </w:pPr>
          </w:p>
          <w:p w14:paraId="4CE11E42" w14:textId="77777777" w:rsidR="000D3F04" w:rsidRDefault="000D3F04" w:rsidP="007976C9">
            <w:pPr>
              <w:rPr>
                <w:lang w:val="en-US"/>
              </w:rPr>
            </w:pPr>
            <w:r>
              <w:rPr>
                <w:noProof/>
                <w:lang w:val="en-US"/>
              </w:rPr>
              <mc:AlternateContent>
                <mc:Choice Requires="wpi">
                  <w:drawing>
                    <wp:anchor distT="0" distB="0" distL="114300" distR="114300" simplePos="0" relativeHeight="251944960" behindDoc="0" locked="0" layoutInCell="1" allowOverlap="1" wp14:anchorId="6FCBC668" wp14:editId="778765EF">
                      <wp:simplePos x="0" y="0"/>
                      <wp:positionH relativeFrom="column">
                        <wp:posOffset>511305</wp:posOffset>
                      </wp:positionH>
                      <wp:positionV relativeFrom="paragraph">
                        <wp:posOffset>-482415</wp:posOffset>
                      </wp:positionV>
                      <wp:extent cx="165240" cy="1003320"/>
                      <wp:effectExtent l="38100" t="38100" r="44450" b="44450"/>
                      <wp:wrapNone/>
                      <wp:docPr id="51" name="Ink 51"/>
                      <wp:cNvGraphicFramePr/>
                      <a:graphic xmlns:a="http://schemas.openxmlformats.org/drawingml/2006/main">
                        <a:graphicData uri="http://schemas.microsoft.com/office/word/2010/wordprocessingInk">
                          <w14:contentPart bwMode="auto" r:id="rId117">
                            <w14:nvContentPartPr>
                              <w14:cNvContentPartPr/>
                            </w14:nvContentPartPr>
                            <w14:xfrm>
                              <a:off x="0" y="0"/>
                              <a:ext cx="165240" cy="1003320"/>
                            </w14:xfrm>
                          </w14:contentPart>
                        </a:graphicData>
                      </a:graphic>
                    </wp:anchor>
                  </w:drawing>
                </mc:Choice>
                <mc:Fallback>
                  <w:pict>
                    <v:shape w14:anchorId="06A6FAAA" id="Ink 51" o:spid="_x0000_s1026" type="#_x0000_t75" style="position:absolute;margin-left:39.55pt;margin-top:-38.7pt;width:14.4pt;height:80.4pt;z-index:251944960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o:gfxdata="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">
                      <v:imagedata r:id="rId89" o:title=""/>
                    </v:shape>
                  </w:pict>
                </mc:Fallback>
              </mc:AlternateContent>
            </w:r>
            <w:r>
              <w:rPr>
                <w:noProof/>
                <w:lang w:val="en-US"/>
              </w:rPr>
              <mc:AlternateContent>
                <mc:Choice Requires="wpi">
                  <w:drawing>
                    <wp:anchor distT="0" distB="0" distL="114300" distR="114300" simplePos="0" relativeHeight="251943936" behindDoc="0" locked="0" layoutInCell="1" allowOverlap="1" wp14:anchorId="205E803B" wp14:editId="646A1B64">
                      <wp:simplePos x="0" y="0"/>
                      <wp:positionH relativeFrom="column">
                        <wp:posOffset>365865</wp:posOffset>
                      </wp:positionH>
                      <wp:positionV relativeFrom="paragraph">
                        <wp:posOffset>-461535</wp:posOffset>
                      </wp:positionV>
                      <wp:extent cx="77040" cy="963720"/>
                      <wp:effectExtent l="38100" t="38100" r="56515" b="46355"/>
                      <wp:wrapNone/>
                      <wp:docPr id="52" name="Ink 52"/>
                      <wp:cNvGraphicFramePr/>
                      <a:graphic xmlns:a="http://schemas.openxmlformats.org/drawingml/2006/main">
                        <a:graphicData uri="http://schemas.microsoft.com/office/word/2010/wordprocessingInk">
                          <w14:contentPart bwMode="auto" r:id="rId118">
                            <w14:nvContentPartPr>
                              <w14:cNvContentPartPr/>
                            </w14:nvContentPartPr>
                            <w14:xfrm>
                              <a:off x="0" y="0"/>
                              <a:ext cx="77040" cy="963720"/>
                            </w14:xfrm>
                          </w14:contentPart>
                        </a:graphicData>
                      </a:graphic>
                    </wp:anchor>
                  </w:drawing>
                </mc:Choice>
                <mc:Fallback>
                  <w:pict>
                    <v:shape w14:anchorId="3273684A" id="Ink 52" o:spid="_x0000_s1026" type="#_x0000_t75" style="position:absolute;margin-left:28.1pt;margin-top:-37.05pt;width:7.45pt;height:77.3pt;z-index:251943936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o:gfxdata="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">
                      <v:imagedata r:id="rId91" o:title=""/>
                    </v:shape>
                  </w:pict>
                </mc:Fallback>
              </mc:AlternateContent>
            </w:r>
          </w:p>
          <w:p w14:paraId="7352A6CF" w14:textId="77777777" w:rsidR="000D3F04" w:rsidRDefault="000D3F04" w:rsidP="007976C9">
            <w:pPr>
              <w:rPr>
                <w:lang w:val="en-US"/>
              </w:rPr>
            </w:pPr>
            <w:r>
              <w:rPr>
                <w:noProof/>
                <w:lang w:val="en-US"/>
              </w:rPr>
              <mc:AlternateContent>
                <mc:Choice Requires="wpi">
                  <w:drawing>
                    <wp:anchor distT="0" distB="0" distL="114300" distR="114300" simplePos="0" relativeHeight="251951104" behindDoc="0" locked="0" layoutInCell="1" allowOverlap="1" wp14:anchorId="55A9C1DD" wp14:editId="6C7F22C2">
                      <wp:simplePos x="0" y="0"/>
                      <wp:positionH relativeFrom="column">
                        <wp:posOffset>666115</wp:posOffset>
                      </wp:positionH>
                      <wp:positionV relativeFrom="paragraph">
                        <wp:posOffset>-16510</wp:posOffset>
                      </wp:positionV>
                      <wp:extent cx="562090" cy="374015"/>
                      <wp:effectExtent l="38100" t="38100" r="47625" b="45085"/>
                      <wp:wrapNone/>
                      <wp:docPr id="63" name="Ink 63"/>
                      <wp:cNvGraphicFramePr/>
                      <a:graphic xmlns:a="http://schemas.openxmlformats.org/drawingml/2006/main">
                        <a:graphicData uri="http://schemas.microsoft.com/office/word/2010/wordprocessingInk">
                          <w14:contentPart bwMode="auto" r:id="rId119">
                            <w14:nvContentPartPr>
                              <w14:cNvContentPartPr/>
                            </w14:nvContentPartPr>
                            <w14:xfrm>
                              <a:off x="0" y="0"/>
                              <a:ext cx="562090" cy="374015"/>
                            </w14:xfrm>
                          </w14:contentPart>
                        </a:graphicData>
                      </a:graphic>
                    </wp:anchor>
                  </w:drawing>
                </mc:Choice>
                <mc:Fallback>
                  <w:pict>
                    <v:shape w14:anchorId="136069D8" id="Ink 63" o:spid="_x0000_s1026" type="#_x0000_t75" style="position:absolute;margin-left:51.75pt;margin-top:-2pt;width:45.65pt;height:30.85pt;z-index:251951104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o:gfxdata="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">
                      <v:imagedata r:id="rId120" o:title=""/>
                    </v:shape>
                  </w:pict>
                </mc:Fallback>
              </mc:AlternateContent>
            </w:r>
            <w:r>
              <w:rPr>
                <w:noProof/>
                <w:lang w:val="en-US"/>
              </w:rPr>
              <mc:AlternateContent>
                <mc:Choice Requires="wpi">
                  <w:drawing>
                    <wp:anchor distT="0" distB="0" distL="114300" distR="114300" simplePos="0" relativeHeight="251950080" behindDoc="0" locked="0" layoutInCell="1" allowOverlap="1" wp14:anchorId="646566C2" wp14:editId="21240B1A">
                      <wp:simplePos x="0" y="0"/>
                      <wp:positionH relativeFrom="column">
                        <wp:posOffset>441960</wp:posOffset>
                      </wp:positionH>
                      <wp:positionV relativeFrom="paragraph">
                        <wp:posOffset>-63500</wp:posOffset>
                      </wp:positionV>
                      <wp:extent cx="230840" cy="237665"/>
                      <wp:effectExtent l="57150" t="38100" r="17145" b="48260"/>
                      <wp:wrapNone/>
                      <wp:docPr id="60" name="Ink 60"/>
                      <wp:cNvGraphicFramePr/>
                      <a:graphic xmlns:a="http://schemas.openxmlformats.org/drawingml/2006/main">
                        <a:graphicData uri="http://schemas.microsoft.com/office/word/2010/wordprocessingInk">
                          <w14:contentPart bwMode="auto" r:id="rId121">
                            <w14:nvContentPartPr>
                              <w14:cNvContentPartPr/>
                            </w14:nvContentPartPr>
                            <w14:xfrm>
                              <a:off x="0" y="0"/>
                              <a:ext cx="230840" cy="237665"/>
                            </w14:xfrm>
                          </w14:contentPart>
                        </a:graphicData>
                      </a:graphic>
                    </wp:anchor>
                  </w:drawing>
                </mc:Choice>
                <mc:Fallback>
                  <w:pict>
                    <v:shape w14:anchorId="28B24E15" id="Ink 60" o:spid="_x0000_s1026" type="#_x0000_t75" style="position:absolute;margin-left:34.1pt;margin-top:-5.7pt;width:19.6pt;height:20.1pt;z-index:251950080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o:gfxdata="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">
                      <v:imagedata r:id="rId122" o:title=""/>
                    </v:shape>
                  </w:pict>
                </mc:Fallback>
              </mc:AlternateContent>
            </w:r>
            <w:r>
              <w:rPr>
                <w:noProof/>
                <w:lang w:val="en-US"/>
              </w:rPr>
              <mc:AlternateContent>
                <mc:Choice Requires="wpi">
                  <w:drawing>
                    <wp:anchor distT="0" distB="0" distL="114300" distR="114300" simplePos="0" relativeHeight="251949056" behindDoc="0" locked="0" layoutInCell="1" allowOverlap="1" wp14:anchorId="7ECAAA20" wp14:editId="3FED8AFB">
                      <wp:simplePos x="0" y="0"/>
                      <wp:positionH relativeFrom="column">
                        <wp:posOffset>2112010</wp:posOffset>
                      </wp:positionH>
                      <wp:positionV relativeFrom="paragraph">
                        <wp:posOffset>-265430</wp:posOffset>
                      </wp:positionV>
                      <wp:extent cx="482765" cy="720680"/>
                      <wp:effectExtent l="38100" t="38100" r="50800" b="41910"/>
                      <wp:wrapNone/>
                      <wp:docPr id="53" name="Ink 53"/>
                      <wp:cNvGraphicFramePr/>
                      <a:graphic xmlns:a="http://schemas.openxmlformats.org/drawingml/2006/main">
                        <a:graphicData uri="http://schemas.microsoft.com/office/word/2010/wordprocessingInk">
                          <w14:contentPart bwMode="auto" r:id="rId123">
                            <w14:nvContentPartPr>
                              <w14:cNvContentPartPr/>
                            </w14:nvContentPartPr>
                            <w14:xfrm>
                              <a:off x="0" y="0"/>
                              <a:ext cx="482765" cy="720680"/>
                            </w14:xfrm>
                          </w14:contentPart>
                        </a:graphicData>
                      </a:graphic>
                    </wp:anchor>
                  </w:drawing>
                </mc:Choice>
                <mc:Fallback>
                  <w:pict>
                    <v:shape w14:anchorId="7E2D1B3C" id="Ink 53" o:spid="_x0000_s1026" type="#_x0000_t75" style="position:absolute;margin-left:165.6pt;margin-top:-21.6pt;width:39.4pt;height:58.2pt;z-index:251949056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o:gfxdata="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">
                      <v:imagedata r:id="rId93" o:title=""/>
                    </v:shape>
                  </w:pict>
                </mc:Fallback>
              </mc:AlternateContent>
            </w:r>
          </w:p>
          <w:p w14:paraId="44D6556D" w14:textId="77777777" w:rsidR="000D3F04" w:rsidRDefault="000D3F04" w:rsidP="007976C9">
            <w:pPr>
              <w:rPr>
                <w:lang w:val="en-US"/>
              </w:rPr>
            </w:pPr>
            <w:r>
              <w:rPr>
                <w:noProof/>
                <w:lang w:val="en-US"/>
              </w:rPr>
              <mc:AlternateContent>
                <mc:Choice Requires="wpi">
                  <w:drawing>
                    <wp:anchor distT="0" distB="0" distL="114300" distR="114300" simplePos="0" relativeHeight="251948032" behindDoc="0" locked="0" layoutInCell="1" allowOverlap="1" wp14:anchorId="16F994AE" wp14:editId="7FC99459">
                      <wp:simplePos x="0" y="0"/>
                      <wp:positionH relativeFrom="column">
                        <wp:posOffset>2124825</wp:posOffset>
                      </wp:positionH>
                      <wp:positionV relativeFrom="paragraph">
                        <wp:posOffset>173790</wp:posOffset>
                      </wp:positionV>
                      <wp:extent cx="487800" cy="360"/>
                      <wp:effectExtent l="38100" t="38100" r="45720" b="57150"/>
                      <wp:wrapNone/>
                      <wp:docPr id="54" name="Ink 54"/>
                      <wp:cNvGraphicFramePr/>
                      <a:graphic xmlns:a="http://schemas.openxmlformats.org/drawingml/2006/main">
                        <a:graphicData uri="http://schemas.microsoft.com/office/word/2010/wordprocessingInk">
                          <w14:contentPart bwMode="auto" r:id="rId124">
                            <w14:nvContentPartPr>
                              <w14:cNvContentPartPr/>
                            </w14:nvContentPartPr>
                            <w14:xfrm>
                              <a:off x="0" y="0"/>
                              <a:ext cx="487800" cy="360"/>
                            </w14:xfrm>
                          </w14:contentPart>
                        </a:graphicData>
                      </a:graphic>
                    </wp:anchor>
                  </w:drawing>
                </mc:Choice>
                <mc:Fallback>
                  <w:pict>
                    <v:shape w14:anchorId="7225A265" id="Ink 54" o:spid="_x0000_s1026" type="#_x0000_t75" style="position:absolute;margin-left:166.6pt;margin-top:13pt;width:39.8pt;height:1.45pt;z-index:251948032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o:gfxdata="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">
                      <v:imagedata r:id="rId95" o:title=""/>
                    </v:shape>
                  </w:pict>
                </mc:Fallback>
              </mc:AlternateContent>
            </w:r>
            <w:r>
              <w:rPr>
                <w:noProof/>
                <w:lang w:val="en-US"/>
              </w:rPr>
              <mc:AlternateContent>
                <mc:Choice Requires="wpi">
                  <w:drawing>
                    <wp:anchor distT="0" distB="0" distL="114300" distR="114300" simplePos="0" relativeHeight="251947008" behindDoc="0" locked="0" layoutInCell="1" allowOverlap="1" wp14:anchorId="734D22EC" wp14:editId="7141BD07">
                      <wp:simplePos x="0" y="0"/>
                      <wp:positionH relativeFrom="column">
                        <wp:posOffset>54610</wp:posOffset>
                      </wp:positionH>
                      <wp:positionV relativeFrom="paragraph">
                        <wp:posOffset>-193675</wp:posOffset>
                      </wp:positionV>
                      <wp:extent cx="1053360" cy="403860"/>
                      <wp:effectExtent l="38100" t="38100" r="0" b="53340"/>
                      <wp:wrapNone/>
                      <wp:docPr id="55" name="Ink 55"/>
                      <wp:cNvGraphicFramePr/>
                      <a:graphic xmlns:a="http://schemas.openxmlformats.org/drawingml/2006/main">
                        <a:graphicData uri="http://schemas.microsoft.com/office/word/2010/wordprocessingInk">
                          <w14:contentPart bwMode="auto" r:id="rId125">
                            <w14:nvContentPartPr>
                              <w14:cNvContentPartPr/>
                            </w14:nvContentPartPr>
                            <w14:xfrm>
                              <a:off x="0" y="0"/>
                              <a:ext cx="1053360" cy="403860"/>
                            </w14:xfrm>
                          </w14:contentPart>
                        </a:graphicData>
                      </a:graphic>
                    </wp:anchor>
                  </w:drawing>
                </mc:Choice>
                <mc:Fallback>
                  <w:pict>
                    <v:shape w14:anchorId="012C12B2" id="Ink 55" o:spid="_x0000_s1026" type="#_x0000_t75" style="position:absolute;margin-left:3.6pt;margin-top:-15.95pt;width:84.4pt;height:33.2pt;z-index:251947008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o:gfxdata="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">
                      <v:imagedata r:id="rId97" o:title=""/>
                    </v:shape>
                  </w:pict>
                </mc:Fallback>
              </mc:AlternateContent>
            </w:r>
          </w:p>
          <w:p w14:paraId="6D9804BF" w14:textId="77777777" w:rsidR="000D3F04" w:rsidRDefault="000D3F04" w:rsidP="007976C9">
            <w:pPr>
              <w:rPr>
                <w:lang w:val="en-US"/>
              </w:rPr>
            </w:pPr>
          </w:p>
        </w:tc>
      </w:tr>
    </w:tbl>
    <w:p w14:paraId="0F8D3DAF" w14:textId="77777777" w:rsidR="000D3F04" w:rsidRDefault="000D3F04" w:rsidP="002C5465">
      <w:pPr>
        <w:rPr>
          <w:lang w:val="en-US"/>
        </w:rPr>
      </w:pPr>
    </w:p>
    <w:p w14:paraId="0B976AB6" w14:textId="77777777" w:rsidR="004858F8" w:rsidRDefault="004858F8" w:rsidP="002C5465">
      <w:pPr>
        <w:rPr>
          <w:lang w:val="en-US"/>
        </w:rPr>
      </w:pPr>
      <w:r>
        <w:rPr>
          <w:lang w:val="en-US"/>
        </w:rPr>
        <w:t>And,</w:t>
      </w:r>
    </w:p>
    <w:p w14:paraId="07FF7052" w14:textId="6B4B6B3A" w:rsidR="004858F8" w:rsidRDefault="004858F8" w:rsidP="00D0672B">
      <w:pPr>
        <w:spacing w:after="0"/>
        <w:rPr>
          <w:lang w:val="en-US"/>
        </w:rPr>
      </w:pPr>
      <w:r>
        <w:rPr>
          <w:lang w:val="en-US"/>
        </w:rPr>
        <w:t xml:space="preserve">the level of </w:t>
      </w:r>
      <w:proofErr w:type="spellStart"/>
      <w:r>
        <w:rPr>
          <w:lang w:val="en-US"/>
        </w:rPr>
        <w:t>fireline</w:t>
      </w:r>
      <w:proofErr w:type="spellEnd"/>
      <w:r>
        <w:rPr>
          <w:lang w:val="en-US"/>
        </w:rPr>
        <w:t xml:space="preserve"> is at the forest floor ---- &gt; more likely buoyancy dominant</w:t>
      </w:r>
    </w:p>
    <w:p w14:paraId="6783AC7E" w14:textId="765A2A46" w:rsidR="004858F8" w:rsidRDefault="004858F8" w:rsidP="00D0672B">
      <w:pPr>
        <w:spacing w:after="0"/>
        <w:rPr>
          <w:lang w:val="en-US"/>
        </w:rPr>
      </w:pPr>
      <w:r>
        <w:rPr>
          <w:lang w:val="en-US"/>
        </w:rPr>
        <w:t xml:space="preserve">the level of </w:t>
      </w:r>
      <w:proofErr w:type="spellStart"/>
      <w:r>
        <w:rPr>
          <w:lang w:val="en-US"/>
        </w:rPr>
        <w:t>fireline</w:t>
      </w:r>
      <w:proofErr w:type="spellEnd"/>
      <w:r>
        <w:rPr>
          <w:lang w:val="en-US"/>
        </w:rPr>
        <w:t xml:space="preserve"> is at the canopy        ---- &gt; more likely wind dominant</w:t>
      </w:r>
    </w:p>
    <w:p w14:paraId="475D75F9" w14:textId="77777777" w:rsidR="004858F8" w:rsidRDefault="004858F8" w:rsidP="002C5465">
      <w:pPr>
        <w:rPr>
          <w:lang w:val="en-US"/>
        </w:rPr>
      </w:pPr>
    </w:p>
    <w:p w14:paraId="64A05385" w14:textId="1AAB2FD4" w:rsidR="004858F8" w:rsidRDefault="004858F8" w:rsidP="002C5465">
      <w:pPr>
        <w:rPr>
          <w:u w:val="single"/>
          <w:lang w:val="en-US"/>
        </w:rPr>
      </w:pPr>
      <w:r w:rsidRPr="00C80BE4">
        <w:rPr>
          <w:u w:val="single"/>
          <w:lang w:val="en-US"/>
        </w:rPr>
        <w:t xml:space="preserve"> </w:t>
      </w:r>
      <w:r w:rsidR="00C80BE4" w:rsidRPr="00C80BE4">
        <w:rPr>
          <w:u w:val="single"/>
          <w:lang w:val="en-US"/>
        </w:rPr>
        <w:t>Calculating the number density of vegetation particles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9016"/>
      </w:tblGrid>
      <w:tr w:rsidR="00C80BE4" w14:paraId="660FBACD" w14:textId="77777777" w:rsidTr="00C80BE4">
        <w:tc>
          <w:tcPr>
            <w:tcW w:w="9016" w:type="dxa"/>
          </w:tcPr>
          <w:p w14:paraId="47ED9344" w14:textId="530963E9" w:rsidR="00C80BE4" w:rsidRDefault="00C80BE4" w:rsidP="002C5465">
            <w:pPr>
              <w:rPr>
                <w:lang w:val="en-US"/>
              </w:rPr>
            </w:pPr>
            <w:r>
              <w:rPr>
                <w:noProof/>
                <w:lang w:val="en-US"/>
              </w:rPr>
              <mc:AlternateContent>
                <mc:Choice Requires="wpi">
                  <w:drawing>
                    <wp:anchor distT="0" distB="0" distL="114300" distR="114300" simplePos="0" relativeHeight="252004352" behindDoc="0" locked="0" layoutInCell="1" allowOverlap="1" wp14:anchorId="2AA6ED9D" wp14:editId="69AB58D8">
                      <wp:simplePos x="0" y="0"/>
                      <wp:positionH relativeFrom="column">
                        <wp:posOffset>2309145</wp:posOffset>
                      </wp:positionH>
                      <wp:positionV relativeFrom="paragraph">
                        <wp:posOffset>118615</wp:posOffset>
                      </wp:positionV>
                      <wp:extent cx="107640" cy="6480"/>
                      <wp:effectExtent l="38100" t="57150" r="45085" b="50800"/>
                      <wp:wrapNone/>
                      <wp:docPr id="106" name="Ink 106"/>
                      <wp:cNvGraphicFramePr/>
                      <a:graphic xmlns:a="http://schemas.openxmlformats.org/drawingml/2006/main">
                        <a:graphicData uri="http://schemas.microsoft.com/office/word/2010/wordprocessingInk">
                          <w14:contentPart bwMode="auto" r:id="rId126">
                            <w14:nvContentPartPr>
                              <w14:cNvContentPartPr/>
                            </w14:nvContentPartPr>
                            <w14:xfrm>
                              <a:off x="0" y="0"/>
                              <a:ext cx="107640" cy="6480"/>
                            </w14:xfrm>
                          </w14:contentPart>
                        </a:graphicData>
                      </a:graphic>
                    </wp:anchor>
                  </w:drawing>
                </mc:Choice>
                <mc:Fallback>
                  <w:pict>
                    <v:shapetype w14:anchorId="0E6E5009" id="_x0000_t75" coordsize="21600,21600" o:spt="75" o:preferrelative="t" path="m@4@5l@4@11@9@11@9@5xe" filled="f" stroked="f">
                      <v:stroke joinstyle="miter"/>
                      <v:formulas>
                        <v:f eqn="if lineDrawn pixelLineWidth 0"/>
                        <v:f eqn="sum @0 1 0"/>
                        <v:f eqn="sum 0 0 @1"/>
                        <v:f eqn="prod @2 1 2"/>
                        <v:f eqn="prod @3 21600 pixelWidth"/>
                        <v:f eqn="prod @3 21600 pixelHeight"/>
                        <v:f eqn="sum @0 0 1"/>
                        <v:f eqn="prod @6 1 2"/>
                        <v:f eqn="prod @7 21600 pixelWidth"/>
                        <v:f eqn="sum @8 21600 0"/>
                        <v:f eqn="prod @7 21600 pixelHeight"/>
                        <v:f eqn="sum @10 21600 0"/>
                      </v:formulas>
                      <v:path o:extrusionok="f" gradientshapeok="t" o:connecttype="rect"/>
                      <o:lock v:ext="edit" aspectratio="t"/>
                    </v:shapetype>
                    <v:shape id="Ink 106" o:spid="_x0000_s1026" type="#_x0000_t75" style="position:absolute;margin-left:181.1pt;margin-top:8.65pt;width:9.9pt;height:1.9pt;z-index:252004352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o:gfxdata="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">
                      <v:imagedata r:id="rId127" o:title=""/>
                    </v:shape>
                  </w:pict>
                </mc:Fallback>
              </mc:AlternateContent>
            </w:r>
          </w:p>
          <w:p w14:paraId="697639E4" w14:textId="37EC2BFB" w:rsidR="00C80BE4" w:rsidRDefault="007173B0" w:rsidP="002C5465">
            <w:pPr>
              <w:rPr>
                <w:lang w:val="en-US"/>
              </w:rPr>
            </w:pPr>
            <w:r>
              <w:rPr>
                <w:noProof/>
                <w:lang w:val="en-US"/>
              </w:rPr>
              <mc:AlternateContent>
                <mc:Choice Requires="wpi">
                  <w:drawing>
                    <wp:anchor distT="0" distB="0" distL="114300" distR="114300" simplePos="0" relativeHeight="252371968" behindDoc="0" locked="0" layoutInCell="1" allowOverlap="1" wp14:anchorId="7A600ED4" wp14:editId="659EC3F4">
                      <wp:simplePos x="0" y="0"/>
                      <wp:positionH relativeFrom="column">
                        <wp:posOffset>5528985</wp:posOffset>
                      </wp:positionH>
                      <wp:positionV relativeFrom="paragraph">
                        <wp:posOffset>30070</wp:posOffset>
                      </wp:positionV>
                      <wp:extent cx="60120" cy="229320"/>
                      <wp:effectExtent l="38100" t="38100" r="35560" b="37465"/>
                      <wp:wrapNone/>
                      <wp:docPr id="512" name="Ink 512"/>
                      <wp:cNvGraphicFramePr/>
                      <a:graphic xmlns:a="http://schemas.openxmlformats.org/drawingml/2006/main">
                        <a:graphicData uri="http://schemas.microsoft.com/office/word/2010/wordprocessingInk">
                          <w14:contentPart bwMode="auto" r:id="rId128">
                            <w14:nvContentPartPr>
                              <w14:cNvContentPartPr/>
                            </w14:nvContentPartPr>
                            <w14:xfrm>
                              <a:off x="0" y="0"/>
                              <a:ext cx="60120" cy="229320"/>
                            </w14:xfrm>
                          </w14:contentPart>
                        </a:graphicData>
                      </a:graphic>
                    </wp:anchor>
                  </w:drawing>
                </mc:Choice>
                <mc:Fallback>
                  <w:pict>
                    <v:shape w14:anchorId="67B25ABC" id="Ink 512" o:spid="_x0000_s1026" type="#_x0000_t75" style="position:absolute;margin-left:435pt;margin-top:2pt;width:5.45pt;height:18.75pt;z-index:252371968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o:gfxdata="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">
                      <v:imagedata r:id="rId129" o:title=""/>
                    </v:shape>
                  </w:pict>
                </mc:Fallback>
              </mc:AlternateContent>
            </w:r>
            <w:r>
              <w:rPr>
                <w:noProof/>
                <w:lang w:val="en-US"/>
              </w:rPr>
              <mc:AlternateContent>
                <mc:Choice Requires="wpi">
                  <w:drawing>
                    <wp:anchor distT="0" distB="0" distL="114300" distR="114300" simplePos="0" relativeHeight="252370944" behindDoc="0" locked="0" layoutInCell="1" allowOverlap="1" wp14:anchorId="28992044" wp14:editId="6886B202">
                      <wp:simplePos x="0" y="0"/>
                      <wp:positionH relativeFrom="column">
                        <wp:posOffset>5401905</wp:posOffset>
                      </wp:positionH>
                      <wp:positionV relativeFrom="paragraph">
                        <wp:posOffset>30070</wp:posOffset>
                      </wp:positionV>
                      <wp:extent cx="128160" cy="190080"/>
                      <wp:effectExtent l="38100" t="38100" r="43815" b="38735"/>
                      <wp:wrapNone/>
                      <wp:docPr id="511" name="Ink 511"/>
                      <wp:cNvGraphicFramePr/>
                      <a:graphic xmlns:a="http://schemas.openxmlformats.org/drawingml/2006/main">
                        <a:graphicData uri="http://schemas.microsoft.com/office/word/2010/wordprocessingInk">
                          <w14:contentPart bwMode="auto" r:id="rId130">
                            <w14:nvContentPartPr>
                              <w14:cNvContentPartPr/>
                            </w14:nvContentPartPr>
                            <w14:xfrm>
                              <a:off x="0" y="0"/>
                              <a:ext cx="128160" cy="190080"/>
                            </w14:xfrm>
                          </w14:contentPart>
                        </a:graphicData>
                      </a:graphic>
                    </wp:anchor>
                  </w:drawing>
                </mc:Choice>
                <mc:Fallback>
                  <w:pict>
                    <v:shape w14:anchorId="058A76F7" id="Ink 511" o:spid="_x0000_s1026" type="#_x0000_t75" style="position:absolute;margin-left:425pt;margin-top:2pt;width:10.8pt;height:15.65pt;z-index:252370944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o:gfxdata="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">
                      <v:imagedata r:id="rId131" o:title=""/>
                    </v:shape>
                  </w:pict>
                </mc:Fallback>
              </mc:AlternateContent>
            </w:r>
            <w:r>
              <w:rPr>
                <w:noProof/>
                <w:lang w:val="en-US"/>
              </w:rPr>
              <mc:AlternateContent>
                <mc:Choice Requires="wpi">
                  <w:drawing>
                    <wp:anchor distT="0" distB="0" distL="114300" distR="114300" simplePos="0" relativeHeight="252369920" behindDoc="0" locked="0" layoutInCell="1" allowOverlap="1" wp14:anchorId="56F6BA0D" wp14:editId="2130491E">
                      <wp:simplePos x="0" y="0"/>
                      <wp:positionH relativeFrom="column">
                        <wp:posOffset>5234865</wp:posOffset>
                      </wp:positionH>
                      <wp:positionV relativeFrom="paragraph">
                        <wp:posOffset>24310</wp:posOffset>
                      </wp:positionV>
                      <wp:extent cx="143280" cy="165960"/>
                      <wp:effectExtent l="38100" t="38100" r="28575" b="43815"/>
                      <wp:wrapNone/>
                      <wp:docPr id="510" name="Ink 510"/>
                      <wp:cNvGraphicFramePr/>
                      <a:graphic xmlns:a="http://schemas.openxmlformats.org/drawingml/2006/main">
                        <a:graphicData uri="http://schemas.microsoft.com/office/word/2010/wordprocessingInk">
                          <w14:contentPart bwMode="auto" r:id="rId132">
                            <w14:nvContentPartPr>
                              <w14:cNvContentPartPr/>
                            </w14:nvContentPartPr>
                            <w14:xfrm>
                              <a:off x="0" y="0"/>
                              <a:ext cx="143280" cy="165960"/>
                            </w14:xfrm>
                          </w14:contentPart>
                        </a:graphicData>
                      </a:graphic>
                    </wp:anchor>
                  </w:drawing>
                </mc:Choice>
                <mc:Fallback>
                  <w:pict>
                    <v:shape w14:anchorId="07B1036D" id="Ink 510" o:spid="_x0000_s1026" type="#_x0000_t75" style="position:absolute;margin-left:411.85pt;margin-top:1.55pt;width:12pt;height:13.75pt;z-index:252369920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o:gfxdata="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">
                      <v:imagedata r:id="rId133" o:title=""/>
                    </v:shape>
                  </w:pict>
                </mc:Fallback>
              </mc:AlternateContent>
            </w:r>
            <w:r>
              <w:rPr>
                <w:noProof/>
                <w:lang w:val="en-US"/>
              </w:rPr>
              <mc:AlternateContent>
                <mc:Choice Requires="wpi">
                  <w:drawing>
                    <wp:anchor distT="0" distB="0" distL="114300" distR="114300" simplePos="0" relativeHeight="252368896" behindDoc="0" locked="0" layoutInCell="1" allowOverlap="1" wp14:anchorId="15B4C043" wp14:editId="413726F6">
                      <wp:simplePos x="0" y="0"/>
                      <wp:positionH relativeFrom="column">
                        <wp:posOffset>5096985</wp:posOffset>
                      </wp:positionH>
                      <wp:positionV relativeFrom="paragraph">
                        <wp:posOffset>48070</wp:posOffset>
                      </wp:positionV>
                      <wp:extent cx="95760" cy="162360"/>
                      <wp:effectExtent l="38100" t="38100" r="38100" b="47625"/>
                      <wp:wrapNone/>
                      <wp:docPr id="509" name="Ink 509"/>
                      <wp:cNvGraphicFramePr/>
                      <a:graphic xmlns:a="http://schemas.openxmlformats.org/drawingml/2006/main">
                        <a:graphicData uri="http://schemas.microsoft.com/office/word/2010/wordprocessingInk">
                          <w14:contentPart bwMode="auto" r:id="rId134">
                            <w14:nvContentPartPr>
                              <w14:cNvContentPartPr/>
                            </w14:nvContentPartPr>
                            <w14:xfrm>
                              <a:off x="0" y="0"/>
                              <a:ext cx="95760" cy="162360"/>
                            </w14:xfrm>
                          </w14:contentPart>
                        </a:graphicData>
                      </a:graphic>
                    </wp:anchor>
                  </w:drawing>
                </mc:Choice>
                <mc:Fallback>
                  <w:pict>
                    <v:shape w14:anchorId="76DE3BBD" id="Ink 509" o:spid="_x0000_s1026" type="#_x0000_t75" style="position:absolute;margin-left:401pt;margin-top:3.45pt;width:8.25pt;height:13.5pt;z-index:252368896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o:gfxdata="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">
                      <v:imagedata r:id="rId135" o:title=""/>
                    </v:shape>
                  </w:pict>
                </mc:Fallback>
              </mc:AlternateContent>
            </w:r>
            <w:r>
              <w:rPr>
                <w:noProof/>
                <w:lang w:val="en-US"/>
              </w:rPr>
              <mc:AlternateContent>
                <mc:Choice Requires="wpi">
                  <w:drawing>
                    <wp:anchor distT="0" distB="0" distL="114300" distR="114300" simplePos="0" relativeHeight="252367872" behindDoc="0" locked="0" layoutInCell="1" allowOverlap="1" wp14:anchorId="343691C5" wp14:editId="57B97C10">
                      <wp:simplePos x="0" y="0"/>
                      <wp:positionH relativeFrom="column">
                        <wp:posOffset>4996185</wp:posOffset>
                      </wp:positionH>
                      <wp:positionV relativeFrom="paragraph">
                        <wp:posOffset>17470</wp:posOffset>
                      </wp:positionV>
                      <wp:extent cx="95040" cy="244080"/>
                      <wp:effectExtent l="38100" t="38100" r="38735" b="41910"/>
                      <wp:wrapNone/>
                      <wp:docPr id="508" name="Ink 508"/>
                      <wp:cNvGraphicFramePr/>
                      <a:graphic xmlns:a="http://schemas.openxmlformats.org/drawingml/2006/main">
                        <a:graphicData uri="http://schemas.microsoft.com/office/word/2010/wordprocessingInk">
                          <w14:contentPart bwMode="auto" r:id="rId136">
                            <w14:nvContentPartPr>
                              <w14:cNvContentPartPr/>
                            </w14:nvContentPartPr>
                            <w14:xfrm>
                              <a:off x="0" y="0"/>
                              <a:ext cx="95040" cy="244080"/>
                            </w14:xfrm>
                          </w14:contentPart>
                        </a:graphicData>
                      </a:graphic>
                    </wp:anchor>
                  </w:drawing>
                </mc:Choice>
                <mc:Fallback>
                  <w:pict>
                    <v:shape w14:anchorId="13CB32AE" id="Ink 508" o:spid="_x0000_s1026" type="#_x0000_t75" style="position:absolute;margin-left:393.05pt;margin-top:1.05pt;width:8.2pt;height:19.9pt;z-index:252367872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o:gfxdata="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">
                      <v:imagedata r:id="rId137" o:title=""/>
                    </v:shape>
                  </w:pict>
                </mc:Fallback>
              </mc:AlternateContent>
            </w:r>
            <w:r>
              <w:rPr>
                <w:noProof/>
                <w:lang w:val="en-US"/>
              </w:rPr>
              <mc:AlternateContent>
                <mc:Choice Requires="wpi">
                  <w:drawing>
                    <wp:anchor distT="0" distB="0" distL="114300" distR="114300" simplePos="0" relativeHeight="252352512" behindDoc="0" locked="0" layoutInCell="1" allowOverlap="1" wp14:anchorId="768D0AF5" wp14:editId="177535E0">
                      <wp:simplePos x="0" y="0"/>
                      <wp:positionH relativeFrom="column">
                        <wp:posOffset>168910</wp:posOffset>
                      </wp:positionH>
                      <wp:positionV relativeFrom="paragraph">
                        <wp:posOffset>-99060</wp:posOffset>
                      </wp:positionV>
                      <wp:extent cx="252480" cy="345440"/>
                      <wp:effectExtent l="38100" t="38100" r="33655" b="35560"/>
                      <wp:wrapNone/>
                      <wp:docPr id="489" name="Ink 489"/>
                      <wp:cNvGraphicFramePr/>
                      <a:graphic xmlns:a="http://schemas.openxmlformats.org/drawingml/2006/main">
                        <a:graphicData uri="http://schemas.microsoft.com/office/word/2010/wordprocessingInk">
                          <w14:contentPart bwMode="auto" r:id="rId138">
                            <w14:nvContentPartPr>
                              <w14:cNvContentPartPr/>
                            </w14:nvContentPartPr>
                            <w14:xfrm>
                              <a:off x="0" y="0"/>
                              <a:ext cx="252480" cy="345440"/>
                            </w14:xfrm>
                          </w14:contentPart>
                        </a:graphicData>
                      </a:graphic>
                    </wp:anchor>
                  </w:drawing>
                </mc:Choice>
                <mc:Fallback>
                  <w:pict>
                    <v:shape w14:anchorId="37086E40" id="Ink 489" o:spid="_x0000_s1026" type="#_x0000_t75" style="position:absolute;margin-left:12.95pt;margin-top:-8.15pt;width:20.6pt;height:27.9pt;z-index:252352512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o:gfxdata="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">
                      <v:imagedata r:id="rId139" o:title=""/>
                    </v:shape>
                  </w:pict>
                </mc:Fallback>
              </mc:AlternateContent>
            </w:r>
            <w:r w:rsidR="006E3259">
              <w:rPr>
                <w:noProof/>
                <w:lang w:val="en-US"/>
              </w:rPr>
              <mc:AlternateContent>
                <mc:Choice Requires="wpi">
                  <w:drawing>
                    <wp:anchor distT="0" distB="0" distL="114300" distR="114300" simplePos="0" relativeHeight="252327936" behindDoc="0" locked="0" layoutInCell="1" allowOverlap="1" wp14:anchorId="44E699A0" wp14:editId="36DD4663">
                      <wp:simplePos x="0" y="0"/>
                      <wp:positionH relativeFrom="column">
                        <wp:posOffset>3709670</wp:posOffset>
                      </wp:positionH>
                      <wp:positionV relativeFrom="paragraph">
                        <wp:posOffset>17145</wp:posOffset>
                      </wp:positionV>
                      <wp:extent cx="1235305" cy="236160"/>
                      <wp:effectExtent l="38100" t="38100" r="41275" b="31115"/>
                      <wp:wrapNone/>
                      <wp:docPr id="457" name="Ink 457"/>
                      <wp:cNvGraphicFramePr/>
                      <a:graphic xmlns:a="http://schemas.openxmlformats.org/drawingml/2006/main">
                        <a:graphicData uri="http://schemas.microsoft.com/office/word/2010/wordprocessingInk">
                          <w14:contentPart bwMode="auto" r:id="rId140">
                            <w14:nvContentPartPr>
                              <w14:cNvContentPartPr/>
                            </w14:nvContentPartPr>
                            <w14:xfrm>
                              <a:off x="0" y="0"/>
                              <a:ext cx="1235305" cy="236160"/>
                            </w14:xfrm>
                          </w14:contentPart>
                        </a:graphicData>
                      </a:graphic>
                    </wp:anchor>
                  </w:drawing>
                </mc:Choice>
                <mc:Fallback>
                  <w:pict>
                    <v:shape w14:anchorId="0062B492" id="Ink 457" o:spid="_x0000_s1026" type="#_x0000_t75" style="position:absolute;margin-left:291.75pt;margin-top:1pt;width:97.95pt;height:19.35pt;z-index:252327936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o:gfxdata="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">
                      <v:imagedata r:id="rId141" o:title=""/>
                    </v:shape>
                  </w:pict>
                </mc:Fallback>
              </mc:AlternateContent>
            </w:r>
          </w:p>
          <w:p w14:paraId="1607CF29" w14:textId="5157925B" w:rsidR="00C80BE4" w:rsidRDefault="007173B0" w:rsidP="002C5465">
            <w:pPr>
              <w:rPr>
                <w:lang w:val="en-US"/>
              </w:rPr>
            </w:pPr>
            <w:r>
              <w:rPr>
                <w:noProof/>
                <w:lang w:val="en-US"/>
              </w:rPr>
              <mc:AlternateContent>
                <mc:Choice Requires="wpi">
                  <w:drawing>
                    <wp:anchor distT="0" distB="0" distL="114300" distR="114300" simplePos="0" relativeHeight="252349440" behindDoc="0" locked="0" layoutInCell="1" allowOverlap="1" wp14:anchorId="5318F055" wp14:editId="4BD4A0C5">
                      <wp:simplePos x="0" y="0"/>
                      <wp:positionH relativeFrom="column">
                        <wp:posOffset>97305</wp:posOffset>
                      </wp:positionH>
                      <wp:positionV relativeFrom="paragraph">
                        <wp:posOffset>-18430</wp:posOffset>
                      </wp:positionV>
                      <wp:extent cx="112320" cy="126000"/>
                      <wp:effectExtent l="38100" t="38100" r="40640" b="45720"/>
                      <wp:wrapNone/>
                      <wp:docPr id="480" name="Ink 480"/>
                      <wp:cNvGraphicFramePr/>
                      <a:graphic xmlns:a="http://schemas.openxmlformats.org/drawingml/2006/main">
                        <a:graphicData uri="http://schemas.microsoft.com/office/word/2010/wordprocessingInk">
                          <w14:contentPart bwMode="auto" r:id="rId142">
                            <w14:nvContentPartPr>
                              <w14:cNvContentPartPr/>
                            </w14:nvContentPartPr>
                            <w14:xfrm>
                              <a:off x="0" y="0"/>
                              <a:ext cx="112320" cy="126000"/>
                            </w14:xfrm>
                          </w14:contentPart>
                        </a:graphicData>
                      </a:graphic>
                    </wp:anchor>
                  </w:drawing>
                </mc:Choice>
                <mc:Fallback>
                  <w:pict>
                    <v:shape w14:anchorId="1AC335BF" id="Ink 480" o:spid="_x0000_s1026" type="#_x0000_t75" style="position:absolute;margin-left:7.3pt;margin-top:-1.8pt;width:9.55pt;height:10.6pt;z-index:252349440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o:gfxdata="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">
                      <v:imagedata r:id="rId143" o:title=""/>
                    </v:shape>
                  </w:pict>
                </mc:Fallback>
              </mc:AlternateContent>
            </w:r>
            <w:r>
              <w:rPr>
                <w:noProof/>
                <w:lang w:val="en-US"/>
              </w:rPr>
              <mc:AlternateContent>
                <mc:Choice Requires="wpi">
                  <w:drawing>
                    <wp:anchor distT="0" distB="0" distL="114300" distR="114300" simplePos="0" relativeHeight="252348416" behindDoc="0" locked="0" layoutInCell="1" allowOverlap="1" wp14:anchorId="06A1CF75" wp14:editId="0B2AC690">
                      <wp:simplePos x="0" y="0"/>
                      <wp:positionH relativeFrom="column">
                        <wp:posOffset>61305</wp:posOffset>
                      </wp:positionH>
                      <wp:positionV relativeFrom="paragraph">
                        <wp:posOffset>6050</wp:posOffset>
                      </wp:positionV>
                      <wp:extent cx="360" cy="151560"/>
                      <wp:effectExtent l="38100" t="38100" r="38100" b="39370"/>
                      <wp:wrapNone/>
                      <wp:docPr id="479" name="Ink 479"/>
                      <wp:cNvGraphicFramePr/>
                      <a:graphic xmlns:a="http://schemas.openxmlformats.org/drawingml/2006/main">
                        <a:graphicData uri="http://schemas.microsoft.com/office/word/2010/wordprocessingInk">
                          <w14:contentPart bwMode="auto" r:id="rId144">
                            <w14:nvContentPartPr>
                              <w14:cNvContentPartPr/>
                            </w14:nvContentPartPr>
                            <w14:xfrm>
                              <a:off x="0" y="0"/>
                              <a:ext cx="360" cy="151560"/>
                            </w14:xfrm>
                          </w14:contentPart>
                        </a:graphicData>
                      </a:graphic>
                    </wp:anchor>
                  </w:drawing>
                </mc:Choice>
                <mc:Fallback>
                  <w:pict>
                    <v:shape w14:anchorId="62188773" id="Ink 479" o:spid="_x0000_s1026" type="#_x0000_t75" style="position:absolute;margin-left:4.5pt;margin-top:.15pt;width:.75pt;height:12.65pt;z-index:252348416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o:gfxdata="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">
                      <v:imagedata r:id="rId145" o:title=""/>
                    </v:shape>
                  </w:pict>
                </mc:Fallback>
              </mc:AlternateContent>
            </w:r>
          </w:p>
          <w:p w14:paraId="3F95FA90" w14:textId="279697FC" w:rsidR="00C80BE4" w:rsidRDefault="007173B0" w:rsidP="002C5465">
            <w:pPr>
              <w:rPr>
                <w:lang w:val="en-US"/>
              </w:rPr>
            </w:pPr>
            <w:r>
              <w:rPr>
                <w:noProof/>
                <w:lang w:val="en-US"/>
              </w:rPr>
              <mc:AlternateContent>
                <mc:Choice Requires="wpi">
                  <w:drawing>
                    <wp:anchor distT="0" distB="0" distL="114300" distR="114300" simplePos="0" relativeHeight="252366848" behindDoc="0" locked="0" layoutInCell="1" allowOverlap="1" wp14:anchorId="21A2841B" wp14:editId="1D0AFC53">
                      <wp:simplePos x="0" y="0"/>
                      <wp:positionH relativeFrom="column">
                        <wp:posOffset>-46355</wp:posOffset>
                      </wp:positionH>
                      <wp:positionV relativeFrom="paragraph">
                        <wp:posOffset>-38100</wp:posOffset>
                      </wp:positionV>
                      <wp:extent cx="89280" cy="178920"/>
                      <wp:effectExtent l="38100" t="38100" r="44450" b="31115"/>
                      <wp:wrapNone/>
                      <wp:docPr id="503" name="Ink 503"/>
                      <wp:cNvGraphicFramePr/>
                      <a:graphic xmlns:a="http://schemas.openxmlformats.org/drawingml/2006/main">
                        <a:graphicData uri="http://schemas.microsoft.com/office/word/2010/wordprocessingInk">
                          <w14:contentPart bwMode="auto" r:id="rId146">
                            <w14:nvContentPartPr>
                              <w14:cNvContentPartPr/>
                            </w14:nvContentPartPr>
                            <w14:xfrm>
                              <a:off x="0" y="0"/>
                              <a:ext cx="89280" cy="178920"/>
                            </w14:xfrm>
                          </w14:contentPart>
                        </a:graphicData>
                      </a:graphic>
                    </wp:anchor>
                  </w:drawing>
                </mc:Choice>
                <mc:Fallback>
                  <w:pict>
                    <v:shape w14:anchorId="0194E0A7" id="Ink 503" o:spid="_x0000_s1026" type="#_x0000_t75" style="position:absolute;margin-left:-4pt;margin-top:-3.35pt;width:7.75pt;height:14.8pt;z-index:252366848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o:gfxdata="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">
                      <v:imagedata r:id="rId147" o:title=""/>
                    </v:shape>
                  </w:pict>
                </mc:Fallback>
              </mc:AlternateContent>
            </w:r>
            <w:r w:rsidR="00FB6395">
              <w:rPr>
                <w:noProof/>
                <w:lang w:val="en-US"/>
              </w:rPr>
              <mc:AlternateContent>
                <mc:Choice Requires="wpi">
                  <w:drawing>
                    <wp:anchor distT="0" distB="0" distL="114300" distR="114300" simplePos="0" relativeHeight="252254208" behindDoc="0" locked="0" layoutInCell="1" allowOverlap="1" wp14:anchorId="7C642E03" wp14:editId="6C5865A6">
                      <wp:simplePos x="0" y="0"/>
                      <wp:positionH relativeFrom="column">
                        <wp:posOffset>-40005</wp:posOffset>
                      </wp:positionH>
                      <wp:positionV relativeFrom="paragraph">
                        <wp:posOffset>-408940</wp:posOffset>
                      </wp:positionV>
                      <wp:extent cx="3796030" cy="946785"/>
                      <wp:effectExtent l="38100" t="38100" r="52070" b="43815"/>
                      <wp:wrapNone/>
                      <wp:docPr id="385" name="Ink 385"/>
                      <wp:cNvGraphicFramePr/>
                      <a:graphic xmlns:a="http://schemas.openxmlformats.org/drawingml/2006/main">
                        <a:graphicData uri="http://schemas.microsoft.com/office/word/2010/wordprocessingInk">
                          <w14:contentPart bwMode="auto" r:id="rId148">
                            <w14:nvContentPartPr>
                              <w14:cNvContentPartPr/>
                            </w14:nvContentPartPr>
                            <w14:xfrm>
                              <a:off x="0" y="0"/>
                              <a:ext cx="3796030" cy="946785"/>
                            </w14:xfrm>
                          </w14:contentPart>
                        </a:graphicData>
                      </a:graphic>
                    </wp:anchor>
                  </w:drawing>
                </mc:Choice>
                <mc:Fallback>
                  <w:pict>
                    <v:shape w14:anchorId="793A2560" id="Ink 385" o:spid="_x0000_s1026" type="#_x0000_t75" style="position:absolute;margin-left:-3.85pt;margin-top:-32.9pt;width:300.3pt;height:75.95pt;z-index:252254208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o:gfxdata="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">
                      <v:imagedata r:id="rId149" o:title=""/>
                    </v:shape>
                  </w:pict>
                </mc:Fallback>
              </mc:AlternateContent>
            </w:r>
          </w:p>
          <w:p w14:paraId="3C78C9A8" w14:textId="0B8478C8" w:rsidR="00C80BE4" w:rsidRDefault="00C80BE4" w:rsidP="002C5465">
            <w:pPr>
              <w:rPr>
                <w:lang w:val="en-US"/>
              </w:rPr>
            </w:pPr>
          </w:p>
          <w:p w14:paraId="37BEE27B" w14:textId="35B3130C" w:rsidR="00C80BE4" w:rsidRDefault="00FB6395" w:rsidP="002C5465">
            <w:pPr>
              <w:rPr>
                <w:lang w:val="en-US"/>
              </w:rPr>
            </w:pPr>
            <w:r>
              <w:rPr>
                <w:noProof/>
                <w:lang w:val="en-US"/>
              </w:rPr>
              <mc:AlternateContent>
                <mc:Choice Requires="wpi">
                  <w:drawing>
                    <wp:anchor distT="0" distB="0" distL="114300" distR="114300" simplePos="0" relativeHeight="252181504" behindDoc="0" locked="0" layoutInCell="1" allowOverlap="1" wp14:anchorId="43E551FD" wp14:editId="026C86A8">
                      <wp:simplePos x="0" y="0"/>
                      <wp:positionH relativeFrom="column">
                        <wp:posOffset>873760</wp:posOffset>
                      </wp:positionH>
                      <wp:positionV relativeFrom="paragraph">
                        <wp:posOffset>-490220</wp:posOffset>
                      </wp:positionV>
                      <wp:extent cx="256355" cy="1132205"/>
                      <wp:effectExtent l="38100" t="38100" r="10795" b="48895"/>
                      <wp:wrapNone/>
                      <wp:docPr id="310" name="Ink 310"/>
                      <wp:cNvGraphicFramePr/>
                      <a:graphic xmlns:a="http://schemas.openxmlformats.org/drawingml/2006/main">
                        <a:graphicData uri="http://schemas.microsoft.com/office/word/2010/wordprocessingInk">
                          <w14:contentPart bwMode="auto" r:id="rId150">
                            <w14:nvContentPartPr>
                              <w14:cNvContentPartPr/>
                            </w14:nvContentPartPr>
                            <w14:xfrm>
                              <a:off x="0" y="0"/>
                              <a:ext cx="256355" cy="1132205"/>
                            </w14:xfrm>
                          </w14:contentPart>
                        </a:graphicData>
                      </a:graphic>
                    </wp:anchor>
                  </w:drawing>
                </mc:Choice>
                <mc:Fallback>
                  <w:pict>
                    <v:shape w14:anchorId="72BFD918" id="Ink 310" o:spid="_x0000_s1026" type="#_x0000_t75" style="position:absolute;margin-left:68.1pt;margin-top:-39.3pt;width:21.6pt;height:90.55pt;z-index:252181504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o:gfxdata="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">
                      <v:imagedata r:id="rId151" o:title=""/>
                    </v:shape>
                  </w:pict>
                </mc:Fallback>
              </mc:AlternateContent>
            </w:r>
            <w:r>
              <w:rPr>
                <w:noProof/>
                <w:lang w:val="en-US"/>
              </w:rPr>
              <mc:AlternateContent>
                <mc:Choice Requires="wpi">
                  <w:drawing>
                    <wp:anchor distT="0" distB="0" distL="114300" distR="114300" simplePos="0" relativeHeight="252172288" behindDoc="0" locked="0" layoutInCell="1" allowOverlap="1" wp14:anchorId="76354A23" wp14:editId="1829D196">
                      <wp:simplePos x="0" y="0"/>
                      <wp:positionH relativeFrom="column">
                        <wp:posOffset>2433320</wp:posOffset>
                      </wp:positionH>
                      <wp:positionV relativeFrom="paragraph">
                        <wp:posOffset>-475615</wp:posOffset>
                      </wp:positionV>
                      <wp:extent cx="1028700" cy="1266825"/>
                      <wp:effectExtent l="38100" t="38100" r="57150" b="47625"/>
                      <wp:wrapNone/>
                      <wp:docPr id="295" name="Ink 295"/>
                      <wp:cNvGraphicFramePr/>
                      <a:graphic xmlns:a="http://schemas.openxmlformats.org/drawingml/2006/main">
                        <a:graphicData uri="http://schemas.microsoft.com/office/word/2010/wordprocessingInk">
                          <w14:contentPart bwMode="auto" r:id="rId152">
                            <w14:nvContentPartPr>
                              <w14:cNvContentPartPr/>
                            </w14:nvContentPartPr>
                            <w14:xfrm>
                              <a:off x="0" y="0"/>
                              <a:ext cx="1028700" cy="1266825"/>
                            </w14:xfrm>
                          </w14:contentPart>
                        </a:graphicData>
                      </a:graphic>
                    </wp:anchor>
                  </w:drawing>
                </mc:Choice>
                <mc:Fallback>
                  <w:pict>
                    <v:shape w14:anchorId="6F350A8D" id="Ink 295" o:spid="_x0000_s1026" type="#_x0000_t75" style="position:absolute;margin-left:190.9pt;margin-top:-38.15pt;width:82.4pt;height:101.15pt;z-index:252172288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o:gfxdata="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">
                      <v:imagedata r:id="rId153" o:title=""/>
                    </v:shape>
                  </w:pict>
                </mc:Fallback>
              </mc:AlternateContent>
            </w:r>
          </w:p>
          <w:p w14:paraId="6B23BD96" w14:textId="3EAFD8C9" w:rsidR="00C80BE4" w:rsidRDefault="00FB6395" w:rsidP="002C5465">
            <w:pPr>
              <w:rPr>
                <w:lang w:val="en-US"/>
              </w:rPr>
            </w:pPr>
            <w:r>
              <w:rPr>
                <w:noProof/>
                <w:lang w:val="en-US"/>
              </w:rPr>
              <mc:AlternateContent>
                <mc:Choice Requires="wpi">
                  <w:drawing>
                    <wp:anchor distT="0" distB="0" distL="114300" distR="114300" simplePos="0" relativeHeight="252186624" behindDoc="0" locked="0" layoutInCell="1" allowOverlap="1" wp14:anchorId="0926E113" wp14:editId="72D6E443">
                      <wp:simplePos x="0" y="0"/>
                      <wp:positionH relativeFrom="column">
                        <wp:posOffset>378460</wp:posOffset>
                      </wp:positionH>
                      <wp:positionV relativeFrom="paragraph">
                        <wp:posOffset>-746760</wp:posOffset>
                      </wp:positionV>
                      <wp:extent cx="2686050" cy="1653540"/>
                      <wp:effectExtent l="38100" t="38100" r="57150" b="41910"/>
                      <wp:wrapNone/>
                      <wp:docPr id="315" name="Ink 315"/>
                      <wp:cNvGraphicFramePr/>
                      <a:graphic xmlns:a="http://schemas.openxmlformats.org/drawingml/2006/main">
                        <a:graphicData uri="http://schemas.microsoft.com/office/word/2010/wordprocessingInk">
                          <w14:contentPart bwMode="auto" r:id="rId154">
                            <w14:nvContentPartPr>
                              <w14:cNvContentPartPr/>
                            </w14:nvContentPartPr>
                            <w14:xfrm>
                              <a:off x="0" y="0"/>
                              <a:ext cx="2686050" cy="1653540"/>
                            </w14:xfrm>
                          </w14:contentPart>
                        </a:graphicData>
                      </a:graphic>
                    </wp:anchor>
                  </w:drawing>
                </mc:Choice>
                <mc:Fallback>
                  <w:pict>
                    <v:shape w14:anchorId="4765A17A" id="Ink 315" o:spid="_x0000_s1026" type="#_x0000_t75" style="position:absolute;margin-left:29.1pt;margin-top:-59.5pt;width:212.9pt;height:131.6pt;z-index:252186624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o:gfxdata="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">
                      <v:imagedata r:id="rId155" o:title=""/>
                    </v:shape>
                  </w:pict>
                </mc:Fallback>
              </mc:AlternateContent>
            </w:r>
            <w:r>
              <w:rPr>
                <w:noProof/>
                <w:lang w:val="en-US"/>
              </w:rPr>
              <mc:AlternateContent>
                <mc:Choice Requires="wpi">
                  <w:drawing>
                    <wp:anchor distT="0" distB="0" distL="114300" distR="114300" simplePos="0" relativeHeight="252176384" behindDoc="0" locked="0" layoutInCell="1" allowOverlap="1" wp14:anchorId="28FC91B8" wp14:editId="7DDCE352">
                      <wp:simplePos x="0" y="0"/>
                      <wp:positionH relativeFrom="column">
                        <wp:posOffset>162560</wp:posOffset>
                      </wp:positionH>
                      <wp:positionV relativeFrom="paragraph">
                        <wp:posOffset>-461010</wp:posOffset>
                      </wp:positionV>
                      <wp:extent cx="299360" cy="992505"/>
                      <wp:effectExtent l="38100" t="57150" r="43815" b="55245"/>
                      <wp:wrapNone/>
                      <wp:docPr id="299" name="Ink 299"/>
                      <wp:cNvGraphicFramePr/>
                      <a:graphic xmlns:a="http://schemas.openxmlformats.org/drawingml/2006/main">
                        <a:graphicData uri="http://schemas.microsoft.com/office/word/2010/wordprocessingInk">
                          <w14:contentPart bwMode="auto" r:id="rId156">
                            <w14:nvContentPartPr>
                              <w14:cNvContentPartPr/>
                            </w14:nvContentPartPr>
                            <w14:xfrm>
                              <a:off x="0" y="0"/>
                              <a:ext cx="299360" cy="992505"/>
                            </w14:xfrm>
                          </w14:contentPart>
                        </a:graphicData>
                      </a:graphic>
                    </wp:anchor>
                  </w:drawing>
                </mc:Choice>
                <mc:Fallback>
                  <w:pict>
                    <v:shape w14:anchorId="0835EE4A" id="Ink 299" o:spid="_x0000_s1026" type="#_x0000_t75" style="position:absolute;margin-left:12.1pt;margin-top:-37pt;width:24.95pt;height:79.55pt;z-index:252176384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o:gfxdata="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">
                      <v:imagedata r:id="rId157" o:title=""/>
                    </v:shape>
                  </w:pict>
                </mc:Fallback>
              </mc:AlternateContent>
            </w:r>
          </w:p>
          <w:p w14:paraId="3F8897CB" w14:textId="7F4D6749" w:rsidR="00C80BE4" w:rsidRDefault="006E3259" w:rsidP="002C5465">
            <w:pPr>
              <w:rPr>
                <w:lang w:val="en-US"/>
              </w:rPr>
            </w:pPr>
            <w:r>
              <w:rPr>
                <w:noProof/>
                <w:lang w:val="en-US"/>
              </w:rPr>
              <mc:AlternateContent>
                <mc:Choice Requires="wpi">
                  <w:drawing>
                    <wp:anchor distT="0" distB="0" distL="114300" distR="114300" simplePos="0" relativeHeight="252347392" behindDoc="0" locked="0" layoutInCell="1" allowOverlap="1" wp14:anchorId="372C4858" wp14:editId="1E9BB497">
                      <wp:simplePos x="0" y="0"/>
                      <wp:positionH relativeFrom="column">
                        <wp:posOffset>3894455</wp:posOffset>
                      </wp:positionH>
                      <wp:positionV relativeFrom="paragraph">
                        <wp:posOffset>-103505</wp:posOffset>
                      </wp:positionV>
                      <wp:extent cx="1680570" cy="309880"/>
                      <wp:effectExtent l="38100" t="38100" r="34290" b="33020"/>
                      <wp:wrapNone/>
                      <wp:docPr id="478" name="Ink 478"/>
                      <wp:cNvGraphicFramePr/>
                      <a:graphic xmlns:a="http://schemas.openxmlformats.org/drawingml/2006/main">
                        <a:graphicData uri="http://schemas.microsoft.com/office/word/2010/wordprocessingInk">
                          <w14:contentPart bwMode="auto" r:id="rId158">
                            <w14:nvContentPartPr>
                              <w14:cNvContentPartPr/>
                            </w14:nvContentPartPr>
                            <w14:xfrm>
                              <a:off x="0" y="0"/>
                              <a:ext cx="1680570" cy="309880"/>
                            </w14:xfrm>
                          </w14:contentPart>
                        </a:graphicData>
                      </a:graphic>
                    </wp:anchor>
                  </w:drawing>
                </mc:Choice>
                <mc:Fallback>
                  <w:pict>
                    <v:shape w14:anchorId="22CA2696" id="Ink 478" o:spid="_x0000_s1026" type="#_x0000_t75" style="position:absolute;margin-left:306.3pt;margin-top:-8.5pt;width:133.05pt;height:25.1pt;z-index:252347392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o:gfxdata="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">
                      <v:imagedata r:id="rId159" o:title=""/>
                    </v:shape>
                  </w:pict>
                </mc:Fallback>
              </mc:AlternateContent>
            </w:r>
            <w:r w:rsidR="00FB6395">
              <w:rPr>
                <w:noProof/>
                <w:lang w:val="en-US"/>
              </w:rPr>
              <mc:AlternateContent>
                <mc:Choice Requires="wpi">
                  <w:drawing>
                    <wp:anchor distT="0" distB="0" distL="114300" distR="114300" simplePos="0" relativeHeight="252163072" behindDoc="0" locked="0" layoutInCell="1" allowOverlap="1" wp14:anchorId="0570236A" wp14:editId="22C80DED">
                      <wp:simplePos x="0" y="0"/>
                      <wp:positionH relativeFrom="column">
                        <wp:posOffset>3131385</wp:posOffset>
                      </wp:positionH>
                      <wp:positionV relativeFrom="paragraph">
                        <wp:posOffset>-465705</wp:posOffset>
                      </wp:positionV>
                      <wp:extent cx="55080" cy="986400"/>
                      <wp:effectExtent l="38100" t="38100" r="40640" b="42545"/>
                      <wp:wrapNone/>
                      <wp:docPr id="286" name="Ink 286"/>
                      <wp:cNvGraphicFramePr/>
                      <a:graphic xmlns:a="http://schemas.openxmlformats.org/drawingml/2006/main">
                        <a:graphicData uri="http://schemas.microsoft.com/office/word/2010/wordprocessingInk">
                          <w14:contentPart bwMode="auto" r:id="rId160">
                            <w14:nvContentPartPr>
                              <w14:cNvContentPartPr/>
                            </w14:nvContentPartPr>
                            <w14:xfrm>
                              <a:off x="0" y="0"/>
                              <a:ext cx="55080" cy="986400"/>
                            </w14:xfrm>
                          </w14:contentPart>
                        </a:graphicData>
                      </a:graphic>
                    </wp:anchor>
                  </w:drawing>
                </mc:Choice>
                <mc:Fallback>
                  <w:pict>
                    <v:shape w14:anchorId="5283A4DD" id="Ink 286" o:spid="_x0000_s1026" type="#_x0000_t75" style="position:absolute;margin-left:245.85pt;margin-top:-37.35pt;width:5.8pt;height:79.05pt;z-index:252163072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o:gfxdata="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">
                      <v:imagedata r:id="rId161" o:title=""/>
                    </v:shape>
                  </w:pict>
                </mc:Fallback>
              </mc:AlternateContent>
            </w:r>
            <w:r w:rsidR="00C80BE4">
              <w:rPr>
                <w:noProof/>
                <w:lang w:val="en-US"/>
              </w:rPr>
              <mc:AlternateContent>
                <mc:Choice Requires="wpi">
                  <w:drawing>
                    <wp:anchor distT="0" distB="0" distL="114300" distR="114300" simplePos="0" relativeHeight="251974656" behindDoc="0" locked="0" layoutInCell="1" allowOverlap="1" wp14:anchorId="4041578B" wp14:editId="241DE4C5">
                      <wp:simplePos x="0" y="0"/>
                      <wp:positionH relativeFrom="column">
                        <wp:posOffset>676905</wp:posOffset>
                      </wp:positionH>
                      <wp:positionV relativeFrom="paragraph">
                        <wp:posOffset>-618345</wp:posOffset>
                      </wp:positionV>
                      <wp:extent cx="121680" cy="1322640"/>
                      <wp:effectExtent l="57150" t="38100" r="50165" b="49530"/>
                      <wp:wrapNone/>
                      <wp:docPr id="36" name="Ink 36"/>
                      <wp:cNvGraphicFramePr/>
                      <a:graphic xmlns:a="http://schemas.openxmlformats.org/drawingml/2006/main">
                        <a:graphicData uri="http://schemas.microsoft.com/office/word/2010/wordprocessingInk">
                          <w14:contentPart bwMode="auto" r:id="rId162">
                            <w14:nvContentPartPr>
                              <w14:cNvContentPartPr/>
                            </w14:nvContentPartPr>
                            <w14:xfrm>
                              <a:off x="0" y="0"/>
                              <a:ext cx="121680" cy="1322640"/>
                            </w14:xfrm>
                          </w14:contentPart>
                        </a:graphicData>
                      </a:graphic>
                    </wp:anchor>
                  </w:drawing>
                </mc:Choice>
                <mc:Fallback>
                  <w:pict>
                    <v:shape w14:anchorId="37444900" id="Ink 36" o:spid="_x0000_s1026" type="#_x0000_t75" style="position:absolute;margin-left:52.6pt;margin-top:-49.4pt;width:11pt;height:105.6pt;z-index:251974656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o:gfxdata="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">
                      <v:imagedata r:id="rId163" o:title=""/>
                    </v:shape>
                  </w:pict>
                </mc:Fallback>
              </mc:AlternateContent>
            </w:r>
            <w:r w:rsidR="00C80BE4">
              <w:rPr>
                <w:noProof/>
                <w:lang w:val="en-US"/>
              </w:rPr>
              <mc:AlternateContent>
                <mc:Choice Requires="wpi">
                  <w:drawing>
                    <wp:anchor distT="0" distB="0" distL="114300" distR="114300" simplePos="0" relativeHeight="251973632" behindDoc="0" locked="0" layoutInCell="1" allowOverlap="1" wp14:anchorId="060578D0" wp14:editId="54B32BB7">
                      <wp:simplePos x="0" y="0"/>
                      <wp:positionH relativeFrom="column">
                        <wp:posOffset>410505</wp:posOffset>
                      </wp:positionH>
                      <wp:positionV relativeFrom="paragraph">
                        <wp:posOffset>-580185</wp:posOffset>
                      </wp:positionV>
                      <wp:extent cx="147240" cy="1249200"/>
                      <wp:effectExtent l="38100" t="38100" r="43815" b="46355"/>
                      <wp:wrapNone/>
                      <wp:docPr id="35" name="Ink 35"/>
                      <wp:cNvGraphicFramePr/>
                      <a:graphic xmlns:a="http://schemas.openxmlformats.org/drawingml/2006/main">
                        <a:graphicData uri="http://schemas.microsoft.com/office/word/2010/wordprocessingInk">
                          <w14:contentPart bwMode="auto" r:id="rId164">
                            <w14:nvContentPartPr>
                              <w14:cNvContentPartPr/>
                            </w14:nvContentPartPr>
                            <w14:xfrm>
                              <a:off x="0" y="0"/>
                              <a:ext cx="147240" cy="1249200"/>
                            </w14:xfrm>
                          </w14:contentPart>
                        </a:graphicData>
                      </a:graphic>
                    </wp:anchor>
                  </w:drawing>
                </mc:Choice>
                <mc:Fallback>
                  <w:pict>
                    <v:shape w14:anchorId="07859CF8" id="Ink 35" o:spid="_x0000_s1026" type="#_x0000_t75" style="position:absolute;margin-left:31.6pt;margin-top:-46.4pt;width:13.05pt;height:99.75pt;z-index:251973632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o:gfxdata="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">
                      <v:imagedata r:id="rId165" o:title=""/>
                    </v:shape>
                  </w:pict>
                </mc:Fallback>
              </mc:AlternateContent>
            </w:r>
          </w:p>
          <w:p w14:paraId="48FE0A39" w14:textId="381CB780" w:rsidR="00C80BE4" w:rsidRDefault="00FB6395" w:rsidP="002C5465">
            <w:pPr>
              <w:rPr>
                <w:lang w:val="en-US"/>
              </w:rPr>
            </w:pPr>
            <w:r>
              <w:rPr>
                <w:noProof/>
                <w:lang w:val="en-US"/>
              </w:rPr>
              <mc:AlternateContent>
                <mc:Choice Requires="wpi">
                  <w:drawing>
                    <wp:anchor distT="0" distB="0" distL="114300" distR="114300" simplePos="0" relativeHeight="252306432" behindDoc="0" locked="0" layoutInCell="1" allowOverlap="1" wp14:anchorId="59D319E2" wp14:editId="4DABCE8E">
                      <wp:simplePos x="0" y="0"/>
                      <wp:positionH relativeFrom="column">
                        <wp:posOffset>2537460</wp:posOffset>
                      </wp:positionH>
                      <wp:positionV relativeFrom="paragraph">
                        <wp:posOffset>-267970</wp:posOffset>
                      </wp:positionV>
                      <wp:extent cx="1201145" cy="615675"/>
                      <wp:effectExtent l="57150" t="76200" r="94615" b="89535"/>
                      <wp:wrapNone/>
                      <wp:docPr id="436" name="Ink 436"/>
                      <wp:cNvGraphicFramePr/>
                      <a:graphic xmlns:a="http://schemas.openxmlformats.org/drawingml/2006/main">
                        <a:graphicData uri="http://schemas.microsoft.com/office/word/2010/wordprocessingInk">
                          <w14:contentPart bwMode="auto" r:id="rId166">
                            <w14:nvContentPartPr>
                              <w14:cNvContentPartPr/>
                            </w14:nvContentPartPr>
                            <w14:xfrm>
                              <a:off x="0" y="0"/>
                              <a:ext cx="1201145" cy="615675"/>
                            </w14:xfrm>
                          </w14:contentPart>
                        </a:graphicData>
                      </a:graphic>
                    </wp:anchor>
                  </w:drawing>
                </mc:Choice>
                <mc:Fallback>
                  <w:pict>
                    <v:shape w14:anchorId="5A67C125" id="Ink 436" o:spid="_x0000_s1026" type="#_x0000_t75" style="position:absolute;margin-left:197pt;margin-top:-23.95pt;width:100.25pt;height:54.15pt;z-index:252306432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o:gfxdata="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">
                      <v:imagedata r:id="rId167" o:title=""/>
                    </v:shape>
                  </w:pict>
                </mc:Fallback>
              </mc:AlternateContent>
            </w:r>
            <w:r>
              <w:rPr>
                <w:noProof/>
                <w:lang w:val="en-US"/>
              </w:rPr>
              <mc:AlternateContent>
                <mc:Choice Requires="wpi">
                  <w:drawing>
                    <wp:anchor distT="0" distB="0" distL="114300" distR="114300" simplePos="0" relativeHeight="252307456" behindDoc="0" locked="0" layoutInCell="1" allowOverlap="1" wp14:anchorId="781DE6D6" wp14:editId="53200968">
                      <wp:simplePos x="0" y="0"/>
                      <wp:positionH relativeFrom="column">
                        <wp:posOffset>-40005</wp:posOffset>
                      </wp:positionH>
                      <wp:positionV relativeFrom="paragraph">
                        <wp:posOffset>-363220</wp:posOffset>
                      </wp:positionV>
                      <wp:extent cx="3879215" cy="920115"/>
                      <wp:effectExtent l="38100" t="57150" r="45085" b="51435"/>
                      <wp:wrapNone/>
                      <wp:docPr id="437" name="Ink 437"/>
                      <wp:cNvGraphicFramePr/>
                      <a:graphic xmlns:a="http://schemas.openxmlformats.org/drawingml/2006/main">
                        <a:graphicData uri="http://schemas.microsoft.com/office/word/2010/wordprocessingInk">
                          <w14:contentPart bwMode="auto" r:id="rId168">
                            <w14:nvContentPartPr>
                              <w14:cNvContentPartPr/>
                            </w14:nvContentPartPr>
                            <w14:xfrm>
                              <a:off x="0" y="0"/>
                              <a:ext cx="3879215" cy="920115"/>
                            </w14:xfrm>
                          </w14:contentPart>
                        </a:graphicData>
                      </a:graphic>
                    </wp:anchor>
                  </w:drawing>
                </mc:Choice>
                <mc:Fallback>
                  <w:pict>
                    <v:shape w14:anchorId="57E2C6C7" id="Ink 437" o:spid="_x0000_s1026" type="#_x0000_t75" style="position:absolute;margin-left:-3.85pt;margin-top:-29.3pt;width:306.85pt;height:73.85pt;z-index:252307456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o:gfxdata="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">
                      <v:imagedata r:id="rId169" o:title=""/>
                    </v:shape>
                  </w:pict>
                </mc:Fallback>
              </mc:AlternateContent>
            </w:r>
            <w:r w:rsidR="00E6629E">
              <w:rPr>
                <w:noProof/>
                <w:lang w:val="en-US"/>
              </w:rPr>
              <mc:AlternateContent>
                <mc:Choice Requires="wpi">
                  <w:drawing>
                    <wp:anchor distT="0" distB="0" distL="114300" distR="114300" simplePos="0" relativeHeight="252108800" behindDoc="0" locked="0" layoutInCell="1" allowOverlap="1" wp14:anchorId="686C23DB" wp14:editId="305A7055">
                      <wp:simplePos x="0" y="0"/>
                      <wp:positionH relativeFrom="column">
                        <wp:posOffset>2753360</wp:posOffset>
                      </wp:positionH>
                      <wp:positionV relativeFrom="paragraph">
                        <wp:posOffset>-343535</wp:posOffset>
                      </wp:positionV>
                      <wp:extent cx="1131410" cy="805735"/>
                      <wp:effectExtent l="38100" t="57150" r="50165" b="52070"/>
                      <wp:wrapNone/>
                      <wp:docPr id="233" name="Ink 233"/>
                      <wp:cNvGraphicFramePr/>
                      <a:graphic xmlns:a="http://schemas.openxmlformats.org/drawingml/2006/main">
                        <a:graphicData uri="http://schemas.microsoft.com/office/word/2010/wordprocessingInk">
                          <w14:contentPart bwMode="auto" r:id="rId170">
                            <w14:nvContentPartPr>
                              <w14:cNvContentPartPr/>
                            </w14:nvContentPartPr>
                            <w14:xfrm>
                              <a:off x="0" y="0"/>
                              <a:ext cx="1131410" cy="805735"/>
                            </w14:xfrm>
                          </w14:contentPart>
                        </a:graphicData>
                      </a:graphic>
                    </wp:anchor>
                  </w:drawing>
                </mc:Choice>
                <mc:Fallback>
                  <w:pict>
                    <v:shape w14:anchorId="70A8BF17" id="Ink 233" o:spid="_x0000_s1026" type="#_x0000_t75" style="position:absolute;margin-left:216.1pt;margin-top:-27.75pt;width:90.55pt;height:64.9pt;z-index:252108800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o:gfxdata="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">
                      <v:imagedata r:id="rId171" o:title=""/>
                    </v:shape>
                  </w:pict>
                </mc:Fallback>
              </mc:AlternateContent>
            </w:r>
            <w:r w:rsidR="00E6629E">
              <w:rPr>
                <w:noProof/>
                <w:lang w:val="en-US"/>
              </w:rPr>
              <mc:AlternateContent>
                <mc:Choice Requires="wpi">
                  <w:drawing>
                    <wp:anchor distT="0" distB="0" distL="114300" distR="114300" simplePos="0" relativeHeight="252085248" behindDoc="0" locked="0" layoutInCell="1" allowOverlap="1" wp14:anchorId="7EE29A40" wp14:editId="48124F64">
                      <wp:simplePos x="0" y="0"/>
                      <wp:positionH relativeFrom="column">
                        <wp:posOffset>2086610</wp:posOffset>
                      </wp:positionH>
                      <wp:positionV relativeFrom="paragraph">
                        <wp:posOffset>125730</wp:posOffset>
                      </wp:positionV>
                      <wp:extent cx="496660" cy="13550"/>
                      <wp:effectExtent l="38100" t="38100" r="55880" b="43815"/>
                      <wp:wrapNone/>
                      <wp:docPr id="201" name="Ink 201"/>
                      <wp:cNvGraphicFramePr/>
                      <a:graphic xmlns:a="http://schemas.openxmlformats.org/drawingml/2006/main">
                        <a:graphicData uri="http://schemas.microsoft.com/office/word/2010/wordprocessingInk">
                          <w14:contentPart bwMode="auto" r:id="rId172">
                            <w14:nvContentPartPr>
                              <w14:cNvContentPartPr/>
                            </w14:nvContentPartPr>
                            <w14:xfrm>
                              <a:off x="0" y="0"/>
                              <a:ext cx="496660" cy="13550"/>
                            </w14:xfrm>
                          </w14:contentPart>
                        </a:graphicData>
                      </a:graphic>
                    </wp:anchor>
                  </w:drawing>
                </mc:Choice>
                <mc:Fallback>
                  <w:pict>
                    <v:shape w14:anchorId="348ED8B2" id="Ink 201" o:spid="_x0000_s1026" type="#_x0000_t75" style="position:absolute;margin-left:163.6pt;margin-top:9.2pt;width:40.5pt;height:2.45pt;z-index:252085248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o:gfxdata="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">
                      <v:imagedata r:id="rId173" o:title=""/>
                    </v:shape>
                  </w:pict>
                </mc:Fallback>
              </mc:AlternateContent>
            </w:r>
          </w:p>
          <w:p w14:paraId="73C4A170" w14:textId="36305CA0" w:rsidR="00C80BE4" w:rsidRDefault="007173B0" w:rsidP="002C5465">
            <w:pPr>
              <w:rPr>
                <w:lang w:val="en-US"/>
              </w:rPr>
            </w:pPr>
            <w:r>
              <w:rPr>
                <w:noProof/>
                <w:lang w:val="en-US"/>
              </w:rPr>
              <mc:AlternateContent>
                <mc:Choice Requires="wpi">
                  <w:drawing>
                    <wp:anchor distT="0" distB="0" distL="114300" distR="114300" simplePos="0" relativeHeight="252381184" behindDoc="0" locked="0" layoutInCell="1" allowOverlap="1" wp14:anchorId="6A04F1CB" wp14:editId="7B8B6185">
                      <wp:simplePos x="0" y="0"/>
                      <wp:positionH relativeFrom="column">
                        <wp:posOffset>4549775</wp:posOffset>
                      </wp:positionH>
                      <wp:positionV relativeFrom="paragraph">
                        <wp:posOffset>-77470</wp:posOffset>
                      </wp:positionV>
                      <wp:extent cx="631090" cy="258840"/>
                      <wp:effectExtent l="38100" t="38100" r="17145" b="46355"/>
                      <wp:wrapNone/>
                      <wp:docPr id="521" name="Ink 521"/>
                      <wp:cNvGraphicFramePr/>
                      <a:graphic xmlns:a="http://schemas.openxmlformats.org/drawingml/2006/main">
                        <a:graphicData uri="http://schemas.microsoft.com/office/word/2010/wordprocessingInk">
                          <w14:contentPart bwMode="auto" r:id="rId174">
                            <w14:nvContentPartPr>
                              <w14:cNvContentPartPr/>
                            </w14:nvContentPartPr>
                            <w14:xfrm>
                              <a:off x="0" y="0"/>
                              <a:ext cx="631090" cy="258840"/>
                            </w14:xfrm>
                          </w14:contentPart>
                        </a:graphicData>
                      </a:graphic>
                    </wp:anchor>
                  </w:drawing>
                </mc:Choice>
                <mc:Fallback>
                  <w:pict>
                    <v:shape w14:anchorId="45C1D946" id="Ink 521" o:spid="_x0000_s1026" type="#_x0000_t75" style="position:absolute;margin-left:357.9pt;margin-top:-6.45pt;width:50.4pt;height:21.1pt;z-index:252381184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o:gfxdata="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">
                      <v:imagedata r:id="rId175" o:title=""/>
                    </v:shape>
                  </w:pict>
                </mc:Fallback>
              </mc:AlternateContent>
            </w:r>
          </w:p>
          <w:p w14:paraId="10CA83C0" w14:textId="35B5E251" w:rsidR="00C80BE4" w:rsidRDefault="00C80BE4" w:rsidP="002C5465">
            <w:pPr>
              <w:rPr>
                <w:lang w:val="en-US"/>
              </w:rPr>
            </w:pPr>
          </w:p>
          <w:p w14:paraId="0FDCF25C" w14:textId="636A14B7" w:rsidR="00C80BE4" w:rsidRDefault="007173B0" w:rsidP="002C5465">
            <w:pPr>
              <w:rPr>
                <w:lang w:val="en-US"/>
              </w:rPr>
            </w:pPr>
            <w:r>
              <w:rPr>
                <w:noProof/>
                <w:lang w:val="en-US"/>
              </w:rPr>
              <mc:AlternateContent>
                <mc:Choice Requires="wpi">
                  <w:drawing>
                    <wp:anchor distT="0" distB="0" distL="114300" distR="114300" simplePos="0" relativeHeight="252363776" behindDoc="0" locked="0" layoutInCell="1" allowOverlap="1" wp14:anchorId="015C242E" wp14:editId="22C93F42">
                      <wp:simplePos x="0" y="0"/>
                      <wp:positionH relativeFrom="column">
                        <wp:posOffset>56515</wp:posOffset>
                      </wp:positionH>
                      <wp:positionV relativeFrom="paragraph">
                        <wp:posOffset>64770</wp:posOffset>
                      </wp:positionV>
                      <wp:extent cx="3262630" cy="205105"/>
                      <wp:effectExtent l="38100" t="38100" r="33020" b="42545"/>
                      <wp:wrapNone/>
                      <wp:docPr id="500" name="Ink 500"/>
                      <wp:cNvGraphicFramePr/>
                      <a:graphic xmlns:a="http://schemas.openxmlformats.org/drawingml/2006/main">
                        <a:graphicData uri="http://schemas.microsoft.com/office/word/2010/wordprocessingInk">
                          <w14:contentPart bwMode="auto" r:id="rId176">
                            <w14:nvContentPartPr>
                              <w14:cNvContentPartPr/>
                            </w14:nvContentPartPr>
                            <w14:xfrm>
                              <a:off x="0" y="0"/>
                              <a:ext cx="3262630" cy="205105"/>
                            </w14:xfrm>
                          </w14:contentPart>
                        </a:graphicData>
                      </a:graphic>
                    </wp:anchor>
                  </w:drawing>
                </mc:Choice>
                <mc:Fallback>
                  <w:pict>
                    <v:shape w14:anchorId="029E5CCA" id="Ink 500" o:spid="_x0000_s1026" type="#_x0000_t75" style="position:absolute;margin-left:4.1pt;margin-top:4.75pt;width:257.6pt;height:16.85pt;z-index:252363776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o:gfxdata="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">
                      <v:imagedata r:id="rId177" o:title=""/>
                    </v:shape>
                  </w:pict>
                </mc:Fallback>
              </mc:AlternateContent>
            </w:r>
          </w:p>
          <w:p w14:paraId="7580B795" w14:textId="1F4521B6" w:rsidR="00C80BE4" w:rsidRDefault="00C80BE4" w:rsidP="002C5465">
            <w:pPr>
              <w:rPr>
                <w:lang w:val="en-US"/>
              </w:rPr>
            </w:pPr>
          </w:p>
        </w:tc>
      </w:tr>
    </w:tbl>
    <w:p w14:paraId="3456A844" w14:textId="5DCAC0E6" w:rsidR="00C80BE4" w:rsidRDefault="00C80BE4" w:rsidP="002C5465">
      <w:pPr>
        <w:rPr>
          <w:lang w:val="en-US"/>
        </w:rPr>
      </w:pPr>
    </w:p>
    <w:p w14:paraId="7DA6862A" w14:textId="662EADAE" w:rsidR="00F04460" w:rsidRDefault="0044658B" w:rsidP="00F04460">
      <w:pPr>
        <w:spacing w:after="0"/>
        <w:rPr>
          <w:lang w:val="en-US"/>
        </w:rPr>
      </w:pPr>
      <w:r>
        <w:rPr>
          <w:lang w:val="en-US"/>
        </w:rPr>
        <w:t>Total fuel load</w:t>
      </w:r>
      <w:r w:rsidR="00F04460">
        <w:rPr>
          <w:lang w:val="en-US"/>
        </w:rPr>
        <w:t xml:space="preserve"> (t/</w:t>
      </w:r>
      <w:proofErr w:type="gramStart"/>
      <w:r w:rsidR="00F04460">
        <w:rPr>
          <w:lang w:val="en-US"/>
        </w:rPr>
        <w:t>ha )</w:t>
      </w:r>
      <w:proofErr w:type="gramEnd"/>
      <w:r w:rsidR="00F04460">
        <w:rPr>
          <w:lang w:val="en-US"/>
        </w:rPr>
        <w:tab/>
      </w:r>
      <w:r w:rsidR="00F04460">
        <w:rPr>
          <w:lang w:val="en-US"/>
        </w:rPr>
        <w:tab/>
      </w:r>
      <w:r>
        <w:rPr>
          <w:lang w:val="en-US"/>
        </w:rPr>
        <w:t xml:space="preserve">= 35 </w:t>
      </w:r>
    </w:p>
    <w:p w14:paraId="65680925" w14:textId="66AF6319" w:rsidR="0044658B" w:rsidRDefault="0044658B" w:rsidP="00F04460">
      <w:pPr>
        <w:spacing w:after="0"/>
        <w:ind w:left="2880"/>
        <w:rPr>
          <w:lang w:val="en-US"/>
        </w:rPr>
      </w:pPr>
      <w:r>
        <w:rPr>
          <w:lang w:val="en-US"/>
        </w:rPr>
        <w:t>= 3.5 kg/</w:t>
      </w:r>
      <w:r w:rsidR="00F04460">
        <w:rPr>
          <w:lang w:val="en-US"/>
        </w:rPr>
        <w:t>m</w:t>
      </w:r>
      <w:r>
        <w:rPr>
          <w:vertAlign w:val="superscript"/>
          <w:lang w:val="en-US"/>
        </w:rPr>
        <w:t>2</w:t>
      </w:r>
    </w:p>
    <w:p w14:paraId="77039D33" w14:textId="27C9C71A" w:rsidR="00F04460" w:rsidRDefault="0044658B" w:rsidP="00F04460">
      <w:pPr>
        <w:spacing w:after="0"/>
        <w:rPr>
          <w:lang w:val="en-US"/>
        </w:rPr>
      </w:pPr>
      <w:proofErr w:type="spellStart"/>
      <w:r>
        <w:rPr>
          <w:lang w:val="en-US"/>
        </w:rPr>
        <w:t>Understorey</w:t>
      </w:r>
      <w:proofErr w:type="spellEnd"/>
      <w:r>
        <w:rPr>
          <w:lang w:val="en-US"/>
        </w:rPr>
        <w:t xml:space="preserve"> fuel load</w:t>
      </w:r>
      <w:r w:rsidR="00F04460">
        <w:rPr>
          <w:lang w:val="en-US"/>
        </w:rPr>
        <w:t xml:space="preserve"> (t/</w:t>
      </w:r>
      <w:proofErr w:type="gramStart"/>
      <w:r w:rsidR="00F04460">
        <w:rPr>
          <w:lang w:val="en-US"/>
        </w:rPr>
        <w:t>ha )</w:t>
      </w:r>
      <w:proofErr w:type="gramEnd"/>
      <w:r w:rsidR="00F04460">
        <w:rPr>
          <w:lang w:val="en-US"/>
        </w:rPr>
        <w:tab/>
      </w:r>
      <w:r>
        <w:rPr>
          <w:lang w:val="en-US"/>
        </w:rPr>
        <w:t>=</w:t>
      </w:r>
      <w:r w:rsidR="00F04460">
        <w:rPr>
          <w:lang w:val="en-US"/>
        </w:rPr>
        <w:t xml:space="preserve"> </w:t>
      </w:r>
      <w:r>
        <w:rPr>
          <w:lang w:val="en-US"/>
        </w:rPr>
        <w:t xml:space="preserve">25 </w:t>
      </w:r>
    </w:p>
    <w:p w14:paraId="5F38C186" w14:textId="02E7F097" w:rsidR="0044658B" w:rsidRDefault="0044658B" w:rsidP="00F04460">
      <w:pPr>
        <w:spacing w:after="0"/>
        <w:ind w:left="2160" w:firstLine="720"/>
        <w:rPr>
          <w:lang w:val="en-US"/>
        </w:rPr>
      </w:pPr>
      <w:r>
        <w:rPr>
          <w:lang w:val="en-US"/>
        </w:rPr>
        <w:t>=</w:t>
      </w:r>
      <w:r w:rsidR="00F04460">
        <w:rPr>
          <w:lang w:val="en-US"/>
        </w:rPr>
        <w:t xml:space="preserve"> </w:t>
      </w:r>
      <w:r>
        <w:rPr>
          <w:lang w:val="en-US"/>
        </w:rPr>
        <w:t>2.5 kg/m</w:t>
      </w:r>
      <w:r>
        <w:rPr>
          <w:vertAlign w:val="superscript"/>
          <w:lang w:val="en-US"/>
        </w:rPr>
        <w:t>2</w:t>
      </w:r>
    </w:p>
    <w:p w14:paraId="1C650B6D" w14:textId="46BBA4B2" w:rsidR="00F04460" w:rsidRDefault="0044658B" w:rsidP="00F04460">
      <w:pPr>
        <w:spacing w:after="0"/>
        <w:rPr>
          <w:lang w:val="en-US"/>
        </w:rPr>
      </w:pPr>
      <w:r>
        <w:rPr>
          <w:lang w:val="en-US"/>
        </w:rPr>
        <w:t xml:space="preserve">Canopy fuel </w:t>
      </w:r>
      <w:proofErr w:type="gramStart"/>
      <w:r>
        <w:rPr>
          <w:lang w:val="en-US"/>
        </w:rPr>
        <w:t>load</w:t>
      </w:r>
      <w:r w:rsidR="00F04460">
        <w:rPr>
          <w:lang w:val="en-US"/>
        </w:rPr>
        <w:t>(</w:t>
      </w:r>
      <w:proofErr w:type="gramEnd"/>
      <w:r w:rsidR="00F04460">
        <w:rPr>
          <w:lang w:val="en-US"/>
        </w:rPr>
        <w:t>t/ha )</w:t>
      </w:r>
      <w:r w:rsidR="00F04460">
        <w:rPr>
          <w:lang w:val="en-US"/>
        </w:rPr>
        <w:tab/>
      </w:r>
      <w:r w:rsidR="00F04460">
        <w:rPr>
          <w:lang w:val="en-US"/>
        </w:rPr>
        <w:tab/>
      </w:r>
      <w:r>
        <w:rPr>
          <w:lang w:val="en-US"/>
        </w:rPr>
        <w:t>=35-25</w:t>
      </w:r>
    </w:p>
    <w:p w14:paraId="7565621B" w14:textId="27AA187B" w:rsidR="0044658B" w:rsidRDefault="0044658B" w:rsidP="00F04460">
      <w:pPr>
        <w:spacing w:after="0"/>
        <w:ind w:left="2160" w:firstLine="720"/>
        <w:rPr>
          <w:vertAlign w:val="superscript"/>
          <w:lang w:val="en-US"/>
        </w:rPr>
      </w:pPr>
      <w:r>
        <w:rPr>
          <w:lang w:val="en-US"/>
        </w:rPr>
        <w:t>=10</w:t>
      </w:r>
      <w:r w:rsidR="00F04460">
        <w:rPr>
          <w:lang w:val="en-US"/>
        </w:rPr>
        <w:t xml:space="preserve"> kg/m</w:t>
      </w:r>
      <w:r w:rsidR="00F04460">
        <w:rPr>
          <w:vertAlign w:val="superscript"/>
          <w:lang w:val="en-US"/>
        </w:rPr>
        <w:t>2</w:t>
      </w:r>
    </w:p>
    <w:p w14:paraId="4379FC07" w14:textId="39C66E1D" w:rsidR="00F04460" w:rsidRDefault="00F04460" w:rsidP="00F04460">
      <w:pPr>
        <w:spacing w:after="0"/>
        <w:ind w:left="2160" w:firstLine="720"/>
        <w:rPr>
          <w:vertAlign w:val="superscript"/>
          <w:lang w:val="en-US"/>
        </w:rPr>
      </w:pPr>
    </w:p>
    <w:p w14:paraId="0C7B12A6" w14:textId="2A9DB059" w:rsidR="00F04460" w:rsidRDefault="00F04460" w:rsidP="00F04460">
      <w:pPr>
        <w:spacing w:after="0"/>
        <w:rPr>
          <w:lang w:val="en-US"/>
        </w:rPr>
      </w:pPr>
      <w:r>
        <w:rPr>
          <w:lang w:val="en-US"/>
        </w:rPr>
        <w:t>Thickness of canopy (m)</w:t>
      </w:r>
      <w:r>
        <w:rPr>
          <w:lang w:val="en-US"/>
        </w:rPr>
        <w:tab/>
      </w:r>
      <w:r>
        <w:rPr>
          <w:lang w:val="en-US"/>
        </w:rPr>
        <w:tab/>
        <w:t>=20</w:t>
      </w:r>
    </w:p>
    <w:p w14:paraId="7E831288" w14:textId="60B183B1" w:rsidR="00F04460" w:rsidRDefault="00F04460" w:rsidP="00F04460">
      <w:pPr>
        <w:spacing w:after="0"/>
        <w:rPr>
          <w:lang w:val="en-US"/>
        </w:rPr>
      </w:pPr>
      <w:r>
        <w:rPr>
          <w:lang w:val="en-US"/>
        </w:rPr>
        <w:t xml:space="preserve">Thickness of </w:t>
      </w:r>
      <w:proofErr w:type="spellStart"/>
      <w:r>
        <w:rPr>
          <w:lang w:val="en-US"/>
        </w:rPr>
        <w:t>understorey</w:t>
      </w:r>
      <w:proofErr w:type="spellEnd"/>
      <w:r>
        <w:rPr>
          <w:lang w:val="en-US"/>
        </w:rPr>
        <w:t xml:space="preserve"> (m)</w:t>
      </w:r>
      <w:r>
        <w:rPr>
          <w:lang w:val="en-US"/>
        </w:rPr>
        <w:tab/>
        <w:t>=10</w:t>
      </w:r>
    </w:p>
    <w:p w14:paraId="15161065" w14:textId="0A7FA62C" w:rsidR="00F04460" w:rsidRDefault="00F04460" w:rsidP="00F04460">
      <w:pPr>
        <w:spacing w:after="0"/>
        <w:rPr>
          <w:lang w:val="en-US"/>
        </w:rPr>
      </w:pPr>
    </w:p>
    <w:p w14:paraId="5E16914B" w14:textId="7C937DC3" w:rsidR="00F04460" w:rsidRDefault="00F04460" w:rsidP="00F04460">
      <w:pPr>
        <w:spacing w:after="0"/>
        <w:rPr>
          <w:lang w:val="en-US"/>
        </w:rPr>
      </w:pPr>
      <w:proofErr w:type="gramStart"/>
      <w:r w:rsidRPr="007173B0">
        <w:rPr>
          <w:b/>
          <w:bCs/>
          <w:lang w:val="en-US"/>
        </w:rPr>
        <w:t>MPV(</w:t>
      </w:r>
      <w:proofErr w:type="gramEnd"/>
      <w:r w:rsidRPr="007173B0">
        <w:rPr>
          <w:b/>
          <w:bCs/>
          <w:lang w:val="en-US"/>
        </w:rPr>
        <w:t>bulk density) canopy</w:t>
      </w:r>
      <w:r>
        <w:rPr>
          <w:lang w:val="en-US"/>
        </w:rPr>
        <w:tab/>
        <w:t>= (10 kg/m</w:t>
      </w:r>
      <w:r>
        <w:rPr>
          <w:vertAlign w:val="superscript"/>
          <w:lang w:val="en-US"/>
        </w:rPr>
        <w:t>2</w:t>
      </w:r>
      <w:r>
        <w:rPr>
          <w:lang w:val="en-US"/>
        </w:rPr>
        <w:t>)/20m</w:t>
      </w:r>
    </w:p>
    <w:p w14:paraId="414C91B6" w14:textId="2AA5DEA0" w:rsidR="00F04460" w:rsidRDefault="00F04460" w:rsidP="00F04460">
      <w:pPr>
        <w:spacing w:after="0"/>
        <w:rPr>
          <w:vertAlign w:val="superscript"/>
          <w:lang w:val="en-US"/>
        </w:rPr>
      </w:pPr>
      <w:r>
        <w:rPr>
          <w:lang w:val="en-US"/>
        </w:rPr>
        <w:tab/>
      </w:r>
      <w:r>
        <w:rPr>
          <w:lang w:val="en-US"/>
        </w:rPr>
        <w:tab/>
      </w:r>
      <w:r>
        <w:rPr>
          <w:lang w:val="en-US"/>
        </w:rPr>
        <w:tab/>
      </w:r>
      <w:r>
        <w:rPr>
          <w:lang w:val="en-US"/>
        </w:rPr>
        <w:tab/>
        <w:t>=</w:t>
      </w:r>
      <w:r w:rsidRPr="007173B0">
        <w:rPr>
          <w:b/>
          <w:bCs/>
          <w:lang w:val="en-US"/>
        </w:rPr>
        <w:t>0.05 kg/m</w:t>
      </w:r>
      <w:r w:rsidR="00CE33BB">
        <w:rPr>
          <w:b/>
          <w:bCs/>
          <w:vertAlign w:val="superscript"/>
          <w:lang w:val="en-US"/>
        </w:rPr>
        <w:t>3</w:t>
      </w:r>
    </w:p>
    <w:p w14:paraId="6590F693" w14:textId="5ACA3494" w:rsidR="00F04460" w:rsidRDefault="00F04460" w:rsidP="00F04460">
      <w:pPr>
        <w:spacing w:after="0"/>
        <w:rPr>
          <w:lang w:val="en-US"/>
        </w:rPr>
      </w:pPr>
      <w:proofErr w:type="gramStart"/>
      <w:r w:rsidRPr="007173B0">
        <w:rPr>
          <w:b/>
          <w:bCs/>
          <w:lang w:val="en-US"/>
        </w:rPr>
        <w:t>MPV(</w:t>
      </w:r>
      <w:proofErr w:type="gramEnd"/>
      <w:r w:rsidRPr="007173B0">
        <w:rPr>
          <w:b/>
          <w:bCs/>
          <w:lang w:val="en-US"/>
        </w:rPr>
        <w:t xml:space="preserve">bulk density) </w:t>
      </w:r>
      <w:proofErr w:type="spellStart"/>
      <w:r w:rsidRPr="007173B0">
        <w:rPr>
          <w:b/>
          <w:bCs/>
          <w:lang w:val="en-US"/>
        </w:rPr>
        <w:t>understorey</w:t>
      </w:r>
      <w:proofErr w:type="spellEnd"/>
      <w:r>
        <w:rPr>
          <w:lang w:val="en-US"/>
        </w:rPr>
        <w:tab/>
        <w:t>=(2.5</w:t>
      </w:r>
      <w:r w:rsidRPr="00F04460">
        <w:rPr>
          <w:lang w:val="en-US"/>
        </w:rPr>
        <w:t xml:space="preserve"> </w:t>
      </w:r>
      <w:r>
        <w:rPr>
          <w:lang w:val="en-US"/>
        </w:rPr>
        <w:t>kg/m</w:t>
      </w:r>
      <w:r>
        <w:rPr>
          <w:vertAlign w:val="superscript"/>
          <w:lang w:val="en-US"/>
        </w:rPr>
        <w:t>2</w:t>
      </w:r>
      <w:r>
        <w:rPr>
          <w:lang w:val="en-US"/>
        </w:rPr>
        <w:t>)/10m</w:t>
      </w:r>
    </w:p>
    <w:p w14:paraId="0A7540E1" w14:textId="7EE0EE9C" w:rsidR="00F04460" w:rsidRDefault="00F04460" w:rsidP="00F04460">
      <w:pPr>
        <w:spacing w:after="0"/>
        <w:rPr>
          <w:b/>
          <w:bCs/>
          <w:vertAlign w:val="superscript"/>
          <w:lang w:val="en-US"/>
        </w:rPr>
      </w:pPr>
      <w:r>
        <w:rPr>
          <w:lang w:val="en-US"/>
        </w:rPr>
        <w:tab/>
      </w:r>
      <w:r>
        <w:rPr>
          <w:lang w:val="en-US"/>
        </w:rPr>
        <w:tab/>
      </w:r>
      <w:r>
        <w:rPr>
          <w:lang w:val="en-US"/>
        </w:rPr>
        <w:tab/>
      </w:r>
      <w:r>
        <w:rPr>
          <w:lang w:val="en-US"/>
        </w:rPr>
        <w:tab/>
        <w:t>=</w:t>
      </w:r>
      <w:r w:rsidRPr="007173B0">
        <w:rPr>
          <w:b/>
          <w:bCs/>
          <w:lang w:val="en-US"/>
        </w:rPr>
        <w:t>0.25 kg/m</w:t>
      </w:r>
      <w:r w:rsidR="00CE33BB">
        <w:rPr>
          <w:b/>
          <w:bCs/>
          <w:vertAlign w:val="superscript"/>
          <w:lang w:val="en-US"/>
        </w:rPr>
        <w:t>3</w:t>
      </w:r>
    </w:p>
    <w:p w14:paraId="6B249825" w14:textId="5167E502" w:rsidR="007173B0" w:rsidRDefault="00342F69" w:rsidP="00F04460">
      <w:pPr>
        <w:spacing w:after="0"/>
        <w:rPr>
          <w:lang w:val="en-US"/>
        </w:rPr>
      </w:pPr>
      <w:r>
        <w:rPr>
          <w:lang w:val="en-US"/>
        </w:rPr>
        <w:lastRenderedPageBreak/>
        <w:t xml:space="preserve">Volume of a single </w:t>
      </w:r>
      <w:proofErr w:type="spellStart"/>
      <w:r>
        <w:rPr>
          <w:lang w:val="en-US"/>
        </w:rPr>
        <w:t>eu</w:t>
      </w:r>
      <w:proofErr w:type="spellEnd"/>
      <w:r>
        <w:rPr>
          <w:lang w:val="en-US"/>
        </w:rPr>
        <w:t>. Leaf</w:t>
      </w:r>
      <w:r w:rsidR="00A24D7D">
        <w:rPr>
          <w:lang w:val="en-US"/>
        </w:rPr>
        <w:t xml:space="preserve"> (V)</w:t>
      </w:r>
      <w:r>
        <w:rPr>
          <w:lang w:val="en-US"/>
        </w:rPr>
        <w:tab/>
      </w:r>
      <w:proofErr w:type="gramStart"/>
      <w:r>
        <w:rPr>
          <w:lang w:val="en-US"/>
        </w:rPr>
        <w:t>=  L</w:t>
      </w:r>
      <w:proofErr w:type="gramEnd"/>
      <w:r>
        <w:rPr>
          <w:lang w:val="en-US"/>
        </w:rPr>
        <w:t xml:space="preserve"> </w:t>
      </w:r>
      <w:r>
        <w:rPr>
          <w:lang w:val="en-US"/>
        </w:rPr>
        <w:sym w:font="Wingdings 2" w:char="F0CD"/>
      </w:r>
      <w:r>
        <w:rPr>
          <w:lang w:val="en-US"/>
        </w:rPr>
        <w:t xml:space="preserve"> W </w:t>
      </w:r>
      <w:r>
        <w:rPr>
          <w:lang w:val="en-US"/>
        </w:rPr>
        <w:sym w:font="Wingdings 2" w:char="F0CD"/>
      </w:r>
      <w:r>
        <w:rPr>
          <w:lang w:val="en-US"/>
        </w:rPr>
        <w:t xml:space="preserve"> t</w:t>
      </w:r>
    </w:p>
    <w:p w14:paraId="0B48D19E" w14:textId="77777777" w:rsidR="00342F69" w:rsidRDefault="00342F69" w:rsidP="00F04460">
      <w:pPr>
        <w:spacing w:after="0"/>
        <w:rPr>
          <w:lang w:val="en-US"/>
        </w:rPr>
      </w:pPr>
      <w:r>
        <w:rPr>
          <w:lang w:val="en-US"/>
        </w:rPr>
        <w:tab/>
      </w:r>
      <w:r>
        <w:rPr>
          <w:lang w:val="en-US"/>
        </w:rPr>
        <w:tab/>
      </w:r>
      <w:r>
        <w:rPr>
          <w:lang w:val="en-US"/>
        </w:rPr>
        <w:tab/>
      </w:r>
      <w:r>
        <w:rPr>
          <w:lang w:val="en-US"/>
        </w:rPr>
        <w:tab/>
        <w:t xml:space="preserve">=0.12 m </w:t>
      </w:r>
      <w:r>
        <w:rPr>
          <w:lang w:val="en-US"/>
        </w:rPr>
        <w:sym w:font="Wingdings 2" w:char="F0CD"/>
      </w:r>
      <w:r>
        <w:rPr>
          <w:lang w:val="en-US"/>
        </w:rPr>
        <w:t xml:space="preserve"> 0.017 m </w:t>
      </w:r>
      <w:r>
        <w:rPr>
          <w:lang w:val="en-US"/>
        </w:rPr>
        <w:sym w:font="Wingdings 2" w:char="F0CD"/>
      </w:r>
      <w:r>
        <w:rPr>
          <w:lang w:val="en-US"/>
        </w:rPr>
        <w:t xml:space="preserve"> 0.00065 m =1.326 </w:t>
      </w:r>
      <w:r>
        <w:rPr>
          <w:lang w:val="en-US"/>
        </w:rPr>
        <w:sym w:font="Wingdings 2" w:char="F0CD"/>
      </w:r>
      <w:r>
        <w:rPr>
          <w:lang w:val="en-US"/>
        </w:rPr>
        <w:t>10</w:t>
      </w:r>
      <w:r>
        <w:rPr>
          <w:vertAlign w:val="superscript"/>
          <w:lang w:val="en-US"/>
        </w:rPr>
        <w:t>-6</w:t>
      </w:r>
      <w:r>
        <w:rPr>
          <w:lang w:val="en-US"/>
        </w:rPr>
        <w:t xml:space="preserve"> m</w:t>
      </w:r>
      <w:r>
        <w:rPr>
          <w:vertAlign w:val="superscript"/>
          <w:lang w:val="en-US"/>
        </w:rPr>
        <w:t>3</w:t>
      </w:r>
    </w:p>
    <w:p w14:paraId="0AADAFC4" w14:textId="2BBA7DE2" w:rsidR="00342F69" w:rsidRDefault="00A24D7D" w:rsidP="00F04460">
      <w:pPr>
        <w:spacing w:after="0"/>
        <w:rPr>
          <w:lang w:val="en-US"/>
        </w:rPr>
      </w:pPr>
      <w:r>
        <w:rPr>
          <w:lang w:val="en-US"/>
        </w:rPr>
        <w:t xml:space="preserve">Mass of a single </w:t>
      </w:r>
      <w:proofErr w:type="spellStart"/>
      <w:proofErr w:type="gramStart"/>
      <w:r>
        <w:rPr>
          <w:lang w:val="en-US"/>
        </w:rPr>
        <w:t>eu.leaf</w:t>
      </w:r>
      <w:proofErr w:type="spellEnd"/>
      <w:proofErr w:type="gramEnd"/>
      <w:r>
        <w:rPr>
          <w:lang w:val="en-US"/>
        </w:rPr>
        <w:tab/>
        <w:t>(m)</w:t>
      </w:r>
      <w:r>
        <w:rPr>
          <w:lang w:val="en-US"/>
        </w:rPr>
        <w:tab/>
        <w:t xml:space="preserve">=V </w:t>
      </w:r>
      <w:r>
        <w:rPr>
          <w:lang w:val="en-US"/>
        </w:rPr>
        <w:sym w:font="Wingdings 2" w:char="F0CD"/>
      </w:r>
      <w:r>
        <w:rPr>
          <w:rFonts w:ascii="Gabriola" w:hAnsi="Gabriola"/>
          <w:lang w:val="en-US"/>
        </w:rPr>
        <w:t>ρ</w:t>
      </w:r>
      <w:r w:rsidR="00342F69">
        <w:rPr>
          <w:lang w:val="en-US"/>
        </w:rPr>
        <w:t xml:space="preserve"> </w:t>
      </w:r>
    </w:p>
    <w:p w14:paraId="5CEEDED0" w14:textId="26D09521" w:rsidR="00A24D7D" w:rsidRDefault="00A24D7D" w:rsidP="00F04460">
      <w:pPr>
        <w:spacing w:after="0"/>
        <w:rPr>
          <w:lang w:val="en-US"/>
        </w:rPr>
      </w:pPr>
      <w:r>
        <w:rPr>
          <w:lang w:val="en-US"/>
        </w:rPr>
        <w:tab/>
      </w:r>
      <w:r>
        <w:rPr>
          <w:lang w:val="en-US"/>
        </w:rPr>
        <w:tab/>
      </w:r>
      <w:r>
        <w:rPr>
          <w:lang w:val="en-US"/>
        </w:rPr>
        <w:tab/>
      </w:r>
      <w:r>
        <w:rPr>
          <w:lang w:val="en-US"/>
        </w:rPr>
        <w:tab/>
        <w:t xml:space="preserve">= (1.326 </w:t>
      </w:r>
      <w:r>
        <w:rPr>
          <w:lang w:val="en-US"/>
        </w:rPr>
        <w:sym w:font="Wingdings 2" w:char="F0CD"/>
      </w:r>
      <w:r>
        <w:rPr>
          <w:lang w:val="en-US"/>
        </w:rPr>
        <w:t>10</w:t>
      </w:r>
      <w:r>
        <w:rPr>
          <w:vertAlign w:val="superscript"/>
          <w:lang w:val="en-US"/>
        </w:rPr>
        <w:t>-6</w:t>
      </w:r>
      <w:r>
        <w:rPr>
          <w:lang w:val="en-US"/>
        </w:rPr>
        <w:t xml:space="preserve"> m</w:t>
      </w:r>
      <w:r>
        <w:rPr>
          <w:vertAlign w:val="superscript"/>
          <w:lang w:val="en-US"/>
        </w:rPr>
        <w:t>3</w:t>
      </w:r>
      <w:r>
        <w:rPr>
          <w:lang w:val="en-US"/>
        </w:rPr>
        <w:t xml:space="preserve">) </w:t>
      </w:r>
      <w:r>
        <w:rPr>
          <w:lang w:val="en-US"/>
        </w:rPr>
        <w:sym w:font="Wingdings 2" w:char="F0CD"/>
      </w:r>
      <w:r>
        <w:rPr>
          <w:lang w:val="en-US"/>
        </w:rPr>
        <w:t>650 kg/m</w:t>
      </w:r>
      <w:r>
        <w:rPr>
          <w:vertAlign w:val="superscript"/>
          <w:lang w:val="en-US"/>
        </w:rPr>
        <w:t>3</w:t>
      </w:r>
    </w:p>
    <w:p w14:paraId="2AF5E4D0" w14:textId="172488A3" w:rsidR="00A24D7D" w:rsidRDefault="00A24D7D" w:rsidP="00F04460">
      <w:pPr>
        <w:spacing w:after="0"/>
        <w:rPr>
          <w:lang w:val="en-US"/>
        </w:rPr>
      </w:pPr>
      <w:r>
        <w:rPr>
          <w:lang w:val="en-US"/>
        </w:rPr>
        <w:tab/>
      </w:r>
      <w:r>
        <w:rPr>
          <w:lang w:val="en-US"/>
        </w:rPr>
        <w:tab/>
      </w:r>
      <w:r>
        <w:rPr>
          <w:lang w:val="en-US"/>
        </w:rPr>
        <w:tab/>
      </w:r>
      <w:r>
        <w:rPr>
          <w:lang w:val="en-US"/>
        </w:rPr>
        <w:tab/>
        <w:t xml:space="preserve">=8.619 </w:t>
      </w:r>
      <w:r>
        <w:rPr>
          <w:lang w:val="en-US"/>
        </w:rPr>
        <w:sym w:font="Wingdings 2" w:char="F0CD"/>
      </w:r>
      <w:r>
        <w:rPr>
          <w:lang w:val="en-US"/>
        </w:rPr>
        <w:t>10</w:t>
      </w:r>
      <w:r>
        <w:rPr>
          <w:vertAlign w:val="superscript"/>
          <w:lang w:val="en-US"/>
        </w:rPr>
        <w:t>-4</w:t>
      </w:r>
      <w:r>
        <w:rPr>
          <w:lang w:val="en-US"/>
        </w:rPr>
        <w:t xml:space="preserve"> kg</w:t>
      </w:r>
    </w:p>
    <w:p w14:paraId="6F9A97AC" w14:textId="18B9A61C" w:rsidR="00A24D7D" w:rsidRDefault="00A24D7D" w:rsidP="00F04460">
      <w:pPr>
        <w:spacing w:after="0"/>
        <w:rPr>
          <w:lang w:val="en-US"/>
        </w:rPr>
      </w:pPr>
    </w:p>
    <w:p w14:paraId="25264722" w14:textId="2E598E22" w:rsidR="00A24D7D" w:rsidRDefault="00A24D7D" w:rsidP="00F04460">
      <w:pPr>
        <w:spacing w:after="0"/>
        <w:rPr>
          <w:lang w:val="en-US"/>
        </w:rPr>
      </w:pPr>
      <w:r>
        <w:rPr>
          <w:lang w:val="en-US"/>
        </w:rPr>
        <w:t xml:space="preserve">Number of </w:t>
      </w:r>
      <w:proofErr w:type="spellStart"/>
      <w:proofErr w:type="gramStart"/>
      <w:r>
        <w:rPr>
          <w:lang w:val="en-US"/>
        </w:rPr>
        <w:t>eu.leaves</w:t>
      </w:r>
      <w:proofErr w:type="spellEnd"/>
      <w:proofErr w:type="gramEnd"/>
      <w:r>
        <w:rPr>
          <w:lang w:val="en-US"/>
        </w:rPr>
        <w:t xml:space="preserve"> in a 1 m</w:t>
      </w:r>
      <w:r>
        <w:rPr>
          <w:vertAlign w:val="superscript"/>
          <w:lang w:val="en-US"/>
        </w:rPr>
        <w:t>3</w:t>
      </w:r>
      <w:r>
        <w:rPr>
          <w:lang w:val="en-US"/>
        </w:rPr>
        <w:t xml:space="preserve"> of canopy </w:t>
      </w:r>
      <w:r>
        <w:rPr>
          <w:lang w:val="en-US"/>
        </w:rPr>
        <w:tab/>
        <w:t>= Bulk density</w:t>
      </w:r>
      <w:r>
        <w:rPr>
          <w:vertAlign w:val="subscript"/>
          <w:lang w:val="en-US"/>
        </w:rPr>
        <w:t>(canopy)</w:t>
      </w:r>
      <w:r>
        <w:rPr>
          <w:lang w:val="en-US"/>
        </w:rPr>
        <w:t>/m</w:t>
      </w:r>
    </w:p>
    <w:p w14:paraId="3CAE7B3B" w14:textId="1BD86DCA" w:rsidR="00A24D7D" w:rsidRDefault="00A24D7D" w:rsidP="00F04460">
      <w:pPr>
        <w:spacing w:after="0"/>
        <w:rPr>
          <w:lang w:val="en-US"/>
        </w:rPr>
      </w:pPr>
      <w:r>
        <w:rPr>
          <w:lang w:val="en-US"/>
        </w:rPr>
        <w:tab/>
      </w:r>
      <w:r>
        <w:rPr>
          <w:lang w:val="en-US"/>
        </w:rPr>
        <w:tab/>
      </w:r>
      <w:r>
        <w:rPr>
          <w:lang w:val="en-US"/>
        </w:rPr>
        <w:tab/>
      </w:r>
      <w:r>
        <w:rPr>
          <w:lang w:val="en-US"/>
        </w:rPr>
        <w:tab/>
      </w:r>
      <w:r>
        <w:rPr>
          <w:lang w:val="en-US"/>
        </w:rPr>
        <w:tab/>
      </w:r>
      <w:r>
        <w:rPr>
          <w:lang w:val="en-US"/>
        </w:rPr>
        <w:tab/>
      </w:r>
      <w:proofErr w:type="gramStart"/>
      <w:r>
        <w:rPr>
          <w:lang w:val="en-US"/>
        </w:rPr>
        <w:t>=(</w:t>
      </w:r>
      <w:proofErr w:type="gramEnd"/>
      <w:r>
        <w:rPr>
          <w:lang w:val="en-US"/>
        </w:rPr>
        <w:t>0.05 kg/m</w:t>
      </w:r>
      <w:r>
        <w:rPr>
          <w:vertAlign w:val="superscript"/>
          <w:lang w:val="en-US"/>
        </w:rPr>
        <w:t>3</w:t>
      </w:r>
      <w:r>
        <w:rPr>
          <w:lang w:val="en-US"/>
        </w:rPr>
        <w:t>)/</w:t>
      </w:r>
      <w:r w:rsidRPr="00A24D7D">
        <w:rPr>
          <w:lang w:val="en-US"/>
        </w:rPr>
        <w:t xml:space="preserve"> </w:t>
      </w:r>
      <w:r>
        <w:rPr>
          <w:lang w:val="en-US"/>
        </w:rPr>
        <w:t xml:space="preserve">8.619 </w:t>
      </w:r>
      <w:r>
        <w:rPr>
          <w:lang w:val="en-US"/>
        </w:rPr>
        <w:sym w:font="Wingdings 2" w:char="F0CD"/>
      </w:r>
      <w:r>
        <w:rPr>
          <w:lang w:val="en-US"/>
        </w:rPr>
        <w:t>10</w:t>
      </w:r>
      <w:r>
        <w:rPr>
          <w:vertAlign w:val="superscript"/>
          <w:lang w:val="en-US"/>
        </w:rPr>
        <w:t>-4</w:t>
      </w:r>
      <w:r>
        <w:rPr>
          <w:lang w:val="en-US"/>
        </w:rPr>
        <w:t xml:space="preserve"> kg</w:t>
      </w:r>
    </w:p>
    <w:p w14:paraId="58F8AF9B" w14:textId="1CF1E2F3" w:rsidR="00A24D7D" w:rsidRDefault="00A24D7D" w:rsidP="00F04460">
      <w:pPr>
        <w:spacing w:after="0"/>
        <w:rPr>
          <w:lang w:val="en-US"/>
        </w:rPr>
      </w:pPr>
      <w:r>
        <w:rPr>
          <w:lang w:val="en-US"/>
        </w:rPr>
        <w:tab/>
      </w:r>
      <w:r>
        <w:rPr>
          <w:lang w:val="en-US"/>
        </w:rPr>
        <w:tab/>
      </w:r>
      <w:r>
        <w:rPr>
          <w:lang w:val="en-US"/>
        </w:rPr>
        <w:tab/>
      </w:r>
      <w:r>
        <w:rPr>
          <w:lang w:val="en-US"/>
        </w:rPr>
        <w:tab/>
      </w:r>
      <w:r>
        <w:rPr>
          <w:lang w:val="en-US"/>
        </w:rPr>
        <w:tab/>
      </w:r>
      <w:r>
        <w:rPr>
          <w:lang w:val="en-US"/>
        </w:rPr>
        <w:tab/>
        <w:t>=58.011 leaves/m</w:t>
      </w:r>
      <w:r>
        <w:rPr>
          <w:vertAlign w:val="superscript"/>
          <w:lang w:val="en-US"/>
        </w:rPr>
        <w:t>3</w:t>
      </w:r>
    </w:p>
    <w:p w14:paraId="069C398E" w14:textId="38621466" w:rsidR="00A24D7D" w:rsidRDefault="00A24D7D" w:rsidP="00F04460">
      <w:pPr>
        <w:spacing w:after="0"/>
        <w:rPr>
          <w:lang w:val="en-US"/>
        </w:rPr>
      </w:pPr>
      <w:r w:rsidRPr="00A24D7D">
        <w:rPr>
          <w:b/>
          <w:bCs/>
          <w:lang w:val="en-US"/>
        </w:rPr>
        <w:t xml:space="preserve">Number of </w:t>
      </w:r>
      <w:proofErr w:type="spellStart"/>
      <w:r w:rsidRPr="00A24D7D">
        <w:rPr>
          <w:b/>
          <w:bCs/>
          <w:lang w:val="en-US"/>
        </w:rPr>
        <w:t>eu</w:t>
      </w:r>
      <w:proofErr w:type="spellEnd"/>
      <w:r w:rsidRPr="00A24D7D">
        <w:rPr>
          <w:b/>
          <w:bCs/>
          <w:lang w:val="en-US"/>
        </w:rPr>
        <w:t>. leaves in total canopy volume</w:t>
      </w:r>
      <w:r w:rsidRPr="00A24D7D">
        <w:rPr>
          <w:b/>
          <w:bCs/>
          <w:lang w:val="en-US"/>
        </w:rPr>
        <w:tab/>
      </w:r>
      <w:proofErr w:type="gramStart"/>
      <w:r>
        <w:rPr>
          <w:lang w:val="en-US"/>
        </w:rPr>
        <w:t>=(</w:t>
      </w:r>
      <w:proofErr w:type="gramEnd"/>
      <w:r>
        <w:rPr>
          <w:lang w:val="en-US"/>
        </w:rPr>
        <w:t>58.011 leaves/m</w:t>
      </w:r>
      <w:r>
        <w:rPr>
          <w:vertAlign w:val="superscript"/>
          <w:lang w:val="en-US"/>
        </w:rPr>
        <w:t>3</w:t>
      </w:r>
      <w:r>
        <w:rPr>
          <w:lang w:val="en-US"/>
        </w:rPr>
        <w:t xml:space="preserve">) </w:t>
      </w:r>
      <w:r>
        <w:rPr>
          <w:lang w:val="en-US"/>
        </w:rPr>
        <w:sym w:font="Wingdings 2" w:char="F0CD"/>
      </w:r>
      <w:r>
        <w:rPr>
          <w:lang w:val="en-US"/>
        </w:rPr>
        <w:t xml:space="preserve"> 130 m </w:t>
      </w:r>
      <w:r>
        <w:rPr>
          <w:lang w:val="en-US"/>
        </w:rPr>
        <w:sym w:font="Wingdings 2" w:char="F0CD"/>
      </w:r>
      <w:r>
        <w:rPr>
          <w:lang w:val="en-US"/>
        </w:rPr>
        <w:t xml:space="preserve">102 m </w:t>
      </w:r>
      <w:r>
        <w:rPr>
          <w:lang w:val="en-US"/>
        </w:rPr>
        <w:sym w:font="Wingdings 2" w:char="F0CD"/>
      </w:r>
      <w:r>
        <w:rPr>
          <w:lang w:val="en-US"/>
        </w:rPr>
        <w:t>20 m</w:t>
      </w:r>
    </w:p>
    <w:p w14:paraId="25B55EE1" w14:textId="7693AD9B" w:rsidR="00A24D7D" w:rsidRDefault="00A24D7D" w:rsidP="00F04460">
      <w:pPr>
        <w:spacing w:after="0"/>
        <w:rPr>
          <w:lang w:val="en-US"/>
        </w:rPr>
      </w:pPr>
      <w:r>
        <w:rPr>
          <w:lang w:val="en-US"/>
        </w:rPr>
        <w:tab/>
      </w:r>
      <w:r>
        <w:rPr>
          <w:lang w:val="en-US"/>
        </w:rPr>
        <w:tab/>
      </w:r>
      <w:r>
        <w:rPr>
          <w:lang w:val="en-US"/>
        </w:rPr>
        <w:tab/>
      </w:r>
      <w:r>
        <w:rPr>
          <w:lang w:val="en-US"/>
        </w:rPr>
        <w:tab/>
      </w:r>
      <w:r>
        <w:rPr>
          <w:lang w:val="en-US"/>
        </w:rPr>
        <w:tab/>
      </w:r>
      <w:r>
        <w:rPr>
          <w:lang w:val="en-US"/>
        </w:rPr>
        <w:tab/>
        <w:t>=</w:t>
      </w:r>
      <w:r w:rsidRPr="00A24D7D">
        <w:rPr>
          <w:b/>
          <w:bCs/>
          <w:lang w:val="en-US"/>
        </w:rPr>
        <w:t xml:space="preserve">1.5384615 </w:t>
      </w:r>
      <w:r w:rsidRPr="00A24D7D">
        <w:rPr>
          <w:b/>
          <w:bCs/>
          <w:lang w:val="en-US"/>
        </w:rPr>
        <w:sym w:font="Wingdings 2" w:char="F0CD"/>
      </w:r>
      <w:r w:rsidRPr="00A24D7D">
        <w:rPr>
          <w:b/>
          <w:bCs/>
          <w:lang w:val="en-US"/>
        </w:rPr>
        <w:t xml:space="preserve"> 10</w:t>
      </w:r>
      <w:r w:rsidRPr="00A24D7D">
        <w:rPr>
          <w:b/>
          <w:bCs/>
          <w:vertAlign w:val="superscript"/>
          <w:lang w:val="en-US"/>
        </w:rPr>
        <w:t>7</w:t>
      </w:r>
    </w:p>
    <w:p w14:paraId="1A781D7B" w14:textId="0D0FA911" w:rsidR="00A24D7D" w:rsidRDefault="00A24D7D" w:rsidP="00F04460">
      <w:pPr>
        <w:spacing w:after="0"/>
        <w:rPr>
          <w:lang w:val="en-US"/>
        </w:rPr>
      </w:pPr>
    </w:p>
    <w:p w14:paraId="2EB42F13" w14:textId="58F00279" w:rsidR="00A24D7D" w:rsidRDefault="00A24D7D" w:rsidP="00A24D7D">
      <w:pPr>
        <w:spacing w:after="0"/>
        <w:rPr>
          <w:lang w:val="en-US"/>
        </w:rPr>
      </w:pPr>
      <w:r>
        <w:rPr>
          <w:lang w:val="en-US"/>
        </w:rPr>
        <w:t xml:space="preserve">Number of </w:t>
      </w:r>
      <w:proofErr w:type="spellStart"/>
      <w:proofErr w:type="gramStart"/>
      <w:r>
        <w:rPr>
          <w:lang w:val="en-US"/>
        </w:rPr>
        <w:t>eu.leaves</w:t>
      </w:r>
      <w:proofErr w:type="spellEnd"/>
      <w:proofErr w:type="gramEnd"/>
      <w:r>
        <w:rPr>
          <w:lang w:val="en-US"/>
        </w:rPr>
        <w:t xml:space="preserve"> in a 1 m</w:t>
      </w:r>
      <w:r>
        <w:rPr>
          <w:vertAlign w:val="superscript"/>
          <w:lang w:val="en-US"/>
        </w:rPr>
        <w:t>3</w:t>
      </w:r>
      <w:r>
        <w:rPr>
          <w:lang w:val="en-US"/>
        </w:rPr>
        <w:t xml:space="preserve"> of canopy </w:t>
      </w:r>
      <w:r>
        <w:rPr>
          <w:lang w:val="en-US"/>
        </w:rPr>
        <w:tab/>
        <w:t>= Bulk density</w:t>
      </w:r>
      <w:r>
        <w:rPr>
          <w:vertAlign w:val="subscript"/>
          <w:lang w:val="en-US"/>
        </w:rPr>
        <w:t>(</w:t>
      </w:r>
      <w:proofErr w:type="spellStart"/>
      <w:r>
        <w:rPr>
          <w:vertAlign w:val="subscript"/>
          <w:lang w:val="en-US"/>
        </w:rPr>
        <w:t>understorey</w:t>
      </w:r>
      <w:proofErr w:type="spellEnd"/>
      <w:r>
        <w:rPr>
          <w:vertAlign w:val="subscript"/>
          <w:lang w:val="en-US"/>
        </w:rPr>
        <w:t>)</w:t>
      </w:r>
      <w:r>
        <w:rPr>
          <w:lang w:val="en-US"/>
        </w:rPr>
        <w:t>/m</w:t>
      </w:r>
    </w:p>
    <w:p w14:paraId="517EB9C1" w14:textId="13E4B5E9" w:rsidR="00A24D7D" w:rsidRDefault="00A24D7D" w:rsidP="00A24D7D">
      <w:pPr>
        <w:spacing w:after="0"/>
        <w:rPr>
          <w:lang w:val="en-US"/>
        </w:rPr>
      </w:pPr>
      <w:r>
        <w:rPr>
          <w:lang w:val="en-US"/>
        </w:rPr>
        <w:tab/>
      </w:r>
      <w:r>
        <w:rPr>
          <w:lang w:val="en-US"/>
        </w:rPr>
        <w:tab/>
      </w:r>
      <w:r>
        <w:rPr>
          <w:lang w:val="en-US"/>
        </w:rPr>
        <w:tab/>
      </w:r>
      <w:r>
        <w:rPr>
          <w:lang w:val="en-US"/>
        </w:rPr>
        <w:tab/>
      </w:r>
      <w:r>
        <w:rPr>
          <w:lang w:val="en-US"/>
        </w:rPr>
        <w:tab/>
      </w:r>
      <w:r>
        <w:rPr>
          <w:lang w:val="en-US"/>
        </w:rPr>
        <w:tab/>
      </w:r>
      <w:proofErr w:type="gramStart"/>
      <w:r>
        <w:rPr>
          <w:lang w:val="en-US"/>
        </w:rPr>
        <w:t>=(</w:t>
      </w:r>
      <w:proofErr w:type="gramEnd"/>
      <w:r>
        <w:rPr>
          <w:lang w:val="en-US"/>
        </w:rPr>
        <w:t>0.25 kg/m</w:t>
      </w:r>
      <w:r>
        <w:rPr>
          <w:vertAlign w:val="superscript"/>
          <w:lang w:val="en-US"/>
        </w:rPr>
        <w:t>3</w:t>
      </w:r>
      <w:r>
        <w:rPr>
          <w:lang w:val="en-US"/>
        </w:rPr>
        <w:t>)/</w:t>
      </w:r>
      <w:r w:rsidRPr="00A24D7D">
        <w:rPr>
          <w:lang w:val="en-US"/>
        </w:rPr>
        <w:t xml:space="preserve"> </w:t>
      </w:r>
      <w:r>
        <w:rPr>
          <w:lang w:val="en-US"/>
        </w:rPr>
        <w:t xml:space="preserve">8.619 </w:t>
      </w:r>
      <w:r>
        <w:rPr>
          <w:lang w:val="en-US"/>
        </w:rPr>
        <w:sym w:font="Wingdings 2" w:char="F0CD"/>
      </w:r>
      <w:r>
        <w:rPr>
          <w:lang w:val="en-US"/>
        </w:rPr>
        <w:t>10</w:t>
      </w:r>
      <w:r>
        <w:rPr>
          <w:vertAlign w:val="superscript"/>
          <w:lang w:val="en-US"/>
        </w:rPr>
        <w:t>-4</w:t>
      </w:r>
      <w:r>
        <w:rPr>
          <w:lang w:val="en-US"/>
        </w:rPr>
        <w:t xml:space="preserve"> kg</w:t>
      </w:r>
    </w:p>
    <w:p w14:paraId="05A8F064" w14:textId="009813F6" w:rsidR="00A24D7D" w:rsidRDefault="00A24D7D" w:rsidP="00A24D7D">
      <w:pPr>
        <w:spacing w:after="0"/>
        <w:rPr>
          <w:lang w:val="en-US"/>
        </w:rPr>
      </w:pPr>
      <w:r>
        <w:rPr>
          <w:lang w:val="en-US"/>
        </w:rPr>
        <w:tab/>
      </w:r>
      <w:r>
        <w:rPr>
          <w:lang w:val="en-US"/>
        </w:rPr>
        <w:tab/>
      </w:r>
      <w:r>
        <w:rPr>
          <w:lang w:val="en-US"/>
        </w:rPr>
        <w:tab/>
      </w:r>
      <w:r>
        <w:rPr>
          <w:lang w:val="en-US"/>
        </w:rPr>
        <w:tab/>
      </w:r>
      <w:r>
        <w:rPr>
          <w:lang w:val="en-US"/>
        </w:rPr>
        <w:tab/>
      </w:r>
      <w:r>
        <w:rPr>
          <w:lang w:val="en-US"/>
        </w:rPr>
        <w:tab/>
        <w:t>=290.05 leaves/m</w:t>
      </w:r>
      <w:r>
        <w:rPr>
          <w:vertAlign w:val="superscript"/>
          <w:lang w:val="en-US"/>
        </w:rPr>
        <w:t>3</w:t>
      </w:r>
    </w:p>
    <w:p w14:paraId="3D1AE68C" w14:textId="637EED0D" w:rsidR="00A24D7D" w:rsidRDefault="00A24D7D" w:rsidP="00A24D7D">
      <w:pPr>
        <w:spacing w:after="0"/>
        <w:rPr>
          <w:lang w:val="en-US"/>
        </w:rPr>
      </w:pPr>
      <w:r w:rsidRPr="00A24D7D">
        <w:rPr>
          <w:b/>
          <w:bCs/>
          <w:lang w:val="en-US"/>
        </w:rPr>
        <w:t xml:space="preserve">Number of </w:t>
      </w:r>
      <w:proofErr w:type="spellStart"/>
      <w:r w:rsidRPr="00A24D7D">
        <w:rPr>
          <w:b/>
          <w:bCs/>
          <w:lang w:val="en-US"/>
        </w:rPr>
        <w:t>eu</w:t>
      </w:r>
      <w:proofErr w:type="spellEnd"/>
      <w:r w:rsidRPr="00A24D7D">
        <w:rPr>
          <w:b/>
          <w:bCs/>
          <w:lang w:val="en-US"/>
        </w:rPr>
        <w:t xml:space="preserve">. leaves in total </w:t>
      </w:r>
      <w:proofErr w:type="spellStart"/>
      <w:r w:rsidR="00C75C78">
        <w:rPr>
          <w:b/>
          <w:bCs/>
          <w:lang w:val="en-US"/>
        </w:rPr>
        <w:t>understorey</w:t>
      </w:r>
      <w:proofErr w:type="spellEnd"/>
      <w:r w:rsidRPr="00A24D7D">
        <w:rPr>
          <w:b/>
          <w:bCs/>
          <w:lang w:val="en-US"/>
        </w:rPr>
        <w:t xml:space="preserve"> volum</w:t>
      </w:r>
      <w:r w:rsidR="00C75C78">
        <w:rPr>
          <w:b/>
          <w:bCs/>
          <w:lang w:val="en-US"/>
        </w:rPr>
        <w:t>e</w:t>
      </w:r>
      <w:proofErr w:type="gramStart"/>
      <w:r>
        <w:rPr>
          <w:lang w:val="en-US"/>
        </w:rPr>
        <w:t>=(</w:t>
      </w:r>
      <w:proofErr w:type="gramEnd"/>
      <w:r>
        <w:rPr>
          <w:lang w:val="en-US"/>
        </w:rPr>
        <w:t>290.05 leaves/m</w:t>
      </w:r>
      <w:r>
        <w:rPr>
          <w:vertAlign w:val="superscript"/>
          <w:lang w:val="en-US"/>
        </w:rPr>
        <w:t>3</w:t>
      </w:r>
      <w:r>
        <w:rPr>
          <w:lang w:val="en-US"/>
        </w:rPr>
        <w:t xml:space="preserve">) </w:t>
      </w:r>
      <w:r>
        <w:rPr>
          <w:lang w:val="en-US"/>
        </w:rPr>
        <w:sym w:font="Wingdings 2" w:char="F0CD"/>
      </w:r>
      <w:r>
        <w:rPr>
          <w:lang w:val="en-US"/>
        </w:rPr>
        <w:t xml:space="preserve"> 130 m </w:t>
      </w:r>
      <w:r>
        <w:rPr>
          <w:lang w:val="en-US"/>
        </w:rPr>
        <w:sym w:font="Wingdings 2" w:char="F0CD"/>
      </w:r>
      <w:r>
        <w:rPr>
          <w:lang w:val="en-US"/>
        </w:rPr>
        <w:t xml:space="preserve">102 m </w:t>
      </w:r>
      <w:r>
        <w:rPr>
          <w:lang w:val="en-US"/>
        </w:rPr>
        <w:sym w:font="Wingdings 2" w:char="F0CD"/>
      </w:r>
      <w:r>
        <w:rPr>
          <w:lang w:val="en-US"/>
        </w:rPr>
        <w:t>20 m</w:t>
      </w:r>
    </w:p>
    <w:p w14:paraId="4C0B67DE" w14:textId="68DA5CA1" w:rsidR="00A24D7D" w:rsidRDefault="00A24D7D" w:rsidP="00A24D7D">
      <w:pPr>
        <w:spacing w:after="0"/>
        <w:rPr>
          <w:lang w:val="en-US"/>
        </w:rPr>
      </w:pPr>
      <w:r>
        <w:rPr>
          <w:lang w:val="en-US"/>
        </w:rPr>
        <w:tab/>
      </w:r>
      <w:r>
        <w:rPr>
          <w:lang w:val="en-US"/>
        </w:rPr>
        <w:tab/>
      </w:r>
      <w:r>
        <w:rPr>
          <w:lang w:val="en-US"/>
        </w:rPr>
        <w:tab/>
      </w:r>
      <w:r>
        <w:rPr>
          <w:lang w:val="en-US"/>
        </w:rPr>
        <w:tab/>
      </w:r>
      <w:r>
        <w:rPr>
          <w:lang w:val="en-US"/>
        </w:rPr>
        <w:tab/>
      </w:r>
      <w:r>
        <w:rPr>
          <w:lang w:val="en-US"/>
        </w:rPr>
        <w:tab/>
        <w:t>=</w:t>
      </w:r>
      <w:r w:rsidRPr="00A24D7D">
        <w:rPr>
          <w:b/>
          <w:bCs/>
          <w:lang w:val="en-US"/>
        </w:rPr>
        <w:t xml:space="preserve">3.8461538 </w:t>
      </w:r>
      <w:r w:rsidRPr="00A24D7D">
        <w:rPr>
          <w:b/>
          <w:bCs/>
          <w:lang w:val="en-US"/>
        </w:rPr>
        <w:sym w:font="Wingdings 2" w:char="F0CD"/>
      </w:r>
      <w:r w:rsidRPr="00A24D7D">
        <w:rPr>
          <w:b/>
          <w:bCs/>
          <w:lang w:val="en-US"/>
        </w:rPr>
        <w:t xml:space="preserve"> 10</w:t>
      </w:r>
      <w:r w:rsidRPr="00A24D7D">
        <w:rPr>
          <w:b/>
          <w:bCs/>
          <w:vertAlign w:val="superscript"/>
          <w:lang w:val="en-US"/>
        </w:rPr>
        <w:t>7</w:t>
      </w:r>
    </w:p>
    <w:p w14:paraId="2CD59930" w14:textId="77777777" w:rsidR="00A24D7D" w:rsidRPr="00A24D7D" w:rsidRDefault="00A24D7D" w:rsidP="00F04460">
      <w:pPr>
        <w:spacing w:after="0"/>
        <w:rPr>
          <w:lang w:val="en-US"/>
        </w:rPr>
      </w:pPr>
    </w:p>
    <w:sectPr w:rsidR="00A24D7D" w:rsidRPr="00A24D7D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6BB8827B" w14:textId="77777777" w:rsidR="00000B1B" w:rsidRDefault="00000B1B" w:rsidP="0068018A">
      <w:pPr>
        <w:spacing w:after="0" w:line="240" w:lineRule="auto"/>
      </w:pPr>
      <w:r>
        <w:separator/>
      </w:r>
    </w:p>
  </w:endnote>
  <w:endnote w:type="continuationSeparator" w:id="0">
    <w:p w14:paraId="6A445885" w14:textId="77777777" w:rsidR="00000B1B" w:rsidRDefault="00000B1B" w:rsidP="0068018A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Iskoola Pota">
    <w:panose1 w:val="020B0502040204020203"/>
    <w:charset w:val="00"/>
    <w:family w:val="swiss"/>
    <w:pitch w:val="variable"/>
    <w:sig w:usb0="00000003" w:usb1="00000000" w:usb2="00000200" w:usb3="00000000" w:csb0="00000001" w:csb1="00000000"/>
  </w:font>
  <w:font w:name="Arial Unicode MS">
    <w:altName w:val="Arial"/>
    <w:panose1 w:val="020B0604020202020204"/>
    <w:charset w:val="00"/>
    <w:family w:val="roman"/>
    <w:pitch w:val="variable"/>
    <w:sig w:usb0="00000003" w:usb1="00000000" w:usb2="00000000" w:usb3="00000000" w:csb0="00000001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Gabriola">
    <w:panose1 w:val="04040605051002020D02"/>
    <w:charset w:val="00"/>
    <w:family w:val="decorative"/>
    <w:pitch w:val="variable"/>
    <w:sig w:usb0="E00002EF" w:usb1="5000204B" w:usb2="00000000" w:usb3="00000000" w:csb0="0000009F" w:csb1="00000000"/>
  </w:font>
  <w:font w:name="Wingdings 2">
    <w:panose1 w:val="05020102010507070707"/>
    <w:charset w:val="02"/>
    <w:family w:val="roman"/>
    <w:pitch w:val="variable"/>
    <w:sig w:usb0="00000000" w:usb1="10000000" w:usb2="00000000" w:usb3="00000000" w:csb0="80000000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295EFCA1" w14:textId="77777777" w:rsidR="00000B1B" w:rsidRDefault="00000B1B" w:rsidP="0068018A">
      <w:pPr>
        <w:spacing w:after="0" w:line="240" w:lineRule="auto"/>
      </w:pPr>
      <w:r>
        <w:separator/>
      </w:r>
    </w:p>
  </w:footnote>
  <w:footnote w:type="continuationSeparator" w:id="0">
    <w:p w14:paraId="1202502F" w14:textId="77777777" w:rsidR="00000B1B" w:rsidRDefault="00000B1B" w:rsidP="0068018A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01FD7E00"/>
    <w:multiLevelType w:val="hybridMultilevel"/>
    <w:tmpl w:val="4992C4A4"/>
    <w:lvl w:ilvl="0" w:tplc="0C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C090019" w:tentative="1">
      <w:start w:val="1"/>
      <w:numFmt w:val="lowerLetter"/>
      <w:lvlText w:val="%2."/>
      <w:lvlJc w:val="left"/>
      <w:pPr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224443F4"/>
    <w:multiLevelType w:val="hybridMultilevel"/>
    <w:tmpl w:val="4992C4A4"/>
    <w:lvl w:ilvl="0" w:tplc="0C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C090019" w:tentative="1">
      <w:start w:val="1"/>
      <w:numFmt w:val="lowerLetter"/>
      <w:lvlText w:val="%2."/>
      <w:lvlJc w:val="left"/>
      <w:pPr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379472BF"/>
    <w:multiLevelType w:val="hybridMultilevel"/>
    <w:tmpl w:val="4992C4A4"/>
    <w:lvl w:ilvl="0" w:tplc="0C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C090019" w:tentative="1">
      <w:start w:val="1"/>
      <w:numFmt w:val="lowerLetter"/>
      <w:lvlText w:val="%2."/>
      <w:lvlJc w:val="left"/>
      <w:pPr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2"/>
  </w:num>
  <w:num w:numId="2">
    <w:abstractNumId w:val="1"/>
  </w:num>
  <w:num w:numId="3">
    <w:abstractNumId w:val="0"/>
  </w:num>
  <w:numIdMacAtCleanup w:val="1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00"/>
  <w:hideSpellingErrors/>
  <w:hideGrammaticalErrors/>
  <w:proofState w:spelling="clean" w:grammar="clean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__Grammarly_42____i" w:val="H4sIAAAAAAAEAKtWckksSQxILCpxzi/NK1GyMqwFAAEhoTITAAAA"/>
    <w:docVar w:name="__Grammarly_42___1" w:val="H4sIAAAAAAAEAKtWcslP9kxRslIyNDYyszC0MDI3NjMxMjA1NDNQ0lEKTi0uzszPAykwNqkFABVtCXwtAAAA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umbered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fvvdr0de65xrzoesxr5vz2ryadapvp5a2v0t&quot;&gt;Inverse analysis paper draft6&lt;record-ids&gt;&lt;item&gt;31&lt;/item&gt;&lt;item&gt;38&lt;/item&gt;&lt;item&gt;39&lt;/item&gt;&lt;item&gt;40&lt;/item&gt;&lt;/record-ids&gt;&lt;/item&gt;&lt;/Libraries&gt;"/>
  </w:docVars>
  <w:rsids>
    <w:rsidRoot w:val="00C926D1"/>
    <w:rsid w:val="00000B1B"/>
    <w:rsid w:val="000046AB"/>
    <w:rsid w:val="00005E6D"/>
    <w:rsid w:val="00011AB0"/>
    <w:rsid w:val="00021470"/>
    <w:rsid w:val="00022D5A"/>
    <w:rsid w:val="000240F3"/>
    <w:rsid w:val="0002656F"/>
    <w:rsid w:val="00027BDE"/>
    <w:rsid w:val="00027EDE"/>
    <w:rsid w:val="00034E8B"/>
    <w:rsid w:val="000358AF"/>
    <w:rsid w:val="00036466"/>
    <w:rsid w:val="00045451"/>
    <w:rsid w:val="000474D8"/>
    <w:rsid w:val="00050CC4"/>
    <w:rsid w:val="00053AB8"/>
    <w:rsid w:val="00054207"/>
    <w:rsid w:val="00062D01"/>
    <w:rsid w:val="0007074A"/>
    <w:rsid w:val="00080C2F"/>
    <w:rsid w:val="0008211E"/>
    <w:rsid w:val="000922A3"/>
    <w:rsid w:val="00092B16"/>
    <w:rsid w:val="000932D4"/>
    <w:rsid w:val="000A4FA1"/>
    <w:rsid w:val="000B095D"/>
    <w:rsid w:val="000B228A"/>
    <w:rsid w:val="000B3D5F"/>
    <w:rsid w:val="000B4EBD"/>
    <w:rsid w:val="000B5DEA"/>
    <w:rsid w:val="000B68E8"/>
    <w:rsid w:val="000C1A69"/>
    <w:rsid w:val="000C5BDF"/>
    <w:rsid w:val="000D2831"/>
    <w:rsid w:val="000D36B4"/>
    <w:rsid w:val="000D3F04"/>
    <w:rsid w:val="000D68DE"/>
    <w:rsid w:val="000E736F"/>
    <w:rsid w:val="000F3C5D"/>
    <w:rsid w:val="000F7FA3"/>
    <w:rsid w:val="00101599"/>
    <w:rsid w:val="00101C3C"/>
    <w:rsid w:val="001042C6"/>
    <w:rsid w:val="00104AB2"/>
    <w:rsid w:val="00107B25"/>
    <w:rsid w:val="00112DA6"/>
    <w:rsid w:val="00116C97"/>
    <w:rsid w:val="001171B5"/>
    <w:rsid w:val="00117872"/>
    <w:rsid w:val="00120CED"/>
    <w:rsid w:val="00125817"/>
    <w:rsid w:val="001266EE"/>
    <w:rsid w:val="00127128"/>
    <w:rsid w:val="00131D0A"/>
    <w:rsid w:val="001335FF"/>
    <w:rsid w:val="001413E7"/>
    <w:rsid w:val="0014243B"/>
    <w:rsid w:val="00143C6E"/>
    <w:rsid w:val="00144E0C"/>
    <w:rsid w:val="00146644"/>
    <w:rsid w:val="00153571"/>
    <w:rsid w:val="00154CD8"/>
    <w:rsid w:val="00157504"/>
    <w:rsid w:val="00157B4C"/>
    <w:rsid w:val="00163609"/>
    <w:rsid w:val="00166B26"/>
    <w:rsid w:val="001710AE"/>
    <w:rsid w:val="00185140"/>
    <w:rsid w:val="00190664"/>
    <w:rsid w:val="00196816"/>
    <w:rsid w:val="001A1439"/>
    <w:rsid w:val="001A705F"/>
    <w:rsid w:val="001A7B3D"/>
    <w:rsid w:val="001B2C3D"/>
    <w:rsid w:val="001B5819"/>
    <w:rsid w:val="001C2033"/>
    <w:rsid w:val="001C6ABB"/>
    <w:rsid w:val="001D0D6A"/>
    <w:rsid w:val="001D3C07"/>
    <w:rsid w:val="001E0FF2"/>
    <w:rsid w:val="001E25E0"/>
    <w:rsid w:val="001E3928"/>
    <w:rsid w:val="001E3EA0"/>
    <w:rsid w:val="001E7E9A"/>
    <w:rsid w:val="001F6382"/>
    <w:rsid w:val="00200BDC"/>
    <w:rsid w:val="00201904"/>
    <w:rsid w:val="002022A2"/>
    <w:rsid w:val="00206028"/>
    <w:rsid w:val="00213E10"/>
    <w:rsid w:val="00215C6E"/>
    <w:rsid w:val="00220E81"/>
    <w:rsid w:val="00221910"/>
    <w:rsid w:val="002223E4"/>
    <w:rsid w:val="00222791"/>
    <w:rsid w:val="00222BF0"/>
    <w:rsid w:val="00222CF0"/>
    <w:rsid w:val="00227C0F"/>
    <w:rsid w:val="00233579"/>
    <w:rsid w:val="002362EA"/>
    <w:rsid w:val="00236EBB"/>
    <w:rsid w:val="0024200A"/>
    <w:rsid w:val="002461FA"/>
    <w:rsid w:val="00254FF8"/>
    <w:rsid w:val="00256F4F"/>
    <w:rsid w:val="00261EF5"/>
    <w:rsid w:val="002626F0"/>
    <w:rsid w:val="00263334"/>
    <w:rsid w:val="00264E15"/>
    <w:rsid w:val="00265592"/>
    <w:rsid w:val="002710B4"/>
    <w:rsid w:val="00271BF5"/>
    <w:rsid w:val="0027206D"/>
    <w:rsid w:val="0027441C"/>
    <w:rsid w:val="00274B47"/>
    <w:rsid w:val="00275872"/>
    <w:rsid w:val="0027719A"/>
    <w:rsid w:val="00277E2F"/>
    <w:rsid w:val="00281AF5"/>
    <w:rsid w:val="00282713"/>
    <w:rsid w:val="00282C68"/>
    <w:rsid w:val="00286995"/>
    <w:rsid w:val="00292062"/>
    <w:rsid w:val="00295364"/>
    <w:rsid w:val="0029777B"/>
    <w:rsid w:val="002A094B"/>
    <w:rsid w:val="002A1D9D"/>
    <w:rsid w:val="002A21C6"/>
    <w:rsid w:val="002A537B"/>
    <w:rsid w:val="002A5561"/>
    <w:rsid w:val="002A5BAD"/>
    <w:rsid w:val="002A5FD8"/>
    <w:rsid w:val="002B2E63"/>
    <w:rsid w:val="002C4074"/>
    <w:rsid w:val="002C4FC8"/>
    <w:rsid w:val="002C5465"/>
    <w:rsid w:val="002C56E5"/>
    <w:rsid w:val="002C62E2"/>
    <w:rsid w:val="002C6F41"/>
    <w:rsid w:val="002C71B3"/>
    <w:rsid w:val="002C7D3E"/>
    <w:rsid w:val="002D3066"/>
    <w:rsid w:val="002D44F8"/>
    <w:rsid w:val="002D7F4D"/>
    <w:rsid w:val="002E1B61"/>
    <w:rsid w:val="002E4C8D"/>
    <w:rsid w:val="002E4D49"/>
    <w:rsid w:val="002F19E8"/>
    <w:rsid w:val="002F4531"/>
    <w:rsid w:val="002F5E51"/>
    <w:rsid w:val="002F66AE"/>
    <w:rsid w:val="00300C55"/>
    <w:rsid w:val="00313F7D"/>
    <w:rsid w:val="00314BE2"/>
    <w:rsid w:val="003255F2"/>
    <w:rsid w:val="003336F5"/>
    <w:rsid w:val="00341339"/>
    <w:rsid w:val="00341E22"/>
    <w:rsid w:val="003423CB"/>
    <w:rsid w:val="00342F69"/>
    <w:rsid w:val="00350347"/>
    <w:rsid w:val="00351A4B"/>
    <w:rsid w:val="0035599A"/>
    <w:rsid w:val="00360B39"/>
    <w:rsid w:val="00365552"/>
    <w:rsid w:val="00366349"/>
    <w:rsid w:val="00367734"/>
    <w:rsid w:val="00372B05"/>
    <w:rsid w:val="00377F89"/>
    <w:rsid w:val="0038619B"/>
    <w:rsid w:val="0038729E"/>
    <w:rsid w:val="00387888"/>
    <w:rsid w:val="003930EE"/>
    <w:rsid w:val="00397FA3"/>
    <w:rsid w:val="003A0EEC"/>
    <w:rsid w:val="003A6A03"/>
    <w:rsid w:val="003A797B"/>
    <w:rsid w:val="003A7DBC"/>
    <w:rsid w:val="003B7518"/>
    <w:rsid w:val="003C1082"/>
    <w:rsid w:val="003C24D3"/>
    <w:rsid w:val="003C3FBD"/>
    <w:rsid w:val="003D5BA1"/>
    <w:rsid w:val="003D777F"/>
    <w:rsid w:val="003E0A34"/>
    <w:rsid w:val="003E0E0E"/>
    <w:rsid w:val="003E18DE"/>
    <w:rsid w:val="003E2C0F"/>
    <w:rsid w:val="003E3EA0"/>
    <w:rsid w:val="003F02FE"/>
    <w:rsid w:val="003F0B85"/>
    <w:rsid w:val="00400A97"/>
    <w:rsid w:val="00402E1E"/>
    <w:rsid w:val="0041545E"/>
    <w:rsid w:val="0041690D"/>
    <w:rsid w:val="00422725"/>
    <w:rsid w:val="00426798"/>
    <w:rsid w:val="004321F9"/>
    <w:rsid w:val="00432913"/>
    <w:rsid w:val="004335EE"/>
    <w:rsid w:val="00435ACE"/>
    <w:rsid w:val="0043728D"/>
    <w:rsid w:val="0043730D"/>
    <w:rsid w:val="00444360"/>
    <w:rsid w:val="0044658B"/>
    <w:rsid w:val="00446C1F"/>
    <w:rsid w:val="004548B6"/>
    <w:rsid w:val="0045532F"/>
    <w:rsid w:val="00457F1F"/>
    <w:rsid w:val="00462FB9"/>
    <w:rsid w:val="004664A6"/>
    <w:rsid w:val="004717A7"/>
    <w:rsid w:val="00472E9F"/>
    <w:rsid w:val="0047634B"/>
    <w:rsid w:val="00483E09"/>
    <w:rsid w:val="004848C9"/>
    <w:rsid w:val="004858F8"/>
    <w:rsid w:val="00494F48"/>
    <w:rsid w:val="00495BD1"/>
    <w:rsid w:val="00495D6C"/>
    <w:rsid w:val="00497B3F"/>
    <w:rsid w:val="004A0254"/>
    <w:rsid w:val="004A3B5C"/>
    <w:rsid w:val="004B2767"/>
    <w:rsid w:val="004B5560"/>
    <w:rsid w:val="004B5DF0"/>
    <w:rsid w:val="004B5E04"/>
    <w:rsid w:val="004B68F6"/>
    <w:rsid w:val="004B6D88"/>
    <w:rsid w:val="004C0D00"/>
    <w:rsid w:val="004C104F"/>
    <w:rsid w:val="004C4F0F"/>
    <w:rsid w:val="004C7525"/>
    <w:rsid w:val="004D4E48"/>
    <w:rsid w:val="004D5848"/>
    <w:rsid w:val="004D6EAC"/>
    <w:rsid w:val="004D6F73"/>
    <w:rsid w:val="004E30E7"/>
    <w:rsid w:val="004E3920"/>
    <w:rsid w:val="004E4286"/>
    <w:rsid w:val="004F2B03"/>
    <w:rsid w:val="004F6E20"/>
    <w:rsid w:val="00501C3D"/>
    <w:rsid w:val="00511737"/>
    <w:rsid w:val="005120E9"/>
    <w:rsid w:val="005126F7"/>
    <w:rsid w:val="0051586B"/>
    <w:rsid w:val="00522216"/>
    <w:rsid w:val="00525330"/>
    <w:rsid w:val="00525B0E"/>
    <w:rsid w:val="00530254"/>
    <w:rsid w:val="005359F3"/>
    <w:rsid w:val="005364B1"/>
    <w:rsid w:val="00536FE2"/>
    <w:rsid w:val="005578A8"/>
    <w:rsid w:val="00562573"/>
    <w:rsid w:val="005646D6"/>
    <w:rsid w:val="0057026D"/>
    <w:rsid w:val="00574984"/>
    <w:rsid w:val="00574C8B"/>
    <w:rsid w:val="0057538A"/>
    <w:rsid w:val="00577F0D"/>
    <w:rsid w:val="00581DF2"/>
    <w:rsid w:val="005851CB"/>
    <w:rsid w:val="005860CC"/>
    <w:rsid w:val="00586524"/>
    <w:rsid w:val="005907F6"/>
    <w:rsid w:val="0059448D"/>
    <w:rsid w:val="005A570F"/>
    <w:rsid w:val="005A5FE6"/>
    <w:rsid w:val="005A6707"/>
    <w:rsid w:val="005A7A1A"/>
    <w:rsid w:val="005B0097"/>
    <w:rsid w:val="005B6271"/>
    <w:rsid w:val="005C42D7"/>
    <w:rsid w:val="005C647B"/>
    <w:rsid w:val="005C7849"/>
    <w:rsid w:val="005D0EF1"/>
    <w:rsid w:val="005D438B"/>
    <w:rsid w:val="005E0D60"/>
    <w:rsid w:val="005E206B"/>
    <w:rsid w:val="005E36E4"/>
    <w:rsid w:val="005E5B77"/>
    <w:rsid w:val="005F4684"/>
    <w:rsid w:val="005F476F"/>
    <w:rsid w:val="005F6808"/>
    <w:rsid w:val="00600F32"/>
    <w:rsid w:val="00612729"/>
    <w:rsid w:val="00614513"/>
    <w:rsid w:val="00614988"/>
    <w:rsid w:val="006157FC"/>
    <w:rsid w:val="00623A30"/>
    <w:rsid w:val="00625DF5"/>
    <w:rsid w:val="00627CF6"/>
    <w:rsid w:val="00631825"/>
    <w:rsid w:val="0063591F"/>
    <w:rsid w:val="00636375"/>
    <w:rsid w:val="0064172A"/>
    <w:rsid w:val="0064302E"/>
    <w:rsid w:val="006470A6"/>
    <w:rsid w:val="00651EDA"/>
    <w:rsid w:val="00652E1C"/>
    <w:rsid w:val="006531FE"/>
    <w:rsid w:val="00654721"/>
    <w:rsid w:val="00655006"/>
    <w:rsid w:val="0065659C"/>
    <w:rsid w:val="00661E8A"/>
    <w:rsid w:val="00662176"/>
    <w:rsid w:val="00664C0A"/>
    <w:rsid w:val="006717B5"/>
    <w:rsid w:val="0068018A"/>
    <w:rsid w:val="006818D7"/>
    <w:rsid w:val="00683B81"/>
    <w:rsid w:val="00686761"/>
    <w:rsid w:val="00690CF3"/>
    <w:rsid w:val="006A0BE8"/>
    <w:rsid w:val="006A2758"/>
    <w:rsid w:val="006A2EF9"/>
    <w:rsid w:val="006A3B2C"/>
    <w:rsid w:val="006A408E"/>
    <w:rsid w:val="006A5301"/>
    <w:rsid w:val="006A5D94"/>
    <w:rsid w:val="006A6028"/>
    <w:rsid w:val="006B0F36"/>
    <w:rsid w:val="006B10A0"/>
    <w:rsid w:val="006B2521"/>
    <w:rsid w:val="006B3352"/>
    <w:rsid w:val="006B5597"/>
    <w:rsid w:val="006B5B50"/>
    <w:rsid w:val="006B5D83"/>
    <w:rsid w:val="006B66D8"/>
    <w:rsid w:val="006B727A"/>
    <w:rsid w:val="006C1076"/>
    <w:rsid w:val="006C1264"/>
    <w:rsid w:val="006C6548"/>
    <w:rsid w:val="006C75D6"/>
    <w:rsid w:val="006D3896"/>
    <w:rsid w:val="006E211E"/>
    <w:rsid w:val="006E3259"/>
    <w:rsid w:val="006E3485"/>
    <w:rsid w:val="006E5635"/>
    <w:rsid w:val="006E5E8E"/>
    <w:rsid w:val="006F123B"/>
    <w:rsid w:val="006F5269"/>
    <w:rsid w:val="006F60C3"/>
    <w:rsid w:val="00700509"/>
    <w:rsid w:val="007030F7"/>
    <w:rsid w:val="0070560D"/>
    <w:rsid w:val="00706854"/>
    <w:rsid w:val="00706BFB"/>
    <w:rsid w:val="00711E1F"/>
    <w:rsid w:val="0071200C"/>
    <w:rsid w:val="00712A3D"/>
    <w:rsid w:val="007173B0"/>
    <w:rsid w:val="00717702"/>
    <w:rsid w:val="00720076"/>
    <w:rsid w:val="00720F1D"/>
    <w:rsid w:val="0072198C"/>
    <w:rsid w:val="007219ED"/>
    <w:rsid w:val="00724332"/>
    <w:rsid w:val="0072449B"/>
    <w:rsid w:val="0073795D"/>
    <w:rsid w:val="00744466"/>
    <w:rsid w:val="007532D3"/>
    <w:rsid w:val="00754448"/>
    <w:rsid w:val="00762122"/>
    <w:rsid w:val="00766A65"/>
    <w:rsid w:val="007705E5"/>
    <w:rsid w:val="00772A5E"/>
    <w:rsid w:val="00773FC7"/>
    <w:rsid w:val="00774B58"/>
    <w:rsid w:val="00780452"/>
    <w:rsid w:val="0078215A"/>
    <w:rsid w:val="00782DB1"/>
    <w:rsid w:val="00783804"/>
    <w:rsid w:val="00784095"/>
    <w:rsid w:val="00791488"/>
    <w:rsid w:val="00791CD1"/>
    <w:rsid w:val="00792C87"/>
    <w:rsid w:val="0079466C"/>
    <w:rsid w:val="00797E2F"/>
    <w:rsid w:val="007A3B98"/>
    <w:rsid w:val="007A49E4"/>
    <w:rsid w:val="007B3972"/>
    <w:rsid w:val="007B4908"/>
    <w:rsid w:val="007B5AB5"/>
    <w:rsid w:val="007B62EF"/>
    <w:rsid w:val="007B738D"/>
    <w:rsid w:val="007C2047"/>
    <w:rsid w:val="007C26BA"/>
    <w:rsid w:val="007C50FD"/>
    <w:rsid w:val="007C5DD4"/>
    <w:rsid w:val="007E084B"/>
    <w:rsid w:val="007E204D"/>
    <w:rsid w:val="007E4CB1"/>
    <w:rsid w:val="007E6402"/>
    <w:rsid w:val="007E736B"/>
    <w:rsid w:val="007F0EE6"/>
    <w:rsid w:val="007F10D6"/>
    <w:rsid w:val="007F363C"/>
    <w:rsid w:val="00801D0A"/>
    <w:rsid w:val="0080206D"/>
    <w:rsid w:val="0080490D"/>
    <w:rsid w:val="00823BD6"/>
    <w:rsid w:val="0083057E"/>
    <w:rsid w:val="00834F98"/>
    <w:rsid w:val="00847A87"/>
    <w:rsid w:val="00851454"/>
    <w:rsid w:val="008527C8"/>
    <w:rsid w:val="00854E80"/>
    <w:rsid w:val="00867606"/>
    <w:rsid w:val="00870430"/>
    <w:rsid w:val="008706E9"/>
    <w:rsid w:val="00871781"/>
    <w:rsid w:val="00871BF7"/>
    <w:rsid w:val="00872B9C"/>
    <w:rsid w:val="008745FD"/>
    <w:rsid w:val="00876FBB"/>
    <w:rsid w:val="00881E2A"/>
    <w:rsid w:val="0088431E"/>
    <w:rsid w:val="00884F58"/>
    <w:rsid w:val="0088517C"/>
    <w:rsid w:val="00885E9A"/>
    <w:rsid w:val="0088690D"/>
    <w:rsid w:val="0089068A"/>
    <w:rsid w:val="00894260"/>
    <w:rsid w:val="008948CE"/>
    <w:rsid w:val="00897C39"/>
    <w:rsid w:val="008A4482"/>
    <w:rsid w:val="008A4D3C"/>
    <w:rsid w:val="008A569D"/>
    <w:rsid w:val="008A6B79"/>
    <w:rsid w:val="008B4098"/>
    <w:rsid w:val="008B422F"/>
    <w:rsid w:val="008C5E38"/>
    <w:rsid w:val="008C6A02"/>
    <w:rsid w:val="008D71B1"/>
    <w:rsid w:val="008E4035"/>
    <w:rsid w:val="008E4688"/>
    <w:rsid w:val="008E61AF"/>
    <w:rsid w:val="008E62D3"/>
    <w:rsid w:val="008F315D"/>
    <w:rsid w:val="008F4C86"/>
    <w:rsid w:val="00904F76"/>
    <w:rsid w:val="00904F86"/>
    <w:rsid w:val="00906C92"/>
    <w:rsid w:val="00914102"/>
    <w:rsid w:val="00914627"/>
    <w:rsid w:val="00916C4A"/>
    <w:rsid w:val="00920AA7"/>
    <w:rsid w:val="00922782"/>
    <w:rsid w:val="0092306C"/>
    <w:rsid w:val="00923D90"/>
    <w:rsid w:val="00925DBB"/>
    <w:rsid w:val="009307D9"/>
    <w:rsid w:val="00932412"/>
    <w:rsid w:val="00935271"/>
    <w:rsid w:val="0093737C"/>
    <w:rsid w:val="00942F6E"/>
    <w:rsid w:val="00944F14"/>
    <w:rsid w:val="00946B57"/>
    <w:rsid w:val="00947D8A"/>
    <w:rsid w:val="00955F76"/>
    <w:rsid w:val="009568D8"/>
    <w:rsid w:val="009572C6"/>
    <w:rsid w:val="00957737"/>
    <w:rsid w:val="00957FD8"/>
    <w:rsid w:val="00970C3F"/>
    <w:rsid w:val="00974224"/>
    <w:rsid w:val="009762F7"/>
    <w:rsid w:val="00977FB4"/>
    <w:rsid w:val="009836A8"/>
    <w:rsid w:val="00990172"/>
    <w:rsid w:val="00992705"/>
    <w:rsid w:val="0099450E"/>
    <w:rsid w:val="00994C80"/>
    <w:rsid w:val="009952A9"/>
    <w:rsid w:val="00997461"/>
    <w:rsid w:val="009975C4"/>
    <w:rsid w:val="00997AFB"/>
    <w:rsid w:val="009A68DC"/>
    <w:rsid w:val="009A7BB4"/>
    <w:rsid w:val="009B2B50"/>
    <w:rsid w:val="009B3C3C"/>
    <w:rsid w:val="009B56A4"/>
    <w:rsid w:val="009C03A9"/>
    <w:rsid w:val="009C1DB4"/>
    <w:rsid w:val="009C33EB"/>
    <w:rsid w:val="009D2F92"/>
    <w:rsid w:val="009D4DE2"/>
    <w:rsid w:val="009D66A4"/>
    <w:rsid w:val="009E50F9"/>
    <w:rsid w:val="009E56DF"/>
    <w:rsid w:val="009E5B70"/>
    <w:rsid w:val="009E76D6"/>
    <w:rsid w:val="009F1B79"/>
    <w:rsid w:val="009F7D75"/>
    <w:rsid w:val="00A0158C"/>
    <w:rsid w:val="00A10850"/>
    <w:rsid w:val="00A11899"/>
    <w:rsid w:val="00A11A97"/>
    <w:rsid w:val="00A13B6C"/>
    <w:rsid w:val="00A15E0B"/>
    <w:rsid w:val="00A2345A"/>
    <w:rsid w:val="00A241CE"/>
    <w:rsid w:val="00A24D7D"/>
    <w:rsid w:val="00A2649A"/>
    <w:rsid w:val="00A35FB5"/>
    <w:rsid w:val="00A36CFA"/>
    <w:rsid w:val="00A42EF6"/>
    <w:rsid w:val="00A47479"/>
    <w:rsid w:val="00A5263D"/>
    <w:rsid w:val="00A57FA2"/>
    <w:rsid w:val="00A60300"/>
    <w:rsid w:val="00A60C97"/>
    <w:rsid w:val="00A615F4"/>
    <w:rsid w:val="00A62F1B"/>
    <w:rsid w:val="00A63117"/>
    <w:rsid w:val="00A66276"/>
    <w:rsid w:val="00A71225"/>
    <w:rsid w:val="00A751C8"/>
    <w:rsid w:val="00A7564B"/>
    <w:rsid w:val="00A76EBC"/>
    <w:rsid w:val="00A7751B"/>
    <w:rsid w:val="00A814DF"/>
    <w:rsid w:val="00A8724A"/>
    <w:rsid w:val="00A9414E"/>
    <w:rsid w:val="00AA0954"/>
    <w:rsid w:val="00AA224B"/>
    <w:rsid w:val="00AA4FEC"/>
    <w:rsid w:val="00AA6DCD"/>
    <w:rsid w:val="00AB0ABC"/>
    <w:rsid w:val="00AB2FBD"/>
    <w:rsid w:val="00AB3E30"/>
    <w:rsid w:val="00AC05D4"/>
    <w:rsid w:val="00AC36DE"/>
    <w:rsid w:val="00AC4051"/>
    <w:rsid w:val="00AC6535"/>
    <w:rsid w:val="00AC668A"/>
    <w:rsid w:val="00AC72F6"/>
    <w:rsid w:val="00AD138D"/>
    <w:rsid w:val="00AD2E25"/>
    <w:rsid w:val="00AD53B7"/>
    <w:rsid w:val="00AD6E4E"/>
    <w:rsid w:val="00AD7949"/>
    <w:rsid w:val="00AE3FFC"/>
    <w:rsid w:val="00AF3632"/>
    <w:rsid w:val="00B11FCF"/>
    <w:rsid w:val="00B15AD3"/>
    <w:rsid w:val="00B1607A"/>
    <w:rsid w:val="00B16DC9"/>
    <w:rsid w:val="00B3364F"/>
    <w:rsid w:val="00B34B6A"/>
    <w:rsid w:val="00B35218"/>
    <w:rsid w:val="00B40B5D"/>
    <w:rsid w:val="00B41B45"/>
    <w:rsid w:val="00B41E83"/>
    <w:rsid w:val="00B451D0"/>
    <w:rsid w:val="00B56493"/>
    <w:rsid w:val="00B6098E"/>
    <w:rsid w:val="00B60FDF"/>
    <w:rsid w:val="00B61FB4"/>
    <w:rsid w:val="00B629B1"/>
    <w:rsid w:val="00B67A18"/>
    <w:rsid w:val="00B70A1D"/>
    <w:rsid w:val="00B722F9"/>
    <w:rsid w:val="00B73866"/>
    <w:rsid w:val="00B73E22"/>
    <w:rsid w:val="00B746F0"/>
    <w:rsid w:val="00B76EC2"/>
    <w:rsid w:val="00B83443"/>
    <w:rsid w:val="00B8423C"/>
    <w:rsid w:val="00B90D79"/>
    <w:rsid w:val="00B97C8A"/>
    <w:rsid w:val="00BA2B04"/>
    <w:rsid w:val="00BA3075"/>
    <w:rsid w:val="00BA5964"/>
    <w:rsid w:val="00BB594A"/>
    <w:rsid w:val="00BB5EBA"/>
    <w:rsid w:val="00BB69E9"/>
    <w:rsid w:val="00BC0473"/>
    <w:rsid w:val="00BC1B29"/>
    <w:rsid w:val="00BC63CE"/>
    <w:rsid w:val="00BD0518"/>
    <w:rsid w:val="00BD466F"/>
    <w:rsid w:val="00BD50F9"/>
    <w:rsid w:val="00BD5C06"/>
    <w:rsid w:val="00BD7187"/>
    <w:rsid w:val="00BE000C"/>
    <w:rsid w:val="00BE3330"/>
    <w:rsid w:val="00BE7EEC"/>
    <w:rsid w:val="00BF1CE8"/>
    <w:rsid w:val="00BF1D24"/>
    <w:rsid w:val="00BF21C5"/>
    <w:rsid w:val="00BF4608"/>
    <w:rsid w:val="00BF4E4B"/>
    <w:rsid w:val="00C000FD"/>
    <w:rsid w:val="00C008C9"/>
    <w:rsid w:val="00C03883"/>
    <w:rsid w:val="00C04F15"/>
    <w:rsid w:val="00C1229D"/>
    <w:rsid w:val="00C172DA"/>
    <w:rsid w:val="00C2140A"/>
    <w:rsid w:val="00C24C51"/>
    <w:rsid w:val="00C25295"/>
    <w:rsid w:val="00C34F51"/>
    <w:rsid w:val="00C35F4B"/>
    <w:rsid w:val="00C401A0"/>
    <w:rsid w:val="00C442C2"/>
    <w:rsid w:val="00C44AA0"/>
    <w:rsid w:val="00C47D9D"/>
    <w:rsid w:val="00C52505"/>
    <w:rsid w:val="00C53EF2"/>
    <w:rsid w:val="00C5655C"/>
    <w:rsid w:val="00C60BA4"/>
    <w:rsid w:val="00C64687"/>
    <w:rsid w:val="00C654D7"/>
    <w:rsid w:val="00C716E2"/>
    <w:rsid w:val="00C72519"/>
    <w:rsid w:val="00C735BA"/>
    <w:rsid w:val="00C740BC"/>
    <w:rsid w:val="00C75C78"/>
    <w:rsid w:val="00C76FC7"/>
    <w:rsid w:val="00C77BE2"/>
    <w:rsid w:val="00C80BE4"/>
    <w:rsid w:val="00C81D20"/>
    <w:rsid w:val="00C82E2E"/>
    <w:rsid w:val="00C85ED2"/>
    <w:rsid w:val="00C86A40"/>
    <w:rsid w:val="00C90A65"/>
    <w:rsid w:val="00C926D1"/>
    <w:rsid w:val="00C93FED"/>
    <w:rsid w:val="00C94C58"/>
    <w:rsid w:val="00C95BAA"/>
    <w:rsid w:val="00C9744B"/>
    <w:rsid w:val="00CA1314"/>
    <w:rsid w:val="00CA7981"/>
    <w:rsid w:val="00CB4CF6"/>
    <w:rsid w:val="00CB4D92"/>
    <w:rsid w:val="00CC288A"/>
    <w:rsid w:val="00CC487B"/>
    <w:rsid w:val="00CC7431"/>
    <w:rsid w:val="00CD118E"/>
    <w:rsid w:val="00CD122B"/>
    <w:rsid w:val="00CD685E"/>
    <w:rsid w:val="00CE1D25"/>
    <w:rsid w:val="00CE1D7F"/>
    <w:rsid w:val="00CE33BB"/>
    <w:rsid w:val="00CF147E"/>
    <w:rsid w:val="00CF1C8F"/>
    <w:rsid w:val="00D05872"/>
    <w:rsid w:val="00D0672B"/>
    <w:rsid w:val="00D13D24"/>
    <w:rsid w:val="00D1469F"/>
    <w:rsid w:val="00D166D5"/>
    <w:rsid w:val="00D176F7"/>
    <w:rsid w:val="00D201DD"/>
    <w:rsid w:val="00D27572"/>
    <w:rsid w:val="00D32964"/>
    <w:rsid w:val="00D35EC3"/>
    <w:rsid w:val="00D4169E"/>
    <w:rsid w:val="00D466F3"/>
    <w:rsid w:val="00D4729A"/>
    <w:rsid w:val="00D54E4A"/>
    <w:rsid w:val="00D551DC"/>
    <w:rsid w:val="00D60740"/>
    <w:rsid w:val="00D630D5"/>
    <w:rsid w:val="00D6361B"/>
    <w:rsid w:val="00D64C20"/>
    <w:rsid w:val="00D70BBE"/>
    <w:rsid w:val="00D720C7"/>
    <w:rsid w:val="00D73BAC"/>
    <w:rsid w:val="00D80004"/>
    <w:rsid w:val="00D801EC"/>
    <w:rsid w:val="00D82572"/>
    <w:rsid w:val="00D82B74"/>
    <w:rsid w:val="00D82C5F"/>
    <w:rsid w:val="00D85A54"/>
    <w:rsid w:val="00D879EF"/>
    <w:rsid w:val="00D87D57"/>
    <w:rsid w:val="00D9016A"/>
    <w:rsid w:val="00D914CE"/>
    <w:rsid w:val="00D91D5D"/>
    <w:rsid w:val="00D92CC6"/>
    <w:rsid w:val="00D94238"/>
    <w:rsid w:val="00D97222"/>
    <w:rsid w:val="00DA01EE"/>
    <w:rsid w:val="00DA0796"/>
    <w:rsid w:val="00DA12B8"/>
    <w:rsid w:val="00DA44DE"/>
    <w:rsid w:val="00DA59A5"/>
    <w:rsid w:val="00DA67A6"/>
    <w:rsid w:val="00DA7300"/>
    <w:rsid w:val="00DB172F"/>
    <w:rsid w:val="00DB2D07"/>
    <w:rsid w:val="00DB57A0"/>
    <w:rsid w:val="00DB7AC8"/>
    <w:rsid w:val="00DC2061"/>
    <w:rsid w:val="00DC6775"/>
    <w:rsid w:val="00DC7E90"/>
    <w:rsid w:val="00DD1C49"/>
    <w:rsid w:val="00DD2E60"/>
    <w:rsid w:val="00DD2FC2"/>
    <w:rsid w:val="00DD3C1C"/>
    <w:rsid w:val="00DE2F60"/>
    <w:rsid w:val="00DE2F69"/>
    <w:rsid w:val="00DE3D69"/>
    <w:rsid w:val="00DE67F5"/>
    <w:rsid w:val="00DF019F"/>
    <w:rsid w:val="00DF2E44"/>
    <w:rsid w:val="00DF31F7"/>
    <w:rsid w:val="00DF4B24"/>
    <w:rsid w:val="00DF4CCC"/>
    <w:rsid w:val="00DF57BF"/>
    <w:rsid w:val="00E02D81"/>
    <w:rsid w:val="00E0699A"/>
    <w:rsid w:val="00E166FD"/>
    <w:rsid w:val="00E16E3B"/>
    <w:rsid w:val="00E16F72"/>
    <w:rsid w:val="00E21D1B"/>
    <w:rsid w:val="00E24531"/>
    <w:rsid w:val="00E2703C"/>
    <w:rsid w:val="00E27567"/>
    <w:rsid w:val="00E32549"/>
    <w:rsid w:val="00E34451"/>
    <w:rsid w:val="00E35BE0"/>
    <w:rsid w:val="00E37CE9"/>
    <w:rsid w:val="00E44C57"/>
    <w:rsid w:val="00E44E17"/>
    <w:rsid w:val="00E50CBF"/>
    <w:rsid w:val="00E54BA3"/>
    <w:rsid w:val="00E5665D"/>
    <w:rsid w:val="00E60332"/>
    <w:rsid w:val="00E62CCB"/>
    <w:rsid w:val="00E63406"/>
    <w:rsid w:val="00E64D24"/>
    <w:rsid w:val="00E6629E"/>
    <w:rsid w:val="00E72589"/>
    <w:rsid w:val="00E730D7"/>
    <w:rsid w:val="00E733C9"/>
    <w:rsid w:val="00E81C8F"/>
    <w:rsid w:val="00E839FB"/>
    <w:rsid w:val="00E83CB7"/>
    <w:rsid w:val="00E848BA"/>
    <w:rsid w:val="00E93BC3"/>
    <w:rsid w:val="00E976D1"/>
    <w:rsid w:val="00EA041C"/>
    <w:rsid w:val="00EA0B9A"/>
    <w:rsid w:val="00EA2E66"/>
    <w:rsid w:val="00EA36BE"/>
    <w:rsid w:val="00EA54BC"/>
    <w:rsid w:val="00EA68CF"/>
    <w:rsid w:val="00EA7815"/>
    <w:rsid w:val="00EB29DA"/>
    <w:rsid w:val="00EB78D2"/>
    <w:rsid w:val="00EC2DD9"/>
    <w:rsid w:val="00EC3AC0"/>
    <w:rsid w:val="00EC6B17"/>
    <w:rsid w:val="00EC7E75"/>
    <w:rsid w:val="00ED2943"/>
    <w:rsid w:val="00ED327D"/>
    <w:rsid w:val="00ED5A47"/>
    <w:rsid w:val="00ED6C04"/>
    <w:rsid w:val="00EE2297"/>
    <w:rsid w:val="00EE61DC"/>
    <w:rsid w:val="00EF3FC2"/>
    <w:rsid w:val="00EF499C"/>
    <w:rsid w:val="00F00521"/>
    <w:rsid w:val="00F0168D"/>
    <w:rsid w:val="00F02A32"/>
    <w:rsid w:val="00F04442"/>
    <w:rsid w:val="00F04460"/>
    <w:rsid w:val="00F04B7F"/>
    <w:rsid w:val="00F06585"/>
    <w:rsid w:val="00F06719"/>
    <w:rsid w:val="00F101ED"/>
    <w:rsid w:val="00F1560E"/>
    <w:rsid w:val="00F15806"/>
    <w:rsid w:val="00F17566"/>
    <w:rsid w:val="00F20615"/>
    <w:rsid w:val="00F2107D"/>
    <w:rsid w:val="00F23A1F"/>
    <w:rsid w:val="00F245AE"/>
    <w:rsid w:val="00F274D9"/>
    <w:rsid w:val="00F3116E"/>
    <w:rsid w:val="00F340F8"/>
    <w:rsid w:val="00F34B4B"/>
    <w:rsid w:val="00F36B46"/>
    <w:rsid w:val="00F36D81"/>
    <w:rsid w:val="00F36DB6"/>
    <w:rsid w:val="00F42EEA"/>
    <w:rsid w:val="00F44339"/>
    <w:rsid w:val="00F508DB"/>
    <w:rsid w:val="00F65590"/>
    <w:rsid w:val="00F66A82"/>
    <w:rsid w:val="00F67FD1"/>
    <w:rsid w:val="00F70206"/>
    <w:rsid w:val="00F720A0"/>
    <w:rsid w:val="00F72980"/>
    <w:rsid w:val="00F77762"/>
    <w:rsid w:val="00F77901"/>
    <w:rsid w:val="00F841BB"/>
    <w:rsid w:val="00F85A9F"/>
    <w:rsid w:val="00F91FAB"/>
    <w:rsid w:val="00F941AF"/>
    <w:rsid w:val="00F9515E"/>
    <w:rsid w:val="00FA2C09"/>
    <w:rsid w:val="00FA6A40"/>
    <w:rsid w:val="00FA752C"/>
    <w:rsid w:val="00FA784B"/>
    <w:rsid w:val="00FA7F83"/>
    <w:rsid w:val="00FB09CE"/>
    <w:rsid w:val="00FB0AFB"/>
    <w:rsid w:val="00FB27CC"/>
    <w:rsid w:val="00FB32B7"/>
    <w:rsid w:val="00FB6395"/>
    <w:rsid w:val="00FB6C87"/>
    <w:rsid w:val="00FB7412"/>
    <w:rsid w:val="00FC11E3"/>
    <w:rsid w:val="00FC3315"/>
    <w:rsid w:val="00FC7C1E"/>
    <w:rsid w:val="00FD1A05"/>
    <w:rsid w:val="00FD4815"/>
    <w:rsid w:val="00FE3C4F"/>
    <w:rsid w:val="00FE5770"/>
    <w:rsid w:val="00FE674B"/>
    <w:rsid w:val="00FE6983"/>
    <w:rsid w:val="00FE6ECB"/>
    <w:rsid w:val="00FE7CA1"/>
    <w:rsid w:val="00FF0076"/>
    <w:rsid w:val="00FF2249"/>
    <w:rsid w:val="00FF2D7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 w:bidi="si-LK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2F1AC7D6"/>
  <w15:chartTrackingRefBased/>
  <w15:docId w15:val="{1AA93611-9792-4E49-8683-F774FAC8928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2"/>
        <w:szCs w:val="22"/>
        <w:lang w:val="en-AU" w:eastAsia="en-US" w:bidi="si-LK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8E61AF"/>
    <w:rPr>
      <w:rFonts w:cs="Arial Unicode M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C926D1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ListParagraph">
    <w:name w:val="List Paragraph"/>
    <w:basedOn w:val="Normal"/>
    <w:link w:val="ListParagraphChar"/>
    <w:uiPriority w:val="34"/>
    <w:qFormat/>
    <w:rsid w:val="00EF499C"/>
    <w:pPr>
      <w:ind w:left="720"/>
      <w:contextualSpacing/>
    </w:pPr>
  </w:style>
  <w:style w:type="paragraph" w:styleId="NormalWeb">
    <w:name w:val="Normal (Web)"/>
    <w:basedOn w:val="Normal"/>
    <w:uiPriority w:val="99"/>
    <w:semiHidden/>
    <w:unhideWhenUsed/>
    <w:rsid w:val="006F123B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en-AU"/>
    </w:rPr>
  </w:style>
  <w:style w:type="paragraph" w:styleId="Header">
    <w:name w:val="header"/>
    <w:basedOn w:val="Normal"/>
    <w:link w:val="HeaderChar"/>
    <w:uiPriority w:val="99"/>
    <w:unhideWhenUsed/>
    <w:rsid w:val="0068018A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68018A"/>
    <w:rPr>
      <w:rFonts w:cs="Arial Unicode MS"/>
    </w:rPr>
  </w:style>
  <w:style w:type="paragraph" w:styleId="Footer">
    <w:name w:val="footer"/>
    <w:basedOn w:val="Normal"/>
    <w:link w:val="FooterChar"/>
    <w:uiPriority w:val="99"/>
    <w:unhideWhenUsed/>
    <w:rsid w:val="0068018A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68018A"/>
    <w:rPr>
      <w:rFonts w:cs="Arial Unicode MS"/>
    </w:rPr>
  </w:style>
  <w:style w:type="character" w:styleId="PlaceholderText">
    <w:name w:val="Placeholder Text"/>
    <w:basedOn w:val="DefaultParagraphFont"/>
    <w:uiPriority w:val="99"/>
    <w:semiHidden/>
    <w:rsid w:val="00C03883"/>
    <w:rPr>
      <w:color w:val="80808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83057E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83057E"/>
    <w:rPr>
      <w:rFonts w:ascii="Segoe UI" w:hAnsi="Segoe UI" w:cs="Segoe UI"/>
      <w:sz w:val="18"/>
      <w:szCs w:val="18"/>
    </w:rPr>
  </w:style>
  <w:style w:type="character" w:styleId="Hyperlink">
    <w:name w:val="Hyperlink"/>
    <w:basedOn w:val="DefaultParagraphFont"/>
    <w:uiPriority w:val="99"/>
    <w:unhideWhenUsed/>
    <w:rsid w:val="00F720A0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F720A0"/>
    <w:rPr>
      <w:color w:val="605E5C"/>
      <w:shd w:val="clear" w:color="auto" w:fill="E1DFDD"/>
    </w:rPr>
  </w:style>
  <w:style w:type="paragraph" w:styleId="Caption">
    <w:name w:val="caption"/>
    <w:basedOn w:val="Normal"/>
    <w:next w:val="Normal"/>
    <w:link w:val="CaptionChar"/>
    <w:uiPriority w:val="35"/>
    <w:unhideWhenUsed/>
    <w:qFormat/>
    <w:rsid w:val="009E76D6"/>
    <w:pPr>
      <w:spacing w:after="200" w:line="240" w:lineRule="auto"/>
    </w:pPr>
    <w:rPr>
      <w:rFonts w:ascii="Times New Roman" w:hAnsi="Times New Roman" w:cs="Times New Roman"/>
      <w:color w:val="000000" w:themeColor="text1"/>
      <w:sz w:val="24"/>
      <w:szCs w:val="24"/>
      <w:lang w:bidi="ar-SA"/>
    </w:rPr>
  </w:style>
  <w:style w:type="character" w:customStyle="1" w:styleId="CaptionChar">
    <w:name w:val="Caption Char"/>
    <w:basedOn w:val="DefaultParagraphFont"/>
    <w:link w:val="Caption"/>
    <w:uiPriority w:val="35"/>
    <w:rsid w:val="009E76D6"/>
    <w:rPr>
      <w:rFonts w:ascii="Times New Roman" w:hAnsi="Times New Roman" w:cs="Times New Roman"/>
      <w:color w:val="000000" w:themeColor="text1"/>
      <w:sz w:val="24"/>
      <w:szCs w:val="24"/>
      <w:lang w:bidi="ar-SA"/>
    </w:rPr>
  </w:style>
  <w:style w:type="paragraph" w:customStyle="1" w:styleId="EndNoteBibliographyTitle">
    <w:name w:val="EndNote Bibliography Title"/>
    <w:basedOn w:val="Normal"/>
    <w:link w:val="EndNoteBibliographyTitleChar"/>
    <w:rsid w:val="003A0EEC"/>
    <w:pPr>
      <w:spacing w:after="0"/>
      <w:jc w:val="center"/>
    </w:pPr>
    <w:rPr>
      <w:rFonts w:ascii="Calibri" w:hAnsi="Calibri" w:cs="Calibri"/>
      <w:noProof/>
      <w:lang w:val="en-US"/>
    </w:rPr>
  </w:style>
  <w:style w:type="character" w:customStyle="1" w:styleId="ListParagraphChar">
    <w:name w:val="List Paragraph Char"/>
    <w:basedOn w:val="DefaultParagraphFont"/>
    <w:link w:val="ListParagraph"/>
    <w:uiPriority w:val="34"/>
    <w:rsid w:val="003A0EEC"/>
    <w:rPr>
      <w:rFonts w:cs="Arial Unicode MS"/>
    </w:rPr>
  </w:style>
  <w:style w:type="character" w:customStyle="1" w:styleId="EndNoteBibliographyTitleChar">
    <w:name w:val="EndNote Bibliography Title Char"/>
    <w:basedOn w:val="ListParagraphChar"/>
    <w:link w:val="EndNoteBibliographyTitle"/>
    <w:rsid w:val="003A0EEC"/>
    <w:rPr>
      <w:rFonts w:ascii="Calibri" w:hAnsi="Calibri" w:cs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3A0EEC"/>
    <w:pPr>
      <w:spacing w:line="240" w:lineRule="auto"/>
    </w:pPr>
    <w:rPr>
      <w:rFonts w:ascii="Calibri" w:hAnsi="Calibri" w:cs="Calibri"/>
      <w:noProof/>
      <w:lang w:val="en-US"/>
    </w:rPr>
  </w:style>
  <w:style w:type="character" w:customStyle="1" w:styleId="EndNoteBibliographyChar">
    <w:name w:val="EndNote Bibliography Char"/>
    <w:basedOn w:val="ListParagraphChar"/>
    <w:link w:val="EndNoteBibliography"/>
    <w:rsid w:val="003A0EEC"/>
    <w:rPr>
      <w:rFonts w:ascii="Calibri" w:hAnsi="Calibri" w:cs="Calibri"/>
      <w:noProof/>
      <w:lang w:val="en-US"/>
    </w:rPr>
  </w:style>
  <w:style w:type="character" w:styleId="FollowedHyperlink">
    <w:name w:val="FollowedHyperlink"/>
    <w:basedOn w:val="DefaultParagraphFont"/>
    <w:uiPriority w:val="99"/>
    <w:semiHidden/>
    <w:unhideWhenUsed/>
    <w:rsid w:val="000B4EBD"/>
    <w:rPr>
      <w:color w:val="954F72" w:themeColor="followed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3463665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87393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47928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28232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33845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71169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63370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06509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26833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51117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42041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65860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70217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26" Type="http://schemas.openxmlformats.org/officeDocument/2006/relationships/customXml" Target="ink/ink10.xml"/><Relationship Id="rId117" Type="http://schemas.openxmlformats.org/officeDocument/2006/relationships/customXml" Target="ink/ink62.xml"/><Relationship Id="rId21" Type="http://schemas.openxmlformats.org/officeDocument/2006/relationships/image" Target="media/image7.png"/><Relationship Id="rId42" Type="http://schemas.openxmlformats.org/officeDocument/2006/relationships/customXml" Target="ink/ink18.xml"/><Relationship Id="rId63" Type="http://schemas.openxmlformats.org/officeDocument/2006/relationships/image" Target="media/image40.png"/><Relationship Id="rId68" Type="http://schemas.openxmlformats.org/officeDocument/2006/relationships/customXml" Target="ink/ink29.xml"/><Relationship Id="rId84" Type="http://schemas.openxmlformats.org/officeDocument/2006/relationships/customXml" Target="ink/ink40.xml"/><Relationship Id="rId89" Type="http://schemas.openxmlformats.org/officeDocument/2006/relationships/image" Target="media/image23.png"/><Relationship Id="rId112" Type="http://schemas.openxmlformats.org/officeDocument/2006/relationships/customXml" Target="ink/ink57.xml"/><Relationship Id="rId133" Type="http://schemas.openxmlformats.org/officeDocument/2006/relationships/image" Target="media/image38.png"/><Relationship Id="rId138" Type="http://schemas.openxmlformats.org/officeDocument/2006/relationships/customXml" Target="ink/ink75.xml"/><Relationship Id="rId154" Type="http://schemas.openxmlformats.org/officeDocument/2006/relationships/customXml" Target="ink/ink83.xml"/><Relationship Id="rId159" Type="http://schemas.openxmlformats.org/officeDocument/2006/relationships/image" Target="media/image53.png"/><Relationship Id="rId175" Type="http://schemas.openxmlformats.org/officeDocument/2006/relationships/image" Target="media/image62.png"/><Relationship Id="rId170" Type="http://schemas.openxmlformats.org/officeDocument/2006/relationships/customXml" Target="ink/ink91.xml"/><Relationship Id="rId16" Type="http://schemas.openxmlformats.org/officeDocument/2006/relationships/customXml" Target="ink/ink5.xml"/><Relationship Id="rId107" Type="http://schemas.openxmlformats.org/officeDocument/2006/relationships/image" Target="media/image30.png"/><Relationship Id="rId11" Type="http://schemas.openxmlformats.org/officeDocument/2006/relationships/image" Target="media/image2.png"/><Relationship Id="rId32" Type="http://schemas.openxmlformats.org/officeDocument/2006/relationships/customXml" Target="ink/ink13.xml"/><Relationship Id="rId37" Type="http://schemas.openxmlformats.org/officeDocument/2006/relationships/image" Target="media/image15.png"/><Relationship Id="rId53" Type="http://schemas.openxmlformats.org/officeDocument/2006/relationships/image" Target="media/image150.png"/><Relationship Id="rId58" Type="http://schemas.openxmlformats.org/officeDocument/2006/relationships/customXml" Target="ink/ink24.xml"/><Relationship Id="rId74" Type="http://schemas.openxmlformats.org/officeDocument/2006/relationships/customXml" Target="ink/ink32.xml"/><Relationship Id="rId79" Type="http://schemas.openxmlformats.org/officeDocument/2006/relationships/customXml" Target="ink/ink35.xml"/><Relationship Id="rId102" Type="http://schemas.openxmlformats.org/officeDocument/2006/relationships/image" Target="media/image28.png"/><Relationship Id="rId123" Type="http://schemas.openxmlformats.org/officeDocument/2006/relationships/customXml" Target="ink/ink66.xml"/><Relationship Id="rId128" Type="http://schemas.openxmlformats.org/officeDocument/2006/relationships/customXml" Target="ink/ink70.xml"/><Relationship Id="rId144" Type="http://schemas.openxmlformats.org/officeDocument/2006/relationships/customXml" Target="ink/ink78.xml"/><Relationship Id="rId149" Type="http://schemas.openxmlformats.org/officeDocument/2006/relationships/image" Target="media/image47.png"/><Relationship Id="rId5" Type="http://schemas.openxmlformats.org/officeDocument/2006/relationships/webSettings" Target="webSettings.xml"/><Relationship Id="rId90" Type="http://schemas.openxmlformats.org/officeDocument/2006/relationships/customXml" Target="ink/ink43.xml"/><Relationship Id="rId95" Type="http://schemas.openxmlformats.org/officeDocument/2006/relationships/image" Target="media/image26.png"/><Relationship Id="rId160" Type="http://schemas.openxmlformats.org/officeDocument/2006/relationships/customXml" Target="ink/ink86.xml"/><Relationship Id="rId165" Type="http://schemas.openxmlformats.org/officeDocument/2006/relationships/image" Target="media/image56.png"/><Relationship Id="rId22" Type="http://schemas.openxmlformats.org/officeDocument/2006/relationships/customXml" Target="ink/ink8.xml"/><Relationship Id="rId27" Type="http://schemas.openxmlformats.org/officeDocument/2006/relationships/image" Target="media/image10.png"/><Relationship Id="rId43" Type="http://schemas.openxmlformats.org/officeDocument/2006/relationships/image" Target="media/image18.png"/><Relationship Id="rId64" Type="http://schemas.openxmlformats.org/officeDocument/2006/relationships/customXml" Target="ink/ink27.xml"/><Relationship Id="rId69" Type="http://schemas.openxmlformats.org/officeDocument/2006/relationships/image" Target="media/image60.png"/><Relationship Id="rId113" Type="http://schemas.openxmlformats.org/officeDocument/2006/relationships/customXml" Target="ink/ink58.xml"/><Relationship Id="rId118" Type="http://schemas.openxmlformats.org/officeDocument/2006/relationships/customXml" Target="ink/ink63.xml"/><Relationship Id="rId134" Type="http://schemas.openxmlformats.org/officeDocument/2006/relationships/customXml" Target="ink/ink73.xml"/><Relationship Id="rId139" Type="http://schemas.openxmlformats.org/officeDocument/2006/relationships/image" Target="media/image42.png"/><Relationship Id="rId80" Type="http://schemas.openxmlformats.org/officeDocument/2006/relationships/customXml" Target="ink/ink36.xml"/><Relationship Id="rId85" Type="http://schemas.openxmlformats.org/officeDocument/2006/relationships/image" Target="media/image21.png"/><Relationship Id="rId150" Type="http://schemas.openxmlformats.org/officeDocument/2006/relationships/customXml" Target="ink/ink81.xml"/><Relationship Id="rId155" Type="http://schemas.openxmlformats.org/officeDocument/2006/relationships/image" Target="media/image51.png"/><Relationship Id="rId171" Type="http://schemas.openxmlformats.org/officeDocument/2006/relationships/image" Target="media/image59.png"/><Relationship Id="rId176" Type="http://schemas.openxmlformats.org/officeDocument/2006/relationships/customXml" Target="ink/ink94.xml"/><Relationship Id="rId12" Type="http://schemas.openxmlformats.org/officeDocument/2006/relationships/customXml" Target="ink/ink3.xml"/><Relationship Id="rId17" Type="http://schemas.openxmlformats.org/officeDocument/2006/relationships/image" Target="media/image5.png"/><Relationship Id="rId33" Type="http://schemas.openxmlformats.org/officeDocument/2006/relationships/image" Target="media/image13.png"/><Relationship Id="rId38" Type="http://schemas.openxmlformats.org/officeDocument/2006/relationships/customXml" Target="ink/ink16.xml"/><Relationship Id="rId59" Type="http://schemas.openxmlformats.org/officeDocument/2006/relationships/image" Target="media/image170.png"/><Relationship Id="rId103" Type="http://schemas.openxmlformats.org/officeDocument/2006/relationships/customXml" Target="ink/ink51.xml"/><Relationship Id="rId108" Type="http://schemas.openxmlformats.org/officeDocument/2006/relationships/customXml" Target="ink/ink54.xml"/><Relationship Id="rId124" Type="http://schemas.openxmlformats.org/officeDocument/2006/relationships/customXml" Target="ink/ink67.xml"/><Relationship Id="rId129" Type="http://schemas.openxmlformats.org/officeDocument/2006/relationships/image" Target="media/image36.png"/><Relationship Id="rId54" Type="http://schemas.openxmlformats.org/officeDocument/2006/relationships/customXml" Target="ink/ink22.xml"/><Relationship Id="rId70" Type="http://schemas.openxmlformats.org/officeDocument/2006/relationships/customXml" Target="ink/ink30.xml"/><Relationship Id="rId75" Type="http://schemas.openxmlformats.org/officeDocument/2006/relationships/customXml" Target="ink/ink33.xml"/><Relationship Id="rId91" Type="http://schemas.openxmlformats.org/officeDocument/2006/relationships/image" Target="media/image24.png"/><Relationship Id="rId96" Type="http://schemas.openxmlformats.org/officeDocument/2006/relationships/customXml" Target="ink/ink46.xml"/><Relationship Id="rId140" Type="http://schemas.openxmlformats.org/officeDocument/2006/relationships/customXml" Target="ink/ink76.xml"/><Relationship Id="rId145" Type="http://schemas.openxmlformats.org/officeDocument/2006/relationships/image" Target="media/image45.png"/><Relationship Id="rId161" Type="http://schemas.openxmlformats.org/officeDocument/2006/relationships/image" Target="media/image54.png"/><Relationship Id="rId166" Type="http://schemas.openxmlformats.org/officeDocument/2006/relationships/customXml" Target="ink/ink89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23" Type="http://schemas.openxmlformats.org/officeDocument/2006/relationships/image" Target="media/image8.png"/><Relationship Id="rId28" Type="http://schemas.openxmlformats.org/officeDocument/2006/relationships/customXml" Target="ink/ink11.xml"/><Relationship Id="rId114" Type="http://schemas.openxmlformats.org/officeDocument/2006/relationships/customXml" Target="ink/ink59.xml"/><Relationship Id="rId119" Type="http://schemas.openxmlformats.org/officeDocument/2006/relationships/customXml" Target="ink/ink64.xml"/><Relationship Id="rId10" Type="http://schemas.openxmlformats.org/officeDocument/2006/relationships/customXml" Target="ink/ink2.xml"/><Relationship Id="rId31" Type="http://schemas.openxmlformats.org/officeDocument/2006/relationships/image" Target="media/image12.png"/><Relationship Id="rId44" Type="http://schemas.openxmlformats.org/officeDocument/2006/relationships/customXml" Target="ink/ink19.xml"/><Relationship Id="rId52" Type="http://schemas.openxmlformats.org/officeDocument/2006/relationships/customXml" Target="ink/ink21.xml"/><Relationship Id="rId60" Type="http://schemas.openxmlformats.org/officeDocument/2006/relationships/customXml" Target="ink/ink25.xml"/><Relationship Id="rId65" Type="http://schemas.openxmlformats.org/officeDocument/2006/relationships/image" Target="media/image50.png"/><Relationship Id="rId73" Type="http://schemas.openxmlformats.org/officeDocument/2006/relationships/image" Target="media/image190.png"/><Relationship Id="rId78" Type="http://schemas.openxmlformats.org/officeDocument/2006/relationships/image" Target="media/image100.png"/><Relationship Id="rId81" Type="http://schemas.openxmlformats.org/officeDocument/2006/relationships/customXml" Target="ink/ink37.xml"/><Relationship Id="rId86" Type="http://schemas.openxmlformats.org/officeDocument/2006/relationships/customXml" Target="ink/ink41.xml"/><Relationship Id="rId94" Type="http://schemas.openxmlformats.org/officeDocument/2006/relationships/customXml" Target="ink/ink45.xml"/><Relationship Id="rId99" Type="http://schemas.openxmlformats.org/officeDocument/2006/relationships/customXml" Target="ink/ink48.xml"/><Relationship Id="rId101" Type="http://schemas.openxmlformats.org/officeDocument/2006/relationships/customXml" Target="ink/ink50.xml"/><Relationship Id="rId122" Type="http://schemas.openxmlformats.org/officeDocument/2006/relationships/image" Target="media/image33.png"/><Relationship Id="rId130" Type="http://schemas.openxmlformats.org/officeDocument/2006/relationships/customXml" Target="ink/ink71.xml"/><Relationship Id="rId135" Type="http://schemas.openxmlformats.org/officeDocument/2006/relationships/image" Target="media/image39.png"/><Relationship Id="rId143" Type="http://schemas.openxmlformats.org/officeDocument/2006/relationships/image" Target="media/image44.png"/><Relationship Id="rId148" Type="http://schemas.openxmlformats.org/officeDocument/2006/relationships/customXml" Target="ink/ink80.xml"/><Relationship Id="rId151" Type="http://schemas.openxmlformats.org/officeDocument/2006/relationships/image" Target="media/image48.png"/><Relationship Id="rId156" Type="http://schemas.openxmlformats.org/officeDocument/2006/relationships/customXml" Target="ink/ink84.xml"/><Relationship Id="rId164" Type="http://schemas.openxmlformats.org/officeDocument/2006/relationships/customXml" Target="ink/ink88.xml"/><Relationship Id="rId169" Type="http://schemas.openxmlformats.org/officeDocument/2006/relationships/image" Target="media/image58.png"/><Relationship Id="rId177" Type="http://schemas.openxmlformats.org/officeDocument/2006/relationships/image" Target="media/image63.png"/><Relationship Id="rId4" Type="http://schemas.openxmlformats.org/officeDocument/2006/relationships/settings" Target="settings.xml"/><Relationship Id="rId9" Type="http://schemas.openxmlformats.org/officeDocument/2006/relationships/image" Target="media/image1.png"/><Relationship Id="rId172" Type="http://schemas.openxmlformats.org/officeDocument/2006/relationships/customXml" Target="ink/ink92.xml"/><Relationship Id="rId13" Type="http://schemas.openxmlformats.org/officeDocument/2006/relationships/image" Target="media/image3.png"/><Relationship Id="rId18" Type="http://schemas.openxmlformats.org/officeDocument/2006/relationships/customXml" Target="ink/ink6.xml"/><Relationship Id="rId39" Type="http://schemas.openxmlformats.org/officeDocument/2006/relationships/image" Target="media/image16.png"/><Relationship Id="rId109" Type="http://schemas.openxmlformats.org/officeDocument/2006/relationships/customXml" Target="ink/ink55.xml"/><Relationship Id="rId34" Type="http://schemas.openxmlformats.org/officeDocument/2006/relationships/customXml" Target="ink/ink14.xml"/><Relationship Id="rId55" Type="http://schemas.openxmlformats.org/officeDocument/2006/relationships/image" Target="media/image110.png"/><Relationship Id="rId76" Type="http://schemas.openxmlformats.org/officeDocument/2006/relationships/image" Target="media/image20.png"/><Relationship Id="rId97" Type="http://schemas.openxmlformats.org/officeDocument/2006/relationships/image" Target="media/image27.png"/><Relationship Id="rId104" Type="http://schemas.openxmlformats.org/officeDocument/2006/relationships/customXml" Target="ink/ink52.xml"/><Relationship Id="rId120" Type="http://schemas.openxmlformats.org/officeDocument/2006/relationships/image" Target="media/image32.png"/><Relationship Id="rId125" Type="http://schemas.openxmlformats.org/officeDocument/2006/relationships/customXml" Target="ink/ink68.xml"/><Relationship Id="rId141" Type="http://schemas.openxmlformats.org/officeDocument/2006/relationships/image" Target="media/image43.png"/><Relationship Id="rId146" Type="http://schemas.openxmlformats.org/officeDocument/2006/relationships/customXml" Target="ink/ink79.xml"/><Relationship Id="rId167" Type="http://schemas.openxmlformats.org/officeDocument/2006/relationships/image" Target="media/image57.png"/><Relationship Id="rId7" Type="http://schemas.openxmlformats.org/officeDocument/2006/relationships/endnotes" Target="endnotes.xml"/><Relationship Id="rId71" Type="http://schemas.openxmlformats.org/officeDocument/2006/relationships/image" Target="media/image70.png"/><Relationship Id="rId92" Type="http://schemas.openxmlformats.org/officeDocument/2006/relationships/customXml" Target="ink/ink44.xml"/><Relationship Id="rId162" Type="http://schemas.openxmlformats.org/officeDocument/2006/relationships/customXml" Target="ink/ink87.xml"/><Relationship Id="rId2" Type="http://schemas.openxmlformats.org/officeDocument/2006/relationships/numbering" Target="numbering.xml"/><Relationship Id="rId29" Type="http://schemas.openxmlformats.org/officeDocument/2006/relationships/image" Target="media/image11.png"/><Relationship Id="rId24" Type="http://schemas.openxmlformats.org/officeDocument/2006/relationships/customXml" Target="ink/ink9.xml"/><Relationship Id="rId40" Type="http://schemas.openxmlformats.org/officeDocument/2006/relationships/customXml" Target="ink/ink17.xml"/><Relationship Id="rId45" Type="http://schemas.openxmlformats.org/officeDocument/2006/relationships/image" Target="media/image19.png"/><Relationship Id="rId66" Type="http://schemas.openxmlformats.org/officeDocument/2006/relationships/customXml" Target="ink/ink28.xml"/><Relationship Id="rId87" Type="http://schemas.openxmlformats.org/officeDocument/2006/relationships/image" Target="media/image22.png"/><Relationship Id="rId110" Type="http://schemas.openxmlformats.org/officeDocument/2006/relationships/image" Target="media/image31.png"/><Relationship Id="rId115" Type="http://schemas.openxmlformats.org/officeDocument/2006/relationships/customXml" Target="ink/ink60.xml"/><Relationship Id="rId131" Type="http://schemas.openxmlformats.org/officeDocument/2006/relationships/image" Target="media/image37.png"/><Relationship Id="rId136" Type="http://schemas.openxmlformats.org/officeDocument/2006/relationships/customXml" Target="ink/ink74.xml"/><Relationship Id="rId157" Type="http://schemas.openxmlformats.org/officeDocument/2006/relationships/image" Target="media/image52.png"/><Relationship Id="rId178" Type="http://schemas.openxmlformats.org/officeDocument/2006/relationships/fontTable" Target="fontTable.xml"/><Relationship Id="rId61" Type="http://schemas.openxmlformats.org/officeDocument/2006/relationships/image" Target="media/image34.png"/><Relationship Id="rId82" Type="http://schemas.openxmlformats.org/officeDocument/2006/relationships/customXml" Target="ink/ink38.xml"/><Relationship Id="rId152" Type="http://schemas.openxmlformats.org/officeDocument/2006/relationships/customXml" Target="ink/ink82.xml"/><Relationship Id="rId173" Type="http://schemas.openxmlformats.org/officeDocument/2006/relationships/image" Target="media/image61.png"/><Relationship Id="rId19" Type="http://schemas.openxmlformats.org/officeDocument/2006/relationships/image" Target="media/image6.png"/><Relationship Id="rId14" Type="http://schemas.openxmlformats.org/officeDocument/2006/relationships/customXml" Target="ink/ink4.xml"/><Relationship Id="rId30" Type="http://schemas.openxmlformats.org/officeDocument/2006/relationships/customXml" Target="ink/ink12.xml"/><Relationship Id="rId35" Type="http://schemas.openxmlformats.org/officeDocument/2006/relationships/image" Target="media/image14.png"/><Relationship Id="rId56" Type="http://schemas.openxmlformats.org/officeDocument/2006/relationships/customXml" Target="ink/ink23.xml"/><Relationship Id="rId77" Type="http://schemas.openxmlformats.org/officeDocument/2006/relationships/customXml" Target="ink/ink34.xml"/><Relationship Id="rId100" Type="http://schemas.openxmlformats.org/officeDocument/2006/relationships/customXml" Target="ink/ink49.xml"/><Relationship Id="rId105" Type="http://schemas.openxmlformats.org/officeDocument/2006/relationships/customXml" Target="ink/ink53.xml"/><Relationship Id="rId126" Type="http://schemas.openxmlformats.org/officeDocument/2006/relationships/customXml" Target="ink/ink69.xml"/><Relationship Id="rId147" Type="http://schemas.openxmlformats.org/officeDocument/2006/relationships/image" Target="media/image46.png"/><Relationship Id="rId168" Type="http://schemas.openxmlformats.org/officeDocument/2006/relationships/customXml" Target="ink/ink90.xml"/><Relationship Id="rId8" Type="http://schemas.openxmlformats.org/officeDocument/2006/relationships/customXml" Target="ink/ink1.xml"/><Relationship Id="rId51" Type="http://schemas.openxmlformats.org/officeDocument/2006/relationships/image" Target="media/image140.png"/><Relationship Id="rId72" Type="http://schemas.openxmlformats.org/officeDocument/2006/relationships/customXml" Target="ink/ink31.xml"/><Relationship Id="rId93" Type="http://schemas.openxmlformats.org/officeDocument/2006/relationships/image" Target="media/image25.png"/><Relationship Id="rId98" Type="http://schemas.openxmlformats.org/officeDocument/2006/relationships/customXml" Target="ink/ink47.xml"/><Relationship Id="rId121" Type="http://schemas.openxmlformats.org/officeDocument/2006/relationships/customXml" Target="ink/ink65.xml"/><Relationship Id="rId142" Type="http://schemas.openxmlformats.org/officeDocument/2006/relationships/customXml" Target="ink/ink77.xml"/><Relationship Id="rId163" Type="http://schemas.openxmlformats.org/officeDocument/2006/relationships/image" Target="media/image55.png"/><Relationship Id="rId3" Type="http://schemas.openxmlformats.org/officeDocument/2006/relationships/styles" Target="styles.xml"/><Relationship Id="rId25" Type="http://schemas.openxmlformats.org/officeDocument/2006/relationships/image" Target="media/image9.png"/><Relationship Id="rId46" Type="http://schemas.openxmlformats.org/officeDocument/2006/relationships/customXml" Target="ink/ink20.xml"/><Relationship Id="rId67" Type="http://schemas.openxmlformats.org/officeDocument/2006/relationships/image" Target="media/image180.png"/><Relationship Id="rId116" Type="http://schemas.openxmlformats.org/officeDocument/2006/relationships/customXml" Target="ink/ink61.xml"/><Relationship Id="rId137" Type="http://schemas.openxmlformats.org/officeDocument/2006/relationships/image" Target="media/image41.png"/><Relationship Id="rId158" Type="http://schemas.openxmlformats.org/officeDocument/2006/relationships/customXml" Target="ink/ink85.xml"/><Relationship Id="rId20" Type="http://schemas.openxmlformats.org/officeDocument/2006/relationships/customXml" Target="ink/ink7.xml"/><Relationship Id="rId41" Type="http://schemas.openxmlformats.org/officeDocument/2006/relationships/image" Target="media/image17.png"/><Relationship Id="rId62" Type="http://schemas.openxmlformats.org/officeDocument/2006/relationships/customXml" Target="ink/ink26.xml"/><Relationship Id="rId83" Type="http://schemas.openxmlformats.org/officeDocument/2006/relationships/customXml" Target="ink/ink39.xml"/><Relationship Id="rId88" Type="http://schemas.openxmlformats.org/officeDocument/2006/relationships/customXml" Target="ink/ink42.xml"/><Relationship Id="rId111" Type="http://schemas.openxmlformats.org/officeDocument/2006/relationships/customXml" Target="ink/ink56.xml"/><Relationship Id="rId132" Type="http://schemas.openxmlformats.org/officeDocument/2006/relationships/customXml" Target="ink/ink72.xml"/><Relationship Id="rId153" Type="http://schemas.openxmlformats.org/officeDocument/2006/relationships/image" Target="media/image49.png"/><Relationship Id="rId174" Type="http://schemas.openxmlformats.org/officeDocument/2006/relationships/customXml" Target="ink/ink93.xml"/><Relationship Id="rId179" Type="http://schemas.openxmlformats.org/officeDocument/2006/relationships/theme" Target="theme/theme1.xml"/><Relationship Id="rId15" Type="http://schemas.openxmlformats.org/officeDocument/2006/relationships/image" Target="media/image4.png"/><Relationship Id="rId36" Type="http://schemas.openxmlformats.org/officeDocument/2006/relationships/customXml" Target="ink/ink15.xml"/><Relationship Id="rId57" Type="http://schemas.openxmlformats.org/officeDocument/2006/relationships/image" Target="media/image160.png"/><Relationship Id="rId106" Type="http://schemas.openxmlformats.org/officeDocument/2006/relationships/image" Target="media/image29.png"/><Relationship Id="rId127" Type="http://schemas.openxmlformats.org/officeDocument/2006/relationships/image" Target="media/image35.png"/></Relationships>
</file>

<file path=word/ink/ink1.xml><?xml version="1.0" encoding="utf-8"?>
<inkml:ink xmlns:inkml="http://www.w3.org/2003/InkML">
  <inkml:definitions>
    <inkml:context xml:id="ctx0">
      <inkml:inkSource xml:id="inkSrc0">
        <inkml:traceFormat>
          <inkml:channel name="X" type="integer" min="-2.14748E9" max="2.14748E9" units="cm"/>
          <inkml:channel name="Y" type="integer" min="-2.14748E9" max="2.14748E9" units="cm"/>
        </inkml:traceFormat>
        <inkml:channelProperties>
          <inkml:channelProperty channel="X" name="resolution" value="1000" units="1/cm"/>
          <inkml:channelProperty channel="Y" name="resolution" value="1000" units="1/cm"/>
        </inkml:channelProperties>
      </inkml:inkSource>
      <inkml:timestamp xml:id="ts0" timeString="2021-09-06T23:13:49.319"/>
    </inkml:context>
    <inkml:brush xml:id="br0">
      <inkml:brushProperty name="width" value="0.05" units="cm"/>
      <inkml:brushProperty name="height" value="0.05" units="cm"/>
      <inkml:brushProperty name="color" value="#00A0D7"/>
      <inkml:brushProperty name="ignorePressure" value="1"/>
    </inkml:brush>
  </inkml:definitions>
  <inkml:trace contextRef="#ctx0" brushRef="#br0">0 0,'0'3,"0"10,0 12,0 5,0 3,0 5,0-1,0-4,0-7</inkml:trace>
</inkml:ink>
</file>

<file path=word/ink/ink10.xml><?xml version="1.0" encoding="utf-8"?>
<inkml:ink xmlns:inkml="http://www.w3.org/2003/InkML">
  <inkml:definitions>
    <inkml:context xml:id="ctx0">
      <inkml:inkSource xml:id="inkSrc0">
        <inkml:traceFormat>
          <inkml:channel name="X" type="integer" min="-2.14748E9" max="2.14748E9" units="cm"/>
          <inkml:channel name="Y" type="integer" min="-2.14748E9" max="2.14748E9" units="cm"/>
        </inkml:traceFormat>
        <inkml:channelProperties>
          <inkml:channelProperty channel="X" name="resolution" value="1000" units="1/cm"/>
          <inkml:channelProperty channel="Y" name="resolution" value="1000" units="1/cm"/>
        </inkml:channelProperties>
      </inkml:inkSource>
      <inkml:timestamp xml:id="ts0" timeString="2021-09-06T23:11:35.759"/>
    </inkml:context>
    <inkml:brush xml:id="br0">
      <inkml:brushProperty name="width" value="0.05" units="cm"/>
      <inkml:brushProperty name="height" value="0.05" units="cm"/>
      <inkml:brushProperty name="color" value="#F6630D"/>
      <inkml:brushProperty name="ignorePressure" value="1"/>
    </inkml:brush>
  </inkml:definitions>
  <inkml:trace contextRef="#ctx0" brushRef="#br0">1 4011,'17'-1,"0"0,-1-2,1 0,0-1,-1-1,0 0,0-1,-1-1,1 0,-2-1,21-15,-23 14,-2 0,1-1,-1-1,-1 1,14-22,35-66,-32 52,3-9,33-87,-36 58,-12 32,3-4,-3-1,-2-1,-3 0,3-93,-12-412,-2 243,1 280,2-1,2 1,13-67,-9 73,-1 1,1-55,-8-72,-1 66,4-4,-5-111,0 185,-2-1,0 1,-2 0,-9-24,-2 2,-26-45,-8 3,35 63,2-1,0 0,2-1,1-1,-9-29,4-33,14 64</inkml:trace>
  <inkml:trace contextRef="#ctx0" brushRef="#br0" timeOffset="2233.92">336 307,'0'0,"0"-1,0 1,0-1,0 1,0 0,1-1,-1 1,0-1,0 1,0-1,0 1,1 0,-1-1,0 1,1-1,-1 1,0 0,1-1,-1 1,0 0,1 0,-1-1,0 1,1 0,-1 0,1-1,-1 1,1 0,-1 0,1 0,-1 0,0 0,1 0,-1 0,1 0,-1 0,1 0,-1 0,1 0,-1 0,1 0,-1 0,1 0,-1 1,0-1,1 0,-1 0,1 0,-1 1,1 0,24 12,-11-2,-1 1,0 0,-1 0,0 2,-1-1,-1 1,0 1,-1 0,0 1,-1-1,-1 1,7 23,-4-7,2-2,0 1,3-2,0 0,2 0,20 25,-28-41,-1 0,-1 0,10 21,-7-12,-10-21,0-1,0 0,0 1,0-1,0 0,0 0,0 1,0-1,0 0,0 0,0 1,1-1,-1 0,0 0,0 1,0-1,0 0,0 0,1 0,-1 1,0-1,0 0,0 0,1 0,-1 0,0 1,0-1,1 0,-1 0,0 0,0 0,1 0,-1 0,0 0,0 0,1 0,-1 0,0 0,1 0,-1 0,0 0,0 0,1 0,-1 0,0 0,1 0,4-15,-2-23,-4-81,2-57,2 156,0-1,9-23,-7 26,-1-1,0 0,1-21,-4 26,1-1,0 0,1 1,1-1,0 1,1 0,7-14,-1-1,-2 0,9-49,-12 46,0 6</inkml:trace>
  <inkml:trace contextRef="#ctx0" brushRef="#br0" timeOffset="4579.19">1111 25,'1'60,"1"-37,-1 0,-1-1,-1 1,-2 0,0 0,-7 26,-15 28,-38 98,44-136,12-27,1 0,1 0,0 1,0 0,-4 22,-11 121,4-70,9-52,-6 70,12-12,2-45,-2 0,-15 89,1-68,3-17,2-1,-7 94,18 206,0-144,1-168,2-1,11 49,-2-15,-12-62,7 48,3-1,32 104,26 5,10 27,-73-171,-1 1,0 0,-2 1,0-1,-2 0,0 1,-1 0,-2-1,0 1,-2-1,-10 39,8-37,2 0,0 0,2 0,1 0,1 0,0 0,6 30,7 18,23 73,-10-44,-19-65,-5-24,0 0,8 22,-2-10,-6-17,1 1,-1-1,1 0,1 1,-1-1,1 0,0-1,1 1,-1-1,1 0,1 0,7 7,3-3</inkml:trace>
</inkml:ink>
</file>

<file path=word/ink/ink11.xml><?xml version="1.0" encoding="utf-8"?>
<inkml:ink xmlns:inkml="http://www.w3.org/2003/InkML">
  <inkml:definitions>
    <inkml:context xml:id="ctx0">
      <inkml:inkSource xml:id="inkSrc0">
        <inkml:traceFormat>
          <inkml:channel name="X" type="integer" min="-2.14748E9" max="2.14748E9" units="cm"/>
          <inkml:channel name="Y" type="integer" min="-2.14748E9" max="2.14748E9" units="cm"/>
        </inkml:traceFormat>
        <inkml:channelProperties>
          <inkml:channelProperty channel="X" name="resolution" value="1000" units="1/cm"/>
          <inkml:channelProperty channel="Y" name="resolution" value="1000" units="1/cm"/>
        </inkml:channelProperties>
      </inkml:inkSource>
      <inkml:timestamp xml:id="ts0" timeString="2021-09-06T23:11:15.123"/>
    </inkml:context>
    <inkml:brush xml:id="br0">
      <inkml:brushProperty name="width" value="0.05" units="cm"/>
      <inkml:brushProperty name="height" value="0.05" units="cm"/>
      <inkml:brushProperty name="color" value="#F6630D"/>
      <inkml:brushProperty name="ignorePressure" value="1"/>
    </inkml:brush>
  </inkml:definitions>
  <inkml:trace contextRef="#ctx0" brushRef="#br0">1 4228,'21'0,"0"-1,26-4,-37 3,0-1,-1 1,1-2,0 0,-1 0,15-9,90-71,-78 55,60-36,-46 38,46-28,-87 49,0-1,-1 0,1 0,-1 0,-1-1,0 0,11-17,-14 17,0-1,0-1,-1 1,0 0,-1-1,1-10,9-30,0 19,-4 9,0 0,-1-1,-1 1,4-44,-8-164,-4 111,2-574,2 664,1 0,1 0,14-47,-10 45,-1 0,5-60,-11 67,2-1,1 1,1 0,1 0,0 0,2 1,14-27,36-62,-55 100,1 0,-2-1,0 1,0-1,-1 0,0 0,-2 0,-1-21,0-7,1 12,-2 0,0 0,-2 0,-12-39,12 50,-1 1,-1 0,-1 0,0 1,-1 0,-1 0,0 1,-15-16,3 11,0 0,-1 1,-2 2,0 0,-31-15,43 23,-1-1,1 0,1-1,0 0,0-1,2-1,-15-19,9 10,-30-29,32 39</inkml:trace>
  <inkml:trace contextRef="#ctx0" brushRef="#br0" timeOffset="1936.99">460 913,'0'0,"0"-1,0 1,1-1,-1 1,0-1,1 1,-1-1,0 1,1-1,-1 1,0-1,1 1,-1-1,1 1,-1 0,1-1,-1 1,1 0,-1-1,1 1,-1 0,1 0,0 0,-1 0,1-1,-1 1,1 0,0 0,-1 0,1 0,20 1,-16 0,1 0,-1 1,0 0,0 0,0 0,0 1,0-1,-1 1,1 0,-1 1,0-1,0 1,0 0,5 7,1 2,-1 2,0-1,8 22,-5-11,-8-17,1 0,0 0,1-1,-1 0,2 0,-1 0,1-1,0 0,0 0,0 0,1-1,0 0,0-1,9 4,-16-7,1-1,-1 1,0-1,1 1,-1-1,1 0,-1 1,1-1,-1 0,0 0,1 0,-1 0,1 0,-1-1,1 1,-1 0,1-1,-1 1,0-1,1 1,-1-1,1 0,0-1,0 0,0 1,-1-1,1 0,-1 0,1 0,-1 0,0 0,0 0,0 0,0-1,1-2,1-8,0 0,-1 0,1-25,-2 31,-1-239,-3 102,3 49,0 67</inkml:trace>
  <inkml:trace contextRef="#ctx0" brushRef="#br0" timeOffset="4153.22">883 418,'1'1,"0"-1,0 1,0-1,-1 1,1-1,0 1,0 0,0-1,-1 1,1 0,0 0,-1 0,1-1,-1 1,1 0,-1 0,1 0,-1 0,1 0,-1 0,0 1,9 27,-9-27,5 26,-1-1,-1 1,-2 38,-1-38,1-1,1 1,8 41,-2-40,-3 1,0 0,-2 1,-1 33,-2-55,0-1,1 0,0 0,1 1,-1-1,1 0,1 0,0-1,0 1,0 0,7 9,-7-12,1 0,0-1,0 1,0 0,0-1,1 0,0 0,0-1,0 1,0-1,0 0,1 0,0-1,-1 0,12 3,5 0,1-2,0 0,1-2,-1 0,0-2,0 0,26-6,-44 6,0 0,1-1,-1 0,0 0,0 0,-1-1,1 1,0-1,-1 0,1-1,-1 1,6-7,-4 3,-1 1,0-1,-1-1,1 1,-1-1,-1 0,4-10,1-9,-2 0,-1-1,3-51,-4 46,8-33,-6 40,-1-1,2-50,-8 30,0 18,1-1,5-37,-4 58,0 1,1 0,0 0,1 1,-1-1,2 0,-1 1,1 0,0 0,0 0,1 0,0 0,7-5,180-159,-122 111,-52 45</inkml:trace>
  <inkml:trace contextRef="#ctx0" brushRef="#br0" timeOffset="7090.37">1940 171,'-3'3,"1"0,0 1,-1-1,1 0,1 1,-3 5,-7 11,-11 11,2 1,-17 37,30-54,1 0,1 1,0 0,1 0,1 0,0 0,0 24,1-10,-2 0,-1-1,-13 39,1 3,-3 80,15-100,-18 81,20-123,0-1,0 0,0 0,-1-1,-1 1,-9 13,-39 38,36-41,-22 28,31-34,2 0,-11 23,0 1,13-29,-1-1,0 1,0-1,-1-1,0 1,0-1,0 0,-9 5,-15 12,18-9,0-1,0 1,1 1,1 0,1 1,0 0,0 0,2 1,-9 21,-1 19,-17 83,14-49,15-63,1 1,1 0,2 38,-4 40,-24 205,11-83,12-187,-13 44,11-55,1 0,1 1,-1 48,-2 44,1 2,7 18,3 266,-1-399,0 18,5 34,-5-56,0 0,1 1,-1-1,1 0,1 0,-1 0,1 0,0 0,0-1,1 1,5 6,-6-9,1 0,0 0,-1-1,1 0,0 1,0-1,1-1,7 4,41 6,-29-6,-12-3,0 1,1 0,-1 0,0 2,0-1,-1 1,1 1,-1 0,0 1,15 12,-8-4,1-1,1-1,23 12,-34-20,29 16</inkml:trace>
  <inkml:trace contextRef="#ctx0" brushRef="#br0" timeOffset="9844.33">1959 4070,'7'-6,"0"1,0 0,0 0,10-5,18-12,-8 0,0-2,-1-2,-2 0,0-1,-2-2,-1 0,-2-1,0-1,-3-1,0 0,19-59,-26 66,2-1,1 2,0-1,2 2,1 0,1 0,36-38,-8 16,-15 14,30-39,-51 61,-1-1,-1-1,0 1,0-1,-1 0,-1-1,0 1,4-21,13-60,58-163,-57 192,-15 39,-1 0,-1-1,-1 1,1-34,-5-101,-2 76,0-812,3 492,-1 398,0-1,-1 1,1 0,-1 0,0 0,-1 0,1 0,-1 0,0 0,0 1,-1-1,1 1,-1-1,-5-5,0 1,-1 0,-1 1,1 0,-21-12,0 1,-8-5,0-1,-52-48,80 64,1-1,0 0,0-1,1 0,0-1,1 1,0-1,1-1,0 1,1-1,1 0,-6-24,7 14,2 0,1-41,1 39,-4-46,2 67,1 0,-1-1,0 1,-1 0,1 0,-1 0,0 0,0 0,0 1,0-1,-5-5,0 2,0 0,0 1,-12-9,-12-9,18 12</inkml:trace>
  <inkml:trace contextRef="#ctx0" brushRef="#br0" timeOffset="11750.2">2329 153,'1'1,"0"-1,0 1,1-1,-1 1,0-1,0 1,0 0,0-1,0 1,0 0,0 0,-1 0,1 0,0 0,0 0,-1 0,1 0,0 0,-1 0,1 0,-1 0,1 3,8 27,-5-1,-1 1,-1 32,-3-36,2-1,1 0,10 47,-10-65,0-1,1 1,0 0,1 0,-1-1,2 0,-1 0,1 0,0 0,0-1,1 0,0 0,0 0,0-1,1 0,9 6,-9-7,26 16,57 44,-81-56,0 0,0 1,-1 0,0 1,0 0,-1 0,-1 1,0 0,9 21,-11-23,0 6,2 0,0-1,0 0,1-1,1 1,0-1,11 12,-5-11</inkml:trace>
  <inkml:trace contextRef="#ctx0" brushRef="#br0" timeOffset="12703.05">2858 948,'-3'-127,"-31"-198,31 306,-3-16,2 1,1-1,2-64,3 84,1 0,6-14,2-17,4-73,-10 100</inkml:trace>
  <inkml:trace contextRef="#ctx0" brushRef="#br0" timeOffset="14856.22">2947 66,'2'3,"0"-1,-1 1,1-1,-1 1,1 0,-1-1,0 1,0 0,0 0,-1 0,1 0,0 4,1 42,-2-31,8 127,2 51,-11 315,1-504,0 0,0 0,1 0,0 0,3 11,-4-17,1 1,0 0,0 0,-1-1,1 1,0 0,1-1,-1 1,0-1,0 0,1 1,-1-1,0 0,1 0,0 0,-1 0,1 0,0 0,-1 0,1 0,0-1,0 1,-1-1,1 1,4-1,-1 1,0-1,1 0,-1 0,1 0,-1-1,0 0,0 0,1 0,-1-1,0 1,0-1,0 0,0-1,-1 1,1-1,-1 0,1 0,-1-1,0 1,0-1,-1 0,1 0,-1 0,4-6,5-10,0-1,-2 0,0-1,8-29,4-6,1 11,-15 31,0-1,7-20,1-9,-8 25,-1-1,-1 0,-1 0,3-25,-6 32,0-1,1 1,1 0,0 0,1 1,0-1,1 1,8-13,9-12,37-43,-6 8,-43 59,-1 1,2 0,0 0,0 1,22-15,75-43,-22 16,-83 51,0-1,1 2,-1-1,1 0,0 1,0 0,0 0,0 0,10-1,-3 3</inkml:trace>
  <inkml:trace contextRef="#ctx0" brushRef="#br0" timeOffset="17183.77">3970 206,'-3'1,"0"-1,0 1,0-1,0 1,0 0,1 0,-1 1,0-1,0 0,1 1,-1 0,1-1,-4 4,-30 32,23-23,1 0,0 1,1-1,0 2,-9 19,-32 72,25-47,-10 16,1-4,3 1,-40 129,63-161,-6 48,13-70,-11 32,0 3,11-37,-2-1,0 1,-1-2,-1 1,0 0,-1-1,-1-1,0 1,-12 13,-3 6,1 2,2 0,2 1,1 1,-19 62,32-80,0 1,2 0,-1 35,2-29,-5 32,-5-4,2-5,-7 70,10-37,-4 126,12 676,1-851,1-1,1 1,2-1,2 0,1 0,1-1,2-1,25 50,-26-63,0 0,1-1,22 24,0 0,-29-33,0 1,-1 0,0 0,0 0,-1 0,3 14,3 5,66 187,-72-203,2 0,-1-1,2 1,10 17,-5-15</inkml:trace>
</inkml:ink>
</file>

<file path=word/ink/ink12.xml><?xml version="1.0" encoding="utf-8"?>
<inkml:ink xmlns:inkml="http://www.w3.org/2003/InkML">
  <inkml:definitions>
    <inkml:context xml:id="ctx0">
      <inkml:inkSource xml:id="inkSrc0">
        <inkml:traceFormat>
          <inkml:channel name="X" type="integer" min="-2.14748E9" max="2.14748E9" units="cm"/>
          <inkml:channel name="Y" type="integer" min="-2.14748E9" max="2.14748E9" units="cm"/>
        </inkml:traceFormat>
        <inkml:channelProperties>
          <inkml:channelProperty channel="X" name="resolution" value="1000" units="1/cm"/>
          <inkml:channelProperty channel="Y" name="resolution" value="1000" units="1/cm"/>
        </inkml:channelProperties>
      </inkml:inkSource>
      <inkml:timestamp xml:id="ts0" timeString="2021-09-06T23:10:44.196"/>
    </inkml:context>
    <inkml:brush xml:id="br0">
      <inkml:brushProperty name="width" value="0.05" units="cm"/>
      <inkml:brushProperty name="height" value="0.05" units="cm"/>
      <inkml:brushProperty name="color" value="#F6630D"/>
      <inkml:brushProperty name="ignorePressure" value="1"/>
    </inkml:brush>
  </inkml:definitions>
  <inkml:trace contextRef="#ctx0" brushRef="#br0">300 439,'1'103,"-3"110,2-206,-1 0,0 0,0 0,-1-1,0 1,0 0,-1-1,0 0,-6 10,0-2,-2 0,-17 18,4-6,14-12,1 1,0-1,1 1,0 1,1-1,-7 25,-2 6,11-32,1 0,1 0,0 0,-1 19,-5 27,5-33,0 1,2 1,2-1,2 32,0 4,-2 411,-2-445,-5 36,-3 25,-2 83,7-93,5-55,-2 0,0 0,-11 42,7-40,1 0,2 1,0 0,3 46,-2 15,-14 75,19-9,26 188,-11-240,-11-64,5 54,-10 50,-1-137,1 0,-1 0,1 0,0 0,7 13,-6-12,1 0,-2 0,5 16,-6-15,1 1,0-1,0 0,1 0,0 0,1 0,7 12,-8-16,0-1,0 0,1 0,0 0,0 0,0 0,0-1,1 0,-1 0,1 0,0 0,0-1,0 0,7 3,0-1,0 1,0 0,-1 1,0 0,0 1,-1 0,0 0,0 1,-1 1,12 13,-8-6</inkml:trace>
  <inkml:trace contextRef="#ctx0" brushRef="#br0" timeOffset="2327.58">193 103,'3'0,"4"0,0 6,3 8,2 5,0 1,0 1,1-3,2-4,0-9,-1-7,-3-10,-1-5,1-6,4-3,3-2,2 4,-3 5</inkml:trace>
  <inkml:trace contextRef="#ctx0" brushRef="#br0" timeOffset="4389.65">316 403,'-3'0,"-1"-3,0-3,2-5,-1-6,5-3,4-1,2 0,2 0,2 4,5 6,6 0,2 0,0 1,4-9,1-1,-5-1,-7 3</inkml:trace>
  <inkml:trace contextRef="#ctx0" brushRef="#br0" timeOffset="6891.56">17 14,'0'0,"0"-1,0 0,1 1,-1-1,0 0,1 1,-1-1,0 1,1-1,-1 1,1-1,-1 1,1-1,-1 1,1-1,-1 1,1 0,0-1,-1 1,1 0,-1-1,1 1,0 0,-1 0,1 0,1-1,20-1,-17 4,0-1,0 0,0 1,0 0,0 0,-1 0,1 1,-1-1,1 1,-1 0,0 1,0-1,-1 1,1-1,-1 1,1 0,-1 0,0 1,-1-1,1 1,-1-1,0 1,2 7,0-1,-1 0,-1 0,0 0,-1 0,0 0,0 0,-1 0,-1 0,0 0,-2 12,-4 8,-17 114,23-125</inkml:trace>
</inkml:ink>
</file>

<file path=word/ink/ink13.xml><?xml version="1.0" encoding="utf-8"?>
<inkml:ink xmlns:inkml="http://www.w3.org/2003/InkML">
  <inkml:definitions>
    <inkml:context xml:id="ctx0">
      <inkml:inkSource xml:id="inkSrc0">
        <inkml:traceFormat>
          <inkml:channel name="X" type="integer" min="-2.14748E9" max="2.14748E9" units="cm"/>
          <inkml:channel name="Y" type="integer" min="-2.14748E9" max="2.14748E9" units="cm"/>
        </inkml:traceFormat>
        <inkml:channelProperties>
          <inkml:channelProperty channel="X" name="resolution" value="1000" units="1/cm"/>
          <inkml:channelProperty channel="Y" name="resolution" value="1000" units="1/cm"/>
        </inkml:channelProperties>
      </inkml:inkSource>
      <inkml:timestamp xml:id="ts0" timeString="2021-09-06T23:10:33.381"/>
    </inkml:context>
    <inkml:brush xml:id="br0">
      <inkml:brushProperty name="width" value="0.05" units="cm"/>
      <inkml:brushProperty name="height" value="0.05" units="cm"/>
      <inkml:brushProperty name="color" value="#F6630D"/>
      <inkml:brushProperty name="ignorePressure" value="1"/>
    </inkml:brush>
  </inkml:definitions>
  <inkml:trace contextRef="#ctx0" brushRef="#br0">201 3640,'0'1,"0"0,1-1,-1 1,0 0,1 0,-1-1,1 1,-1-1,1 1,-1 0,1-1,-1 1,1-1,0 1,-1-1,1 0,0 1,-1-1,1 0,0 1,-1-1,1 0,0 0,0 1,-1-1,1 0,1 0,22 2,-21-2,-1 0,0-1,1 1,-1-1,0 1,0-1,0 0,1 0,-1 0,0 0,0 0,0 0,0-1,-1 1,1-1,2-1,25-34,-11 12,-4 7,-1-1,0-1,18-40,7-13,15-20,47-116,-95 196,-1 0,0-1,0 0,-2 0,0 0,1-18,-5-87,-1 56,1-481,3 295,-2 230,-1 0,-1 0,-8-28,-4-29,10-18,7-123,3 159,16-72,-11 76,6-94,-15-171,-2 151,1 158,0 1,-1-1,0 0,-1 1,0 0,0-1,-1 1,0 0,-1 0,0 0,0 1,-1-1,0 1,0 0,-1 1,0-1,0 1,-1 0,0 1,0-1,-13-7,0 2,-1 1,0 1,-1 1,-31-9,-12-5,46 15,1 0,-1-1,2-2,-19-12,26 16,1-1,0-1,1 1,0-1,0-1,0 0,2 0,-8-13,-6-17,11 21,0 0,-1 1,-1 0,-1 1,-1 0,-15-16,8 16</inkml:trace>
</inkml:ink>
</file>

<file path=word/ink/ink14.xml><?xml version="1.0" encoding="utf-8"?>
<inkml:ink xmlns:inkml="http://www.w3.org/2003/InkML">
  <inkml:definitions>
    <inkml:context xml:id="ctx0">
      <inkml:inkSource xml:id="inkSrc0">
        <inkml:traceFormat>
          <inkml:channel name="X" type="integer" min="-2.14748E9" max="2.14748E9" units="cm"/>
          <inkml:channel name="Y" type="integer" min="-2.14748E9" max="2.14748E9" units="cm"/>
        </inkml:traceFormat>
        <inkml:channelProperties>
          <inkml:channelProperty channel="X" name="resolution" value="1000" units="1/cm"/>
          <inkml:channelProperty channel="Y" name="resolution" value="1000" units="1/cm"/>
        </inkml:channelProperties>
      </inkml:inkSource>
      <inkml:timestamp xml:id="ts0" timeString="2021-09-06T23:13:52.797"/>
    </inkml:context>
    <inkml:brush xml:id="br0">
      <inkml:brushProperty name="width" value="0.05" units="cm"/>
      <inkml:brushProperty name="height" value="0.05" units="cm"/>
      <inkml:brushProperty name="color" value="#00A0D7"/>
      <inkml:brushProperty name="ignorePressure" value="1"/>
    </inkml:brush>
  </inkml:definitions>
  <inkml:trace contextRef="#ctx0" brushRef="#br0">1 70,'0'-2,"0"0,0-1,0 1,0 0,0-1,1 1,-1 0,1 0,-1-1,1 1,0 0,0 0,0 0,0 0,0 0,1 0,-1 0,0 0,1 1,0-1,-1 0,1 1,0-1,0 1,0 0,0 0,0-1,0 1,0 1,0-1,4-1,36-8,-40 9,0 1,0-1,1 1,-1 0,0 0,1 0,-1 1,0-1,0 0,0 1,1-1,-1 1,0 0,0 0,0 0,2 1,-3-1,-1-1,0 0,0 1,1-1,-1 1,0-1,0 1,0-1,1 1,-1-1,0 1,0-1,0 1,0-1,0 1,0-1,0 1,0-1,0 1,0-1,-1 1,1-1,0 1,0-1,0 1,-1-1,1 1,0-1,0 0,-1 1,1-1,0 1,-1-1,1 0,0 1,-1-1,1 0,-1 1,1-1,-1 0,1 0,-1 1,-25 15,20-13,2 0,0 0,0 1,0-1,0 1,0 0,1-1,0 2,0-1,0 0,0 1,1-1,0 1,0 0,0-1,-2 11,2-7,1 0,0 0,0 0,1 0,0 0,0 0,1 0,0 0,4 13,-5-20,0 0,0 0,0 0,1 0,-1 1,1-1,-1 0,0 0,1 0,0 0,-1 0,1 0,0 0,-1 0,1-1,0 1,0 0,0 0,0 0,0-1,-1 1,1-1,1 1,-1-1,0 1,0-1,0 1,0-1,0 0,0 0,0 1,1-1,-1 0,0 0,0 0,0 0,0-1,1 1,-1 0,0 0,0-1,0 1,0 0,1-2,6-2,0 0,0-1,-1 0,13-11,-8 6,-6 5,0 1,0 0,1 1,-1-1,1 1,0 0,0 1,0 0,0 0,0 1,1-1,-1 2,15-1,-7 1</inkml:trace>
</inkml:ink>
</file>

<file path=word/ink/ink15.xml><?xml version="1.0" encoding="utf-8"?>
<inkml:ink xmlns:inkml="http://www.w3.org/2003/InkML">
  <inkml:definitions>
    <inkml:context xml:id="ctx0">
      <inkml:inkSource xml:id="inkSrc0">
        <inkml:traceFormat>
          <inkml:channel name="X" type="integer" min="-2.14748E9" max="2.14748E9" units="cm"/>
          <inkml:channel name="Y" type="integer" min="-2.14748E9" max="2.14748E9" units="cm"/>
        </inkml:traceFormat>
        <inkml:channelProperties>
          <inkml:channelProperty channel="X" name="resolution" value="1000" units="1/cm"/>
          <inkml:channelProperty channel="Y" name="resolution" value="1000" units="1/cm"/>
        </inkml:channelProperties>
      </inkml:inkSource>
      <inkml:timestamp xml:id="ts0" timeString="2021-09-06T23:13:44.697"/>
    </inkml:context>
    <inkml:brush xml:id="br0">
      <inkml:brushProperty name="width" value="0.05" units="cm"/>
      <inkml:brushProperty name="height" value="0.05" units="cm"/>
      <inkml:brushProperty name="color" value="#00A0D7"/>
      <inkml:brushProperty name="ignorePressure" value="1"/>
    </inkml:brush>
  </inkml:definitions>
  <inkml:trace contextRef="#ctx0" brushRef="#br0">0 969,'0'-15,"2"0,-1 0,2 1,0-1,1 0,0 1,1 0,1 0,0 0,15-24,-8 19,1 0,1 1,0 0,2 1,0 1,23-17,-29 26,0 0,0 0,1 1,0 1,0 0,13-3,80-17,-65 17,67-10,1 4,0 5,196 9,-294 0,0 1,0 0,-1 1,1 0,0 0,-1 1,14 6,-19-7,0 0,0 1,0 0,0 0,0 0,-1 0,1 0,-1 1,0 0,0-1,0 1,-1 0,1 1,-1-1,0 0,3 9,1 5,-1-2</inkml:trace>
  <inkml:trace contextRef="#ctx0" brushRef="#br0" timeOffset="1576.67">1501 332,'2'32,"1"-1,2 0,12 47,-8-40,8 61,-17-97,4 29,-4-31,0 0,0 1,0-1,0 0,0 0,0 1,0-1,1 0,-1 0,0 1,0-1,0 0,0 0,0 1,0-1,1 0,-1 0,0 0,0 1,0-1,1 0,-1 0,0 0,0 1,0-1,1 0,-1 0,0 0,0 0,1 0,-1 0,8-14,36-135,52-154,-84 270,-9 21,1 0,0 1,1 0,0 0,1 0,0 1,12-16,-17 25,0 0,0 0,0 0,0 0,1 0,-1 0,0 0,1 0,-1 0,1 1,-1-1,1 0,-1 1,1 0,-1-1,1 1,-1 0,1 0,0 0,-1 0,4 0,-3 1,1 0,0-1,-1 1,1 1,-1-1,0 0,1 1,-1-1,0 1,0 0,4 4,-1 0,0 0,0 0,0 1,-1 0,0 0,-1 0,6 16,-1 12,-2 1,3 48,-6-43,10 43,-10-75,0-9,2-18,1-33,-1-97,1-17,-6 159,1 0,0 1,1-1,-1 1,5-10,-6 14,1 0,-1 0,0 0,1 0,-1 0,1 0,0 1,-1-1,1 0,0 0,-1 1,1-1,0 0,0 1,0-1,0 1,-1-1,1 1,0-1,0 1,0 0,0 0,0-1,0 1,0 0,0 0,0 0,0 0,0 0,0 0,0 0,0 0,0 0,0 1,0-1,0 0,0 1,1 0,2 1,-1 0,0 0,0 0,0 0,-1 1,1 0,0-1,-1 1,0 0,0 0,3 5,19 43,-17-35,12 34,-1 1,-3 1,12 74,8 165,-34-281,0 0,0 0,4 10,-1-10</inkml:trace>
  <inkml:trace contextRef="#ctx0" brushRef="#br0" timeOffset="2404.62">1517 895,'13'5,"0"-1,0-1,0 0,0-1,1-1,-1 0,0 0,22-3,3 2,443-14,-76 10,-293 4,-84 0</inkml:trace>
  <inkml:trace contextRef="#ctx0" brushRef="#br0" timeOffset="3451.26">2011 1145,'37'37,"-1"1,-2 2,-1 2,-3 1,-1 1,-3 1,-1 1,24 66,-40-84,-7-20,0 0,1-1,0 0,0 1,0-1,6 8,-8-18,1 0,-1 0,-1 0,1 0,0 0,-1 0,0 0,1-6,-1 5,3-24,1 0,1 0,1 1,2 0,0 0,2 0,1 1,1 1,2 0,0 0,19-23,-20 32,-1-1,19-35,-20 31</inkml:trace>
</inkml:ink>
</file>

<file path=word/ink/ink16.xml><?xml version="1.0" encoding="utf-8"?>
<inkml:ink xmlns:inkml="http://www.w3.org/2003/InkML">
  <inkml:definitions>
    <inkml:context xml:id="ctx0">
      <inkml:inkSource xml:id="inkSrc0">
        <inkml:traceFormat>
          <inkml:channel name="X" type="integer" min="-2.14748E9" max="2.14748E9" units="cm"/>
          <inkml:channel name="Y" type="integer" min="-2.14748E9" max="2.14748E9" units="cm"/>
        </inkml:traceFormat>
        <inkml:channelProperties>
          <inkml:channelProperty channel="X" name="resolution" value="1000" units="1/cm"/>
          <inkml:channelProperty channel="Y" name="resolution" value="1000" units="1/cm"/>
        </inkml:channelProperties>
      </inkml:inkSource>
      <inkml:timestamp xml:id="ts0" timeString="2021-09-06T23:12:18.914"/>
    </inkml:context>
    <inkml:brush xml:id="br0">
      <inkml:brushProperty name="width" value="0.05" units="cm"/>
      <inkml:brushProperty name="height" value="0.05" units="cm"/>
      <inkml:brushProperty name="color" value="#66CC00"/>
      <inkml:brushProperty name="ignorePressure" value="1"/>
    </inkml:brush>
  </inkml:definitions>
  <inkml:trace contextRef="#ctx0" brushRef="#br0">85 1299,'-2'-1,"1"0,-1 0,1-1,-1 1,1 0,-1-1,1 1,0-1,0 0,0 1,0-1,0 0,0 0,-1-3,-7-30,7 23,-8-43,2-1,-1-56,-2-21,6 92,0 11,0-38,4 66,1 1,0-1,0 1,0-1,0 0,0 1,1-1,-1 1,0-1,1 1,-1-1,1 1,-1-1,1 1,0-1,0 1,0 0,1-2,-1 3,-1-1,1 1,0 0,0 0,-1-1,1 1,0 0,0 0,-1 0,1 0,0 0,0 0,-1 0,1 1,0-1,0 0,-1 0,1 1,0-1,0 0,-1 1,1-1,0 0,-1 1,2 0,3 3,0 1,0-1,0 1,-1 0,1 1,6 10,9 24,-17-32,1 1,0-1,0 0,1-1,0 1,0-1,1 0,10 11,-15-18,0 1,0 0,-1-1,1 1,0-1,0 1,0-1,0 1,0-1,0 0,0 1,0-1,0 0,0 0,0 1,0-1,0 0,0 0,0 0,0 0,0 0,0-1,0 1,-1 0,1 0,0-1,0 1,0-1,0 1,0 0,0-1,0 0,0 1,-1-1,1 0,0 1,-1-1,1 0,0 0,-1 1,1-1,-1 0,2-1,1-5,0 0,0 0,0-1,2-11,-4 16,18-97,-13 62,16-54,-22 90,0 0,1 0,-1 1,1-1,0 0,0 0,-1 1,1-1,0 0,1 1,-1-1,0 1,0-1,1 1,-1 0,0-1,1 1,0 0,-1 0,1 0,0 0,-1 0,1 1,0-1,0 0,0 1,-1 0,1-1,0 1,0 0,0 0,0 0,0 0,0 0,0 0,0 1,0-1,-1 0,1 1,0 0,0-1,0 1,1 1,6 3,-1-1,0 2,0-1,0 1,0 0,-1 1,8 8,-3-1,16 17,-27-31,0 1,0-1,-1 1,1-1,0 0,0 1,0-1,0 0,-1 0,1 1,0-1,0 0,0 0,0 0,0 0,0 0,-1 0,1 0,0-1,0 1,0 0,0 0,-1-1,1 1,0 0,0-1,0 1,-1-1,1 1,0-1,-1 0,1 1,0-1,-1 1,1-1,-1 0,1 0,-1 1,1-1,-1 0,0 0,1 0,-1 1,0-2,4-7,0 0,-1 0,2-11,-3 11,7-29,-8 27,1 1,0 0,1 0,0 1,1-1,0 0,0 1,11-16,-15 24,1 1,0-1,-1 0,1 0,0 1,0-1,0 1,0-1,-1 1,1-1,0 1,0-1,0 1,0 0,0-1,0 1,0 0,0 0,0 0,0 0,0 0,0 0,0 0,0 0,0 0,0 0,0 1,0-1,0 0,0 1,0-1,0 1,0-1,0 1,0-1,-1 1,1-1,0 1,1 1,3 4,0-1,-1 0,0 1,6 9,-9-12,24 41,23 61,2 4,-49-107,-1 0,1-1,0 1,0-1,0 1,0-1,0 1,0-1,0 0,1 1,-1-1,3 2,-3-3,-1 0,0 0,1 0,-1 0,1 0,-1 0,0 0,1 0,-1-1,0 1,1 0,-1 0,0 0,1 0,-1-1,0 1,1 0,-1 0,0-1,0 1,1 0,-1 0,0-1,0 1,1 0,-1-1,0 1,0 0,0-1,0 1,0 0,1-1,-1 1,0 0,0-1,2-8,-1 0,1-1,-1-12,-1 13,3-39,0-6,1 0,15-63,-18 113,0 0,0 0,0 0,1 0,0 1,-1-1,2 0,-1 1,0-1,4-3,-5 6,0 0,-1 1,1-1,0 1,-1-1,1 1,0 0,0-1,-1 1,1 0,0-1,0 1,0 0,0 0,-1 0,1 0,0 0,0 0,0 0,2 0,-2 1,1 0,0-1,-1 1,1 0,0 0,-1 0,1 0,-1 1,0-1,1 0,-1 1,0-1,2 3,4 7,-1 0,0 1,0-1,5 20,11 24,-21-54,4 10,1-1,0 0,9 12,-15-22,1 1,-1-1,0 0,0 1,1-1,-1 0,0 1,0-1,1 0,-1 0,0 1,1-1,-1 0,0 0,1 1,-1-1,1 0,-1 0,0 0,1 0,-1 0,1 0,-1 0,0 1,1-1,-1 0,1-1,-1 1,1 0,-1 0,0 0,1 0,-1 0,1 0,-1 0,0 0,1-1,-1 1,1 0,0-2,0 1,0-1,0 1,0-1,-1 1,1-1,0 0,-1 1,1-1,-1-2,5-44,-5 47,1-140,-1 140,0-1,0 1,0 0,0 0,0 0,0-1,1 1,-1 0,0 0,1 0,-1-1,1 1,0 0,-1 0,1 0,1-1,-2 2,1 0,-1 0,1-1,-1 1,0 0,1 0,-1 0,1 0,-1 0,1 0,-1 0,1 0,-1 0,0 0,1 1,-1-1,1 0,-1 0,0 0,1 1,-1-1,1 0,-1 0,0 1,1-1,-1 0,0 0,1 1,-1 0,3 2,1 1,-2 0,1 0,0 0,-1 1,0-1,3 6,6 29,-1 0,-2 0,6 74,-14-112,-1-1,1 1,0-1,0 1,0-1,0 1,0 0,0-1,0 1,0-1,0 1,0-1,1 1,-1-1,0 1,0-1,0 1,1-1,-1 1,0-1,0 1,1-1,-1 1,1-1,-1 1,0-1,1 0,-1 1,1-1,-1 0,1 1,-1-1,1 0,13-11,-9 7,12-12,1 1,0 1,1 0,1 1,0 2,1 0,0 1,1 1,-1 1,2 0,38-6,-53 13,0 0,0 1,0 0,-1 0,1 1,0 0,0 1,-1-1,1 1,0 1,-1 0,0 0,9 5,-14-7,1 0,0 0,-1 0,1-1,0 1,0-1,0 1,0-1,-1 0,1 0,0 0,0 0,0-1,0 1,-1-1,1 0,3-1,-2 0,0 0,0 0,0-1,-1 1,1-1,-1 0,0 0,0-1,0 1,3-5,3-7,0 0,-1 0,-1-1,9-26,-13 31,0 1,1 0,-1 1,2-1,8-14,-13 23,1 0,-1 0,1 0,0 0,0 0,-1 0,1 0,0 1,0-1,0 0,0 0,0 1,0-1,0 1,0-1,0 1,1-1,-1 1,0 0,0-1,0 1,0 0,1 0,-1 0,0 0,0 0,0 0,1 0,-1 0,0 1,0-1,0 0,0 1,1-1,-1 1,0-1,0 1,0-1,0 1,0 0,0 0,0 0,-1-1,1 1,0 0,0 0,-1 0,2 2,5 7,0 1,0 0,-1 0,-1 0,0 1,0 0,-1 0,-1 0,3 17,-1-8,1-1,9 23,-14-41,0 1,0-1,0 0,0 0,1 0,-1 0,1 0,-1 0,1 0,0-1,-1 1,1 0,3 1,-4-3,0 1,1-1,-1 1,0-1,1 0,-1 1,0-1,1 0,-1 0,0 0,1 0,-1 0,0 0,1-1,-1 1,0 0,3-2,3-1,0-1,-1 0,1-1,-1 0,0 0,9-10,14-10,-29 25,0 0,1-1,-1 1,1 0,-1 0,1-1,-1 1,1 0,0 0,-1 0,1 0,-1 0,1-1,-1 1,1 0,0 0,-1 0,1 1,-1-1,1 0,-1 0,1 0,-1 0,1 0,0 1,-1-1,1 1,11 15,-1 28,-9-39,5 44,4 91,-10-100,-1-36,1 1,0 0,-1-1,1 1,1-1,-1 0,1 1,-1-1,1 0,5 8,-6-11,-1 0,1-1,0 1,0 0,0 0,0 0,-1-1,1 1,0-1,0 1,0 0,0-1,1 0,-1 1,0-1,0 0,0 1,2-1,-1 0,0 0,0-1,0 1,-1-1,1 1,0-1,-1 0,1 0,0 1,-1-1,1 0,-1-1,1 1,-1 0,3-3,2-3,-1-1,1 0,-1 0,-1-1,1 1,-1-1,-1 0,0 0,0 0,-1-1,2-12,3-7,-7 28,0 0,0 0,0 1,0-1,1 0,-1 0,0 1,1-1,-1 0,0 1,1-1,-1 0,1 1,-1-1,1 0,-1 1,1-1,-1 1,1-1,1 0,-1 1,-1 0,1 0,-1 0,1 0,-1 0,1 0,-1 0,1 1,0-1,-1 0,1 0,-1 0,1 1,-1-1,1 0,-1 1,0-1,1 0,-1 1,1-1,0 1,1 2,1 0,-1 1,0-1,1 0,-1 1,1 4,9 28,-11-31,0 0,0 0,1 0,-1 0,1 0,1 0,-1-1,1 1,-1-1,1 0,0 1,1-1,-1-1,1 1,0 0,0-1,6 5,-3-5,1 1,0-1,0 0,0 0,0-1,0 0,0 0,0-1,1 0,-1-1,1 0,-1 0,0-1,1 0,-1 0,0-1,0 0,0-1,13-5,-6 2,-2-1,1 0,-1-1,0 0,-1-1,0-1,0 0,-1 0,19-24,-17 14,0 1,-1-2,-1 0,9-25,26-92,-39 117,-5 12,0 0,1 0,1 0,4-9,-8 17,1-1,-1 1,1 0,-1 0,1 0,0 0,-1 0,1 0,0 0,0 0,0 0,0 0,0 1,0-1,0 0,0 1,0-1,0 0,0 1,1-1,-1 1,0 0,0-1,1 1,-1 0,0 0,0 0,1 0,-1 0,0 0,2 0,-1 1,1 1,-1-1,1 0,-1 1,1 0,-1-1,0 1,0 0,0 0,0 0,0 1,2 2,19 33,-8-5,-1 1,-1 0,15 69,-25-92,-2-10,0-19,-6-301,5 310,0 5,0 0,0 0,0 0,0 0,1 0,-1 0,2-5,-1 8,-1 1,0-1,1 1,-1-1,0 1,1-1,-1 1,1-1,-1 1,0-1,1 1,-1-1,1 1,0 0,-1-1,1 1,-1 0,1 0,-1-1,2 1,-1 0,1 0,0 0,-1 0,1 0,-1 0,1 0,-1 1,1-1,-1 1,1-1,-1 1,2 0,14 8,-1 0,0 1,-1 1,28 24,53 61,-77-75,118 138,-94-108,-42-50,2 3,0 0,0 0,1-1,-1 1,1-1,6 4,-10-7,1 0,-1 1,1-1,0 0,-1 0,1 1,0-1,-1 0,1 0,0 0,-1 0,1 0,0 0,-1 0,1 0,0 0,-1-1,1 1,0 0,0-1,0 0,1 1,-1-1,0 0,0 0,0 0,-1 0,1-1,0 1,0 0,-1 0,1 0,0-1,-1 1,1-2,11-36,-3-1,10-82,-11 62,-7 55,0 0,0 0,0 0,0 0,1 0,4-9,-5 13,0-1,0 1,0 0,-1 0,1 0,1 0,-1 0,0 0,0 0,0 0,0 1,1-1,-1 0,0 1,1-1,-1 1,1 0,-1-1,0 1,1 0,-1 0,1 0,-1-1,1 2,-1-1,1 0,-1 0,2 1,3 0,-1 1,0-1,0 1,0 0,0 1,0-1,0 1,-1 0,1 0,-1 0,6 7,3 3,-1 1,11 18,-14-20,0 0,0 0,18 16,-27-28,1 1,-1-1,1 1,0-1,-1 0,1 1,-1-1,1 1,0-1,0 0,-1 0,1 1,0-1,-1 0,1 0,0 0,0 0,-1 0,1 0,0 0,0 0,-1 0,1 0,0 0,0 0,-1-1,1 1,0 0,-1-1,1 1,0 0,-1-1,1 1,0-1,-1 1,1-1,-1 1,1-1,-1 1,1-1,-1 0,0 1,1-1,-1 0,1-1,-1 2,1-1,-1 0,1 0,-1 0,1 1,0-1,-1 0,1 0,0 1,-1-1,1 1,0-1,0 0,0 1,-1 0,1-1,0 1,0-1,0 1,0 0,0 0,0 0,0-1,0 1,0 0,0 0,0 0,0 0,0 1,0-1,1 0,2 3,1-1,0 1,-1 1,1-1,-1 0,0 1,0 0,0 0,-1 0,4 6,-3-5,0 0,1 0,-1 0,1 0,0-1,9 7,-13-11,1 1,0 0,-1-1,1 0,0 1,-1-1,1 0,0 0,-1 0,1 0,0 0,-1 0,1 0,0 0,-1-1,1 1,0-1,-1 1,1-1,-1 0,1 0,-1 1,1-1,-1 0,0 0,1 0,1-3,2-1,1-1,-1 0,0 0,7-13,-1-1,12-33,-16 36,0 0,1 0,14-20,-21 35,0 1,0-1,1 0,-1 1,1-1,-1 0,1 1,0 0,-1-1,1 1,0 0,0 0,0 0,0 0,0 0,0 0,0 1,0-1,0 1,4-1,-3 1,-1 1,0-1,0 1,1 0,-1-1,0 1,0 0,0 0,0 1,0-1,0 0,0 1,0-1,0 1,-1-1,1 1,-1 0,3 4,3 2,-3-1,1 0,1 0,-1-1,1 0,13 11,-16-16,-1 0,0 1,0-1,1 0,-1-1,1 1,-1 0,1-1,-1 1,1-1,-1 0,1 0,-1 0,1 0,-1 0,1 0,-1-1,1 1,-1-1,1 0,-1 0,1 0,-1 0,4-2,5-3,-3 1,0 0,1 1,-1 0,1 1,17-5,-23 8,-1-1,1 1,-1 0,1 0,-1 0,1 1,-1-1,1 0,-1 1,1 0,-1 0,0-1,1 1,-1 1,0-1,0 0,0 0,0 1,0-1,0 1,0 0,0 0,-1 0,1 0,-1 0,1 0,1 4,0-1,-1 1,1 0,-1 0,1 10,-2-12,0 0,0 0,0 0,1 0,-1 0,1 0,0 0,0 0,3 3,-4-6,-1-1,1 1,-1-1,1 0,-1 1,1-1,0 0,-1 1,1-1,0 0,-1 0,1 1,0-1,-1 0,1 0,0 0,-1 0,1 0,0 0,-1 0,1 0,0 0,-1-1,1 1,0 0,-1 0,1-1,0 1,-1 0,1-1,0 1,20-19,8-16,36-58,6-8,-70 99,0 1,1-1,-1 0,1 1,-1-1,1 1,0-1,-1 1,1 0,0-1,0 1,0 0,0 0,3-1,-3 2,-1 1,0-1,0 0,0 1,0-1,0 1,0-1,0 1,0-1,-1 1,1 0,0-1,0 1,0 0,-1 0,1-1,0 1,-1 0,1 0,-1 0,1 0,-1 0,1 0,-1 0,1 0,-1 0,0 0,0 0,0 1,0 0,8 35,-1 0,-3 0,-1 1,-2 58,1 33,-2-128,0 1,0-1,1 0,-1 1,0-1,0 0,1 1,-1-1,1 0,-1 1,1-1,0 0,-1 0,1 0,0 0,0 1,1 0,-1-2,-1 1,1-1,0 0,0 1,0-1,0 0,0 1,0-1,0 0,0 0,0 0,-1 0,1 0,0 0,0 0,0 0,0 0,2-1,4-1,-1-1,0 0,1-1,-1 1,9-8,140-121,-87 69,248-223,-310 281,-1 0,0 1,1 0,0 0,0 0,13-6,-18 10,1 0,-1-1,1 1,-1 0,1 0,-1-1,1 1,-1 1,1-1,-1 0,1 0,-1 0,1 1,-1-1,1 1,-1-1,1 1,-1 0,0 0,1-1,-1 1,0 0,0 0,1 0,-1 0,0 0,0 1,0-1,-1 0,1 0,0 1,0-1,-1 0,1 1,0-1,0 3,3 6,-1 1,0 0,0 0,-1 0,0 0,0 15,-3 73,-1-62,-2 54,0 76,7-151,-3-16,1 0,-1 0,1 0,-1 0,1 0,-1 0,1 0,-1 0,1 0,-1 0,1 0,-1 0,1 0,-1 0,1 0,-1 0,1-1,-1 1,0 0,1 0,-1-1,1 1,-1 0,0-1,1 1,-1 0,1-1,-1 1,0 0,0-1,1 1,-1-1,0 1,1-1,83-103,-32 38,-36 47,37-45,69-66,-112 121,0 0,1 0,0 1,18-10,-25 16,-1 1,1-1,0 1,0 0,-1-1,1 2,0-1,0 0,0 1,0 0,0-1,0 2,0-1,0 0,0 1,-1 0,1 0,0 0,0 0,4 3,0 0,-1 1,0 0,0 1,-1 0,1 0,-1 0,-1 0,1 1,4 8,8 14,14 31,-25-46,103 231,-82-181,-28-63,13 25,-5-22,-8-5,1 1,-1-1,1 1,-1-1,0 1,1-1,-1 1,1-1,-1 0,0 1,0-1,1 0,-1 1,0-1,0 0,0 1,0-1,0 0,5-44,-3 0,-3-63,-1 43,1 41,2-30,-1 53,0 1,0 0,0-1,0 1,0 0,0 0,0-1,0 1,0 0,0-1,0 1,0 0,0-1,0 1,0 0,0 0,0-1,0 1,0 0,1-1,-1 1,0 0,0 0,0-1,0 1,1 0,-1 0,0 0,0-1,1 1,-1 0,0 0,0 0,1 0,-1-1,0 1,1 0,-1 0,0 0,0 0,1 0,-1 0,0 0,1 0,-1 0,0 0,1 0,-1 0,0 0,0 0,1 0,-1 0,0 0,1 1,-1-1,13 16,-1 10,0 0,14 52,-8-22,-3-9,3 0,1-1,46 77,-64-121,0-1,0 1,0 0,1 0,-1-1,0 1,1 0,-1-1,1 1,-1-1,1 0,0 0,0 0,-1 1,1-2,0 1,0 0,3 1,-5-3,1 1,0 0,-1 0,1 0,0 0,-1-1,1 1,-1 0,1-1,-1 1,1 0,-1-1,1 1,-1 0,1-1,-1 1,1-1,-1 1,1-1,-1 0,1 0,7-25,-5 5,-1-1,-2-26,1-10,2 41,-3 17,0 0,1-1,-1 1,0 0,0 0,0-1,0 1,1 0,-1 0,0-1,0 1,0 0,1 0,-1 0,0-1,0 1,1 0,-1 0,0 0,0 0,1 0,-1-1,0 1,1 0,-1 0,0 0,1 0,1 1,0 0,-1 0,1 0,0 0,-1 0,1 0,0 0,-1 1,1-1,-1 1,0-1,2 3,22 24,192 213,-208-232,-5-4,0-1,0 1,1 0,-1-1,1 0,0 0,1-1,-1 0,1 1,6 1,-11-4,-1-1,1 0,0 0,-1 0,1 0,0 0,0 0,-1 0,1 0,0 0,-1 0,1 0,0-1,-1 1,1 0,0 0,-1-1,1 1,0 0,-1-1,1 1,-1-1,1 1,-1-1,1 1,-1-1,1 1,-1-1,1 0,-1 1,0-1,1 1,-1-1,0 0,0 1,1-1,-1-1,4-30,-4 30,-1-60,-12-82,3 48,10 89,-1-29,1 35,0 1,0-1,1 0,-1 0,0 0,0 1,0-1,1 0,-1 1,1-1,-1 0,0 1,1-1,-1 0,1 1,-1-1,1 1,-1-1,1 1,0-1,-1 1,1-1,0 1,-1 0,1-1,0 1,0 0,-1 0,1-1,0 1,0 0,-1 0,1 0,0 0,0 0,-1 0,3 0,5 3,-1 0,1 1,-1-1,1 2,-1-1,0 1,-1 0,1 0,8 10,-6-8,110 110,17 14,-134-129,0 0,0 0,0-1,1 1,-1-1,1 1,-1-1,1 0,-1 0,1 0,0 0,-1-1,1 1,0-1,5 1,-6-2,0 1,0-1,0 0,-1 1,1-1,0 0,0 0,-1 0,1-1,-1 1,1 0,-1-1,1 1,-1 0,0-1,0 0,1 1,-1-1,-1 0,1 0,0 1,0-1,0-3,5-14,-1 0,-1-1,0 0,-2 0,1-27,3-32,-5 76,-1 0,0 0,1 1,-1-1,1 0,0 0,0 1,0-1,0 1,1-1,-1 1,1-1,3-3,-4 5,1 0,-1 1,0-1,1 1,-1-1,1 1,-1 0,1-1,-1 1,1 0,0 0,-1 0,1 0,-1 1,1-1,-1 0,1 1,-1-1,1 1,-1-1,1 1,-1-1,0 1,1 0,-1 0,0 0,2 1,16 12,0 1,-1 1,0 1,-2 0,25 33,-23-27,1-1,1 0,26 20,-45-41,0 0,0-1,-1 1,1 0,0-1,0 1,0-1,0 1,0-1,0 0,0 1,0-1,0 0,0 0,0 1,0-1,0 0,1 0,0-1,-1 1,0 0,0-1,-1 1,1-1,0 1,-1-1,1 1,0-1,-1 0,1 1,-1-1,1 0,-1 1,1-1,-1 0,1 0,-1 1,1-3,1-3,-1-1,1 0,-1 0,0-12,-1 12,1 0,-1-1,0 0,1 0,1 0,-1 0,4-9,-5 15,1 1,0 0,-1-1,1 1,-1 0,1 0,0-1,0 1,0 0,0 0,0 0,0 0,0 0,0 0,0 1,0-1,1 0,-1 0,0 1,1-1,-1 1,0-1,1 1,-1 0,0-1,1 1,-1 0,1 0,-1 0,1 0,-1 0,0 0,1 1,-1-1,1 0,-1 1,2 0,-2-1,2 2,-1-2,1 1,0 0,-1 0,1-1,0 1,-1-1,1 0,0 0,3 0,-5-1,1 0,-1 0,1 0,-1 0,0 0,0 0,0 0,0 0,1-1,-1 1,-1 0,1-1,0 1,0-1,0 1,-1-1,1 1,-1-1,1 1,-1-3,11-31,-6 18,0 1,1-1,14-25,-18 37,1 1,0-1,1 1,-1 0,1 0,-1 1,1-1,0 1,0-1,1 1,-1 1,1-1,-1 1,1-1,0 1,9-2,-11 4,1-1,0 0,0 0,-1-1,1 1,0-1,-1 1,0-1,1 0,-1 0,0-1,0 1,0-1,0 1,-1-1,1 0,-1 0,1 0,-1-1,0 1,0 0,-1-1,1 1,-1-1,0 0,2-7,7-32,5-47,-13 63,2 0,1 1,1-1,2 1,18-44,-25 67,1 0,-1 0,1 0,0 1,0-1,0 1,0 0,0-1,0 1,1 0,-1 0,1 0,-1 1,5-3,-5 3,0 1,-1 0,1 0,-1 0,1 0,-1 0,1 0,0 0,-1 0,1 0,-1 1,1-1,-1 1,1-1,-1 1,0 0,1-1,-1 1,0 0,1 0,-1 0,0 0,0 0,0 0,0 1,0-1,0 0,1 2,9 13,-1 1,-1 0,0 0,-1 1,6 21,-1-4,65 185,-76-215,12 23,-14-28,1 1,-1-1,1 1,-1-1,0 0,1 1,-1-1,1 0,-1 1,1-1,-1 0,1 0,-1 0,1 1,-1-1,1 0,-1 0,1 0,0 0,-1 0,1 0,-1 0,1 0,-1 0,1 0,-1-1,1 1,-1 0,1 0,-1 0,1-1,-1 1,1 0,-1 0,1-1,-1 1,1 0,-1-1,0 1,1-1,-1 1,0-1,1 1,-1 0,0-1,1 0,1-2,0 1,0 0,0 0,0 0,0 0,0 0,1 0,-1 1,1-1,-1 1,1 0,0 0,-1 0,1 0,0 0,0 0,0 1,0-1,0 1,4 0,-4 0,1 1,0 0,-1 0,1 0,-1 0,1 1,-1-1,0 1,0 0,1 0,-1 0,0 0,-1 1,1-1,0 1,3 4,9 13,-1 1,0 0,-2 0,0 1,9 27,35 120,-56-169,1 3,1 5,1 0,-1 0,2 0,-1 0,6 7,-8-13,0 0,1 0,-1-1,1 1,-1-1,1 1,-1-1,1 0,0 1,0-1,0 0,0 0,0 0,0 0,0-1,0 1,0-1,1 1,-1-1,0 0,0 1,0-1,1 0,2-1,0 0,0 1,1 0,-1 0,0 0,1 1,-1-1,0 1,0 1,0-1,0 1,0-1,0 2,0-1,0 0,-1 1,6 3,-6-2,1 1,-1-1,0 1,0 0,-1 0,1 0,-1 0,0 1,-1 0,1-1,-1 1,0 0,2 10,8 31,-4-31</inkml:trace>
</inkml:ink>
</file>

<file path=word/ink/ink17.xml><?xml version="1.0" encoding="utf-8"?>
<inkml:ink xmlns:inkml="http://www.w3.org/2003/InkML">
  <inkml:definitions>
    <inkml:context xml:id="ctx0">
      <inkml:inkSource xml:id="inkSrc0">
        <inkml:traceFormat>
          <inkml:channel name="X" type="integer" min="-2.14748E9" max="2.14748E9" units="cm"/>
          <inkml:channel name="Y" type="integer" min="-2.14748E9" max="2.14748E9" units="cm"/>
        </inkml:traceFormat>
        <inkml:channelProperties>
          <inkml:channelProperty channel="X" name="resolution" value="1000" units="1/cm"/>
          <inkml:channelProperty channel="Y" name="resolution" value="1000" units="1/cm"/>
        </inkml:channelProperties>
      </inkml:inkSource>
      <inkml:timestamp xml:id="ts0" timeString="2021-09-06T23:13:14.120"/>
    </inkml:context>
    <inkml:brush xml:id="br0">
      <inkml:brushProperty name="width" value="0.05" units="cm"/>
      <inkml:brushProperty name="height" value="0.05" units="cm"/>
      <inkml:brushProperty name="color" value="#CC0066"/>
      <inkml:brushProperty name="ignorePressure" value="1"/>
    </inkml:brush>
  </inkml:definitions>
  <inkml:trace contextRef="#ctx0" brushRef="#br0">1 161,'0'3,"0"4,3 1,4-1,3-1,7-3,3 0,2-2,2-1,3 0,4-1,-1 1,-3 0,-2-7,-1-1,0 0,-1-1,-6 1</inkml:trace>
  <inkml:trace contextRef="#ctx0" brushRef="#br0" timeOffset="577.98">460 143,'9'0,"6"0,9 0,7 0,4 0,5 0,2 0,-3 0,3 0,4 0,-3 0,1 0,-9 0</inkml:trace>
  <inkml:trace contextRef="#ctx0" brushRef="#br0" timeOffset="1218.51">1165 125,'6'0,"8"6,4 2,3 0,3-2,4-2,0-1,-1-2,-4 0,-1-1,-2 0,-1-1,1 1,5 0,-3-1</inkml:trace>
  <inkml:trace contextRef="#ctx0" brushRef="#br0" timeOffset="1702.73">1871 124,'6'0,"8"0,5 0,5 0,4 0,4 0,2 0,-2 0,-3 0,0 0,-3 0,-2 0,-3 0,2-3,2-4,-2 0</inkml:trace>
  <inkml:trace contextRef="#ctx0" brushRef="#br0" timeOffset="2265.1">2541 53,'3'0,"4"0,3 0,4 0,5 0,6 0,1 0,5 0,3 0,0 0,-4 0,-1 0,-5 0</inkml:trace>
  <inkml:trace contextRef="#ctx0" brushRef="#br0" timeOffset="3202.44">3352 88,'3'0,"4"6,4 2,9 0,7-2,8-2,10-1,12-2,6 0,7-1,0 0,-2-1,-10 1,-12 0,-14-1</inkml:trace>
  <inkml:trace contextRef="#ctx0" brushRef="#br0" timeOffset="3780.38">4093 124,'3'0,"4"0,10 0,7 0,7 0,3 0,0 0,-1 0,-3-3,-3-1,-3 0,0-5,-4-1</inkml:trace>
  <inkml:trace contextRef="#ctx0" brushRef="#br0" timeOffset="4748.89">4799 53,'3'3,"4"4,4 1,6-1,9-1,9-3,8 0,5-2,7-1,0 0,-7-1,-11 1</inkml:trace>
  <inkml:trace contextRef="#ctx0" brushRef="#br0" timeOffset="5316.56">5416 88,'3'0,"7"0,11 0,4 0,5 0,0 0,3 0,3 0,-2 0,-4 0,-4 0,-6 0</inkml:trace>
  <inkml:trace contextRef="#ctx0" brushRef="#br0" timeOffset="5910.18">6086 0,'9'3,"6"1,6 0,4-1,5-1,10 2,7 1,8 5,3 1,-8-1</inkml:trace>
  <inkml:trace contextRef="#ctx0" brushRef="#br0" timeOffset="6441.31">7004 71,'3'0,"4"0,4 0,3 0,8 0,6 0,2 0,-4 0</inkml:trace>
  <inkml:trace contextRef="#ctx0" brushRef="#br0" timeOffset="6941.14">7639 109,'3'0,"4"0,4 0,3 0,8 6,12 3,10-2,9 6,7-1,0 1,-10-1</inkml:trace>
  <inkml:trace contextRef="#ctx0" brushRef="#br0" timeOffset="7456.7">8467 161,'12'0,"13"0,5 0,4 0,-1 0,-1 0,2 0,-4 0,3 0,-1 0,-6 0</inkml:trace>
  <inkml:trace contextRef="#ctx0" brushRef="#br0" timeOffset="8143.99">8961 161,'0'6,"0"9,0 6,0 4,0 0,0 2,0 2,0 6,0-4</inkml:trace>
  <inkml:trace contextRef="#ctx0" brushRef="#br0" timeOffset="8581.44">8961 566,'0'12,"0"13,3 14,1 4,0 0,-1-4,-1-5,0-7,-2-6</inkml:trace>
  <inkml:trace contextRef="#ctx0" brushRef="#br0" timeOffset="9003.2">8980 1041,'0'3,"0"4,3 4,4 3,1-1</inkml:trace>
  <inkml:trace contextRef="#ctx0" brushRef="#br0" timeOffset="10909.02">212 229,'-3'3,"-4"7,-1 8,1 7,2 1,2-2</inkml:trace>
  <inkml:trace contextRef="#ctx0" brushRef="#br0" timeOffset="11424.49">177 494,'0'6,"0"9,0 3,0 9,0 2,0 0,0-3,0-2,0-6</inkml:trace>
  <inkml:trace contextRef="#ctx0" brushRef="#br0" timeOffset="11955.62">142 898,'0'3,"0"7,0 8,0 4,0 1,0 2,3 4,1-1,-1-1,0-1,-1 0,0-3,1-1,2-5</inkml:trace>
  <inkml:trace contextRef="#ctx0" brushRef="#br0" timeOffset="12611.77">266 1233,'6'0,"5"0,4 0,8 0,9 0,5 0,9 0,11 0,5 0,1 0,1 0,0 0,-6 3,-6 1,-13 0</inkml:trace>
  <inkml:trace contextRef="#ctx0" brushRef="#br0" timeOffset="13111.64">1589 1215,'3'0,"10"0,21 0,13 3,8 1,10 0,3 2,-2 6,-6 1,-9-2,-12-2,-8-3,-10-3</inkml:trace>
  <inkml:trace contextRef="#ctx0" brushRef="#br0" timeOffset="13877.06">2576 1145,'9'0,"6"0,9 0,7 0,1 0,1 0,-2 0,-3 0,8 0,8 0,10 0,0 0,-7 0,-4 0,-5 0,-2 0,-8 0</inkml:trace>
  <inkml:trace contextRef="#ctx0" brushRef="#br0" timeOffset="14376.99">3793 1109,'12'0,"16"0,24 0,28 0,20 0,15 9,-3 3,-15 0,-21 0,-23-2</inkml:trace>
  <inkml:trace contextRef="#ctx0" brushRef="#br0" timeOffset="14970.56">4958 1251,'6'0,"11"0,5 0,9 0,1 0,2 0,-2 0,-4 0,0 0,-2 0,0 0,-4 0</inkml:trace>
  <inkml:trace contextRef="#ctx0" brushRef="#br0" timeOffset="15488.51">6104 1286,'3'0,"4"0,4 0,5 0,7 0,14 6,7 2,2 0,-4-2,0-2,-1-1,-5-2,-5 0,-5-1,-4 0,-6-1</inkml:trace>
  <inkml:trace contextRef="#ctx0" brushRef="#br0" timeOffset="15910.34">6898 1321,'9'3,"9"1,8 0,4-1,11 0,6 4,11 5,4 0,-3 1,14-2,-1 1,-9-3,-16-2</inkml:trace>
  <inkml:trace contextRef="#ctx0" brushRef="#br0" timeOffset="16660.18">8310 1268,'3'0,"16"0,10 0,7 0,6 0,2 0,0 0,-3 0,-4-6,-9-2</inkml:trace>
  <inkml:trace contextRef="#ctx0" brushRef="#br0" timeOffset="17050.71">9333 1215,'3'0,"7"0,5 0,-1 0</inkml:trace>
</inkml:ink>
</file>

<file path=word/ink/ink18.xml><?xml version="1.0" encoding="utf-8"?>
<inkml:ink xmlns:inkml="http://www.w3.org/2003/InkML">
  <inkml:definitions>
    <inkml:context xml:id="ctx0">
      <inkml:inkSource xml:id="inkSrc0">
        <inkml:traceFormat>
          <inkml:channel name="X" type="integer" min="-2.14748E9" max="2.14748E9" units="cm"/>
          <inkml:channel name="Y" type="integer" min="-2.14748E9" max="2.14748E9" units="cm"/>
        </inkml:traceFormat>
        <inkml:channelProperties>
          <inkml:channelProperty channel="X" name="resolution" value="1000" units="1/cm"/>
          <inkml:channelProperty channel="Y" name="resolution" value="1000" units="1/cm"/>
        </inkml:channelProperties>
      </inkml:inkSource>
      <inkml:timestamp xml:id="ts0" timeString="2021-09-06T23:13:55.039"/>
    </inkml:context>
    <inkml:brush xml:id="br0">
      <inkml:brushProperty name="width" value="0.05" units="cm"/>
      <inkml:brushProperty name="height" value="0.05" units="cm"/>
      <inkml:brushProperty name="color" value="#00A0D7"/>
      <inkml:brushProperty name="ignorePressure" value="1"/>
    </inkml:brush>
  </inkml:definitions>
  <inkml:trace contextRef="#ctx0" brushRef="#br0">0 57,'0'-2,"0"1,0-1,1 0,-1 0,0 0,1 1,-1-1,1 0,0 0,0 1,-1-1,1 1,0-1,0 1,1-1,-1 1,0-1,3-1,-1 0,0 1,1 0,-1 0,1 0,0 1,0-1,-1 1,7-2,0 1,0 1,0 0,1 0,-1 1,1 0,11 2,-20-1,0-1,1 1,-1 0,0 0,1 0,-1 0,0 0,0 0,0 1,0-1,0 1,0-1,-1 1,1 0,0 0,-1 0,3 3,-3-4,-1 0,1 1,0-1,-1 0,1 1,-1-1,1 0,-1 1,0-1,0 1,0-1,0 0,0 1,0-1,0 1,0-1,0 1,0-1,-1 0,1 1,-1-1,1 0,-1 1,0-1,1 0,-1 0,0 1,0-1,0 0,-1 1,-7 6,0 1,0 0,1 0,0 0,0 1,1 1,1-1,-9 19,13-25,-1 5,-1 0,1 0,1 0,-2 10,4-18,-1 1,1-1,0 0,0 0,0 0,0 0,0 0,0 1,0-1,0 0,0 0,0 0,0 0,1 0,-1 0,1 0,-1 0,1 0,-1 0,1 0,-1 0,1 0,0 0,0 0,-1 0,1 0,0-1,0 1,0 0,0-1,0 1,0-1,0 1,0-1,0 1,0-1,0 0,0 1,0-1,1 0,-1 0,0 0,0 0,1 0,5-1,0 0,-1-1,1 1,-1-1,1-1,9-4,20-8,-20 12</inkml:trace>
</inkml:ink>
</file>

<file path=word/ink/ink19.xml><?xml version="1.0" encoding="utf-8"?>
<inkml:ink xmlns:inkml="http://www.w3.org/2003/InkML">
  <inkml:definitions>
    <inkml:context xml:id="ctx0">
      <inkml:inkSource xml:id="inkSrc0">
        <inkml:traceFormat>
          <inkml:channel name="X" type="integer" min="-2.14748E9" max="2.14748E9" units="cm"/>
          <inkml:channel name="Y" type="integer" min="-2.14748E9" max="2.14748E9" units="cm"/>
        </inkml:traceFormat>
        <inkml:channelProperties>
          <inkml:channelProperty channel="X" name="resolution" value="1000" units="1/cm"/>
          <inkml:channelProperty channel="Y" name="resolution" value="1000" units="1/cm"/>
        </inkml:channelProperties>
      </inkml:inkSource>
      <inkml:timestamp xml:id="ts0" timeString="2021-09-06T23:12:29.762"/>
    </inkml:context>
    <inkml:brush xml:id="br0">
      <inkml:brushProperty name="width" value="0.05" units="cm"/>
      <inkml:brushProperty name="height" value="0.05" units="cm"/>
      <inkml:brushProperty name="color" value="#66CC00"/>
      <inkml:brushProperty name="ignorePressure" value="1"/>
    </inkml:brush>
  </inkml:definitions>
  <inkml:trace contextRef="#ctx0" brushRef="#br0">1 355,'18'0,"0"-1,0 0,1-2,-1 0,-1-1,1-1,-1-1,0 0,0-1,0-1,28-18,-29 17,0 1,1 1,0 1,1 0,-1 1,1 1,24-3,-14 3,37-4,65-18,-102 20,-1 1,56-3,59 9,-62 0,1203-1,-1042 10,4-1,-151-6,-1 4,143 30,-180-27,-1-3,78 1,168 17,-68-2,55-9,34-5,-8-1,-36 0,13 2,22-1,-74-4,-45 3,119 9,363 22,-424-36,142 4,226 0,-424-8,-179 1</inkml:trace>
  <inkml:trace contextRef="#ctx0" brushRef="#br0" timeOffset="906.05">8537 0,'0'3,"6"13,2 10,0 9,1 5,-1 2,-1 2,0 0,0-4,-2-7,-1-5,-2-8</inkml:trace>
</inkml:ink>
</file>

<file path=word/ink/ink2.xml><?xml version="1.0" encoding="utf-8"?>
<inkml:ink xmlns:inkml="http://www.w3.org/2003/InkML">
  <inkml:definitions>
    <inkml:context xml:id="ctx0">
      <inkml:inkSource xml:id="inkSrc0">
        <inkml:traceFormat>
          <inkml:channel name="X" type="integer" min="-2.14748E9" max="2.14748E9" units="cm"/>
          <inkml:channel name="Y" type="integer" min="-2.14748E9" max="2.14748E9" units="cm"/>
        </inkml:traceFormat>
        <inkml:channelProperties>
          <inkml:channelProperty channel="X" name="resolution" value="1000" units="1/cm"/>
          <inkml:channelProperty channel="Y" name="resolution" value="1000" units="1/cm"/>
        </inkml:channelProperties>
      </inkml:inkSource>
      <inkml:timestamp xml:id="ts0" timeString="2021-09-06T23:12:47.198"/>
    </inkml:context>
    <inkml:brush xml:id="br0">
      <inkml:brushProperty name="width" value="0.05" units="cm"/>
      <inkml:brushProperty name="height" value="0.05" units="cm"/>
      <inkml:brushProperty name="color" value="#AB008B"/>
      <inkml:brushProperty name="ignorePressure" value="1"/>
    </inkml:brush>
  </inkml:definitions>
  <inkml:trace contextRef="#ctx0" brushRef="#br0">348 2152,'3'0,"4"0,3 0,7 0,3 3,2 1,-1 0,2 2,1 0,-1-1,10-1,3-1,2-2,-4-1,-4 1,-4-2,-6 1</inkml:trace>
  <inkml:trace contextRef="#ctx0" brushRef="#br0" timeOffset="673.22">1177 2187,'3'0,"4"0,3 0,7 0,6 0,2 0,3 0,6 0,6 0,-1 0,-4 0,-5 0,-4 0,-5 0,-1 0,-3 0,-3 0</inkml:trace>
  <inkml:trace contextRef="#ctx0" brushRef="#br0" timeOffset="1344.88">2200 2081,'6'0,"14"0,9 3,4 1,-2 0,0-1,4-1,2-1,-2 0,1-1,-4 3,-9 1</inkml:trace>
  <inkml:trace contextRef="#ctx0" brushRef="#br0" timeOffset="1938.54">3117 2134,'6'0,"11"3,8 4,4 1,-1-1,1-1,-1-3,0 0,5-2,6-1,-2 0,3 2,-3 2,-4-1,-5 0,-8-1</inkml:trace>
  <inkml:trace contextRef="#ctx0" brushRef="#br0" timeOffset="2563.82">3911 2240,'6'0,"14"3,12 1,8 0,2-1,3 3,0-1,-5 0,-3-2,-4-1,-9 0</inkml:trace>
  <inkml:trace contextRef="#ctx0" brushRef="#br0" timeOffset="3126.12">5146 2277,'3'0,"4"0,3 0,7 0,6 0,8 6,2 2,2 0,-3-2,-4-2,3-1,-4-2</inkml:trace>
  <inkml:trace contextRef="#ctx0" brushRef="#br0" timeOffset="3782.23">6416 2451,'3'0,"4"0,3 3,4 1,5 0,2-1,1 0,-3-2</inkml:trace>
  <inkml:trace contextRef="#ctx0" brushRef="#br0" timeOffset="4388.22">6980 2469,'9'0,"9"3,4 1,5 3,1 0,4-1,9-2,9 2,6 0,4 1,14 4,6-2,-4 2,-13-1,-17-3</inkml:trace>
  <inkml:trace contextRef="#ctx0" brushRef="#br0" timeOffset="6262.73">8180 2416,'12'5,"1"-1,-1-1,1 0,0-1,24 1,1 1,148 14,-97-10,-16-4,-53-4</inkml:trace>
  <inkml:trace contextRef="#ctx0" brushRef="#br0" timeOffset="6918.84">8904 2310,'6'0,"8"0,7 0,4 0,0 0,-1 0,-2 0,2 0,-1 0,3 0,1 0,1 3,0 1,3 0,4 2,-4 0</inkml:trace>
  <inkml:trace contextRef="#ctx0" brushRef="#br0" timeOffset="-11596.26">13 107,'-6'0,"1"0,4 0,9 0,5 0,4 0,2 0,4 0,1 0,-1 0,2-3,-4-7,2-8,-4 0</inkml:trace>
  <inkml:trace contextRef="#ctx0" brushRef="#br0" timeOffset="-10210.43">578 53,'0'3,"3"1,4 0,4-1,3 0,2-2,1 0,-2-1</inkml:trace>
  <inkml:trace contextRef="#ctx0" brushRef="#br0" timeOffset="-9569.95">1001 71,'9'0,"6"0,3 0,3 0,-1 0,3 0,-2 0</inkml:trace>
  <inkml:trace contextRef="#ctx0" brushRef="#br0" timeOffset="-8913.85">1389 0,'3'3,"4"1,4 0,6-1,3 0,-2-2</inkml:trace>
  <inkml:trace contextRef="#ctx0" brushRef="#br0" timeOffset="-8320.3">1954 106,'3'0,"4"0,4 0,2 0,9 0,13 0,8 0,4 0,-3 0,-10 0</inkml:trace>
  <inkml:trace contextRef="#ctx0" brushRef="#br0" timeOffset="-7638.89">2536 176,'12'3,"7"1,6 0,8-1,4-1,2-1,-2 0,-5-1,-5 0,-7 0</inkml:trace>
  <inkml:trace contextRef="#ctx0" brushRef="#br0" timeOffset="-6982.73">3224 123,'6'0,"5"0,3 0,6 0,11 0,1 0</inkml:trace>
  <inkml:trace contextRef="#ctx0" brushRef="#br0" timeOffset="-6311">3753 123,'9'0,"6"0,3 0,5 0,2 0,-4 0</inkml:trace>
  <inkml:trace contextRef="#ctx0" brushRef="#br0" timeOffset="-5561.23">4264 141</inkml:trace>
  <inkml:trace contextRef="#ctx0" brushRef="#br0" timeOffset="-4889.45">4476 141,'6'0,"5"0,4 0,2 0,7 0,2 0,4 0,-1 0,0 0,-1 0,-5 0</inkml:trace>
  <inkml:trace contextRef="#ctx0" brushRef="#br0" timeOffset="-4155.27">5005 106,'12'3,"10"1,4 0,4-1,0 0,-3-2,-5 0</inkml:trace>
  <inkml:trace contextRef="#ctx0" brushRef="#br0" timeOffset="-3483.59">5587 123,'3'0,"4"0,4 0,3 0,2 0,10 0,5 0,1 0,-3 0</inkml:trace>
  <inkml:trace contextRef="#ctx0" brushRef="#br0" timeOffset="-2827.49">6099 123,'3'0,"4"0,7 0,4 0,7 0,10 0,7 0,8 0,5 0,6 0,-3 0,4 0,1 0,-7 0,-8 0,-11 0</inkml:trace>
  <inkml:trace contextRef="#ctx0" brushRef="#br0" timeOffset="-2108.84">7087 123,'31'2,"33"5,20 1,2-6,132 7,-28-1,-164-8</inkml:trace>
  <inkml:trace contextRef="#ctx0" brushRef="#br0" timeOffset="-1421.56">8180 229,'3'0,"7"0,5 0,9 0,12 0,12 0,7 0,6 0,17 0,19 0,11 0,5 0,-5 0,-17 0,-22 0,-22 0</inkml:trace>
  <inkml:trace contextRef="#ctx0" brushRef="#br0" timeOffset="15594.66">155 141,'0'12,"0"7,-6 4,-5 9,-1 2,2-1,3-6</inkml:trace>
  <inkml:trace contextRef="#ctx0" brushRef="#br0" timeOffset="16203.89">102 600,'0'6,"3"17,1 8,-1 1,0-2,-1-2,0-4,-2-2,1-3,-1-1,-1 0,1-1,0-3</inkml:trace>
  <inkml:trace contextRef="#ctx0" brushRef="#br0" timeOffset="16735.08">208 1164,'0'3,"0"4,0 4,3 9,1 7,-1 2,0 2,-1-1,0-3,-2-3,1 1,-1-1,-1-2,1-5</inkml:trace>
  <inkml:trace contextRef="#ctx0" brushRef="#br0" timeOffset="17250.53">296 1695,'3'9,"4"9,0 7,0 9,1 7,0 0,-2-4,-2-6,-1-4,-2-8</inkml:trace>
  <inkml:trace contextRef="#ctx0" brushRef="#br0" timeOffset="18765.8">9151 355,'0'3,"0"7,0 11,0 14,0 9,0 7,0-2,0-4,0-9</inkml:trace>
  <inkml:trace contextRef="#ctx0" brushRef="#br0" timeOffset="19296.94">9132 1005,'0'12,"0"7,0 9,0 3,0 2,0-1,0-7</inkml:trace>
  <inkml:trace contextRef="#ctx0" brushRef="#br0" timeOffset="19687.46">9132 1446,'0'3,"0"4,0 4,0 8,0 5,0 4,0 6,0 1,0 0,0-3,0-7</inkml:trace>
  <inkml:trace contextRef="#ctx0" brushRef="#br0" timeOffset="20390.43">9098 2099,'0'9,"0"12,0 6,0 0,0 0,0-3,0-1,0 3,0 1,0-1,0-3,0-1,0-5</inkml:trace>
</inkml:ink>
</file>

<file path=word/ink/ink20.xml><?xml version="1.0" encoding="utf-8"?>
<inkml:ink xmlns:inkml="http://www.w3.org/2003/InkML">
  <inkml:definitions>
    <inkml:context xml:id="ctx0">
      <inkml:inkSource xml:id="inkSrc0">
        <inkml:traceFormat>
          <inkml:channel name="X" type="integer" min="-2.14748E9" max="2.14748E9" units="cm"/>
          <inkml:channel name="Y" type="integer" min="-2.14748E9" max="2.14748E9" units="cm"/>
        </inkml:traceFormat>
        <inkml:channelProperties>
          <inkml:channelProperty channel="X" name="resolution" value="1000" units="1/cm"/>
          <inkml:channelProperty channel="Y" name="resolution" value="1000" units="1/cm"/>
        </inkml:channelProperties>
      </inkml:inkSource>
      <inkml:timestamp xml:id="ts0" timeString="2021-09-06T08:08:45.509"/>
    </inkml:context>
    <inkml:brush xml:id="br0">
      <inkml:brushProperty name="width" value="0.05" units="cm"/>
      <inkml:brushProperty name="height" value="0.05" units="cm"/>
      <inkml:brushProperty name="color" value="#AB008B"/>
      <inkml:brushProperty name="ignorePressure" value="1"/>
    </inkml:brush>
  </inkml:definitions>
  <inkml:trace contextRef="#ctx0" brushRef="#br0">236 54,'-32'0,"7"-1,-47 5,66-3,-1 0,1 0,0 0,0 1,0 0,0 1,1-1,-1 1,1 0,-1 0,1 1,-9 7,11-7,1-1,-1 1,1 0,0 0,0 0,0 0,1 0,-1 1,1-1,0 0,0 1,1-1,-1 1,1-1,0 1,0-1,1 1,1 7,1 10,2-1,12 31,-13-40,2 6,0 0,2 0,0 0,1-1,12 16,-17-27,0 0,1-1,0 0,0 0,0 0,1-1,-1 1,1-1,0 0,0-1,0 0,1 0,-1 0,1 0,0-1,0-1,7 2,111 22,-118-24,0 1,0-1,1 0,-1 0,0-1,1 0,-1 0,1-1,-1 0,14-3,-17 2,0 0,0 0,0 0,0 0,0-1,0 1,-1-1,1 0,-1 0,0-1,0 1,0 0,0-1,0 0,-1 0,0 0,0 0,3-8,0-2,-1-1,-1 1,0-1,0 0,-1-21,-5-77,2 104,0-1,-1 1,-1 0,1-1,-2 1,1 0,-1 1,0-1,-1 1,0-1,0 1,-1 1,0-1,-1 1,1 0,-1 1,-1-1,-11-7,8 7,0 0,0 1,-1 0,0 1,0 0,0 1,0 0,-1 1,0 0,0 1,0 1,0 0,-18 1,27 0,0 1,0-1,0 1,0 0,1 0,-1 0,0 0,1 1,-1 0,1-1,-1 1,1 0,-5 4,7-4,0-1,0 0,0 1,0-1,0 1,0-1,0 1,1 0,-1-1,1 1,-1 0,1-1,-1 1,1 0,0-1,0 1,0 0,0 0,0-1,1 1,-1 0,0-1,1 1,-1 0,1-1,-1 1,1-1,0 1,0 0,0-1,0 0,1 2,3 4,1-1,-1 0,1 0,0 0,1-1,-1 0,1 0,0 0,0-1,0 0,1-1,0 0,-1 0,1 0,0-1,16 2,11 1,1-2,57-3,-67 0,102-1,-112 1</inkml:trace>
</inkml:ink>
</file>

<file path=word/ink/ink21.xml><?xml version="1.0" encoding="utf-8"?>
<inkml:ink xmlns:inkml="http://www.w3.org/2003/InkML">
  <inkml:definitions>
    <inkml:context xml:id="ctx0">
      <inkml:inkSource xml:id="inkSrc0">
        <inkml:traceFormat>
          <inkml:channel name="X" type="integer" min="-2.14748E9" max="2.14748E9" units="cm"/>
          <inkml:channel name="Y" type="integer" min="-2.14748E9" max="2.14748E9" units="cm"/>
        </inkml:traceFormat>
        <inkml:channelProperties>
          <inkml:channelProperty channel="X" name="resolution" value="1000" units="1/cm"/>
          <inkml:channelProperty channel="Y" name="resolution" value="1000" units="1/cm"/>
        </inkml:channelProperties>
      </inkml:inkSource>
      <inkml:timestamp xml:id="ts0" timeString="2021-09-06T08:08:41.857"/>
    </inkml:context>
    <inkml:brush xml:id="br0">
      <inkml:brushProperty name="width" value="0.05" units="cm"/>
      <inkml:brushProperty name="height" value="0.05" units="cm"/>
      <inkml:brushProperty name="color" value="#AB008B"/>
      <inkml:brushProperty name="ignorePressure" value="1"/>
    </inkml:brush>
  </inkml:definitions>
  <inkml:trace contextRef="#ctx0" brushRef="#br0">1 0,'28'0,"1"1,-1 1,46 10,98 34,35 8,-153-42,12 0,-2 4,116 44,146 112,-109-52,-190-104,-1 2,0 0,-1 2,28 29,31 24,-59-54,-1 0,0 2,-2 0,0 2,-2 0,0 2,16 27,13 29,94 171,-122-208,-2 0,-2 2,-2 0,9 50,-20-82,4 40,-7-52,-1 0,0 0,0 1,0-1,0 0,-1 0,1 1,-1-1,1 0,-1 0,0 0,0 0,0 0,0 0,0 0,0 0,0 0,-1 0,-1 2,1-4,1 1,-1 0,0 0,1-1,-1 1,0-1,0 1,1-1,-1 0,0 0,0 0,0 0,0 0,1 0,-1 0,0 0,0-1,1 1,-1-1,0 0,0 1,1-1,-3-1,-40-26,37 23,-18-12,1 0,1-2,0 0,-32-38,54 56,0 0,0 0,1 0,-1-1,0 1,1 0,-1 0,0 0,1-1,0 1,-1 0,1-1,0 1,-1 0,1-1,0-1,0 2,1 1,-1-1,0 0,0 1,1-1,-1 1,1-1,-1 1,0-1,1 1,-1-1,1 1,-1-1,1 1,-1 0,1-1,-1 1,1 0,-1-1,1 1,0 0,-1 0,2-1,2 1,0-1,0 1,0 0,0 0,0 0,0 0,0 1,0 0,5 1,14 6,0 2,0 1,0 1,20 14,-28-16,-13-9,-1 0,0 0,0-1,1 1,-1 0,0 0,1-1,-1 1,0-1,1 1,-1-1,1 0,-1 1,1-1,-1 0,1 0,-1 0,1 0,-1 0,1 0,-1-1,1 1,-1 0,1-1,-1 1,1-1,-1 0,0 1,1-1,-1 0,0 0,0 0,1 0,-1 0,0 0,0 0,0 0,0 0,0-1,-1 1,2-2,2-5,-1-1,0 0,0 0,-1 0,2-14,-2 15,3-22,1-9,2 0,2 1,23-61,-12 55,-12 28,-1 0,-1-1,0 0,-1-1,-1 1,3-20,14-95,-29 175,-21 78,10-55,-69 321,83-363</inkml:trace>
</inkml:ink>
</file>

<file path=word/ink/ink22.xml><?xml version="1.0" encoding="utf-8"?>
<inkml:ink xmlns:inkml="http://www.w3.org/2003/InkML">
  <inkml:definitions>
    <inkml:context xml:id="ctx0">
      <inkml:inkSource xml:id="inkSrc0">
        <inkml:traceFormat>
          <inkml:channel name="X" type="integer" min="-2.14748E9" max="2.14748E9" units="cm"/>
          <inkml:channel name="Y" type="integer" min="-2.14748E9" max="2.14748E9" units="cm"/>
        </inkml:traceFormat>
        <inkml:channelProperties>
          <inkml:channelProperty channel="X" name="resolution" value="1000" units="1/cm"/>
          <inkml:channelProperty channel="Y" name="resolution" value="1000" units="1/cm"/>
        </inkml:channelProperties>
      </inkml:inkSource>
      <inkml:timestamp xml:id="ts0" timeString="2021-09-06T08:07:33.680"/>
    </inkml:context>
    <inkml:brush xml:id="br0">
      <inkml:brushProperty name="width" value="0.05" units="cm"/>
      <inkml:brushProperty name="height" value="0.05" units="cm"/>
      <inkml:brushProperty name="color" value="#008C3A"/>
      <inkml:brushProperty name="ignorePressure" value="1"/>
    </inkml:brush>
  </inkml:definitions>
  <inkml:trace contextRef="#ctx0" brushRef="#br0">882 1982,'-31'1,"-1"-2,1-1,0-1,-54-13,58 8,1 1,-27-11,45 15,0-1,1 0,-1-1,1 1,0-1,0-1,-9-9,7 6,0-2,0 1,1-1,0 0,1-1,0 0,1 0,1 0,0-1,0 0,1 0,1 0,0-1,1 1,-1-27,3 36,0 0,1-1,0 1,-1 0,2 0,-1 0,0 0,1 1,-1-1,1 0,0 0,4-4,1-1,1 1,0 0,9-8,-9 10,-1 0,-1-1,1 1,-1-2,6-7,-12 15,0-1,1 1,-1-1,1 0,-1 1,0-1,1 0,-1 1,0-1,1 1,-1-1,0 0,0 0,0 1,0-1,0 0,0 1,0-1,0 0,0 0,0 1,0-1,0 0,-1 1,1-1,0 0,0 1,-1-1,1 0,0 1,-1-1,1 1,-1-1,1 1,-1-1,1 1,-1-1,1 1,-1-1,1 1,-1 0,0-1,1 1,-1 0,0-1,1 1,-2 0,-4-2,0 1,0 0,0 0,-10 0,3 0,-11-4,0-1,0-2,-38-16,32 12,26 10,0 0,0 0,1 0,-1-1,1 1,0-1,-1 0,1 0,1 0,-1 0,-4-7,-22-43,12 17,1 10,8 13,0-1,0 1,2-1,-1-1,2 1,-6-26,9 32,-14-93,14 85,1 0,1 0,1-1,3-21,-3 34,0 0,0 0,0 0,1 0,0 0,0 0,0 0,0 0,0 1,1-1,0 1,0 0,0 0,0 0,0 0,0 1,1-1,0 1,-1-1,1 1,0 1,0-1,0 0,5 0,9-3,0 1,1 2,-1-1,24 2,-28 0,3-1,-17 2,0 0,0 0,0 0,0 0,0 0,-1-1,1 1,0 0,0 0,0 0,0 0,0 0,0 0,0-1,0 1,0 0,0 0,0 0,0 0,0 0,0-1,0 1,0 0,0 0,0 0,0 0,0 0,0-1,0 1,0 0,0 0,0 0,0 0,0 0,0-1,0 1,0 0,0 0,1 0,-1 0,0 0,0 0,0 0,0-1,0 1,0 0,1 0,-24-10,1-1,0-1,0-1,-19-16,2 2,29 21,1 0,-1-1,1 0,1 0,-1-1,1 0,1-1,-1 0,1 0,1 0,0-1,0 0,-4-12,1 0,0-1,2-1,1 1,1-1,1 0,-2-39,5 54,1-1,1 1,0-1,0 0,1 1,0-1,1 1,0 0,0 0,1 0,0 0,0 1,1-1,1 1,-1 0,1 1,0-1,1 1,9-7,-5 5,0 2,1 0,0 0,0 1,1 0,-1 1,1 1,1 0,-1 1,0 0,19-1,14 1,0 3,47 5,-75-4,4 1,-1 1,1 1,34 11,-51-14,0 0,0 0,0 0,0-1,0 1,0-2,0 1,0 0,0-1,0 0,0 0,0 0,0-1,-1 1,1-1,0-1,5-3,7-4,-1-2,0 0,16-16,-15 12,12-10,-18 15,1 1,22-16,-28 22,-1 1,1 1,0-1,0 1,0 0,0 0,0 1,0 0,1 0,7 0,5 0,1 1,-1 1,29 4,-41-3,0 0,0 0,-1 0,1 1,0 0,-1 0,0 1,1 0,-1 0,-1 0,1 1,7 7,-5-2,0 1,0-1,-2 1,8 14,8 13,-21-35,1-1,0 0,0 0,0-1,0 1,0 0,0-1,1 1,-1-1,0 0,1 1,-1-1,1-1,0 1,-1 0,1 0,0-1,3 1,8-1,-1 1,23-3,-11 0,16 0,-24 0,0 1,0 1,1 0,-1 1,21 5,-35-5,0 0,1 0,-1 1,0 0,0-1,0 1,-1 0,1 0,0 1,-1-1,1 0,-1 1,0 0,0-1,0 1,2 3,2 7,0 0,7 23,3 5,-14-39,-1 1,1-1,-1 0,1 0,0 0,0 0,0 0,0 0,1 0,-1 0,0-1,1 1,-1-1,1 0,0 0,-1 0,1 0,0 0,0-1,3 1,7 1,0-1,0-1,16-1,-8 0,46-1,90 2,-155 0,1 0,-1 0,1 0,-1 1,1-1,-1 1,1 0,-1-1,0 1,1 0,-1 1,0-1,0 0,0 1,0-1,0 1,0-1,0 1,0 0,-1 0,1 0,-1 0,1 0,-1 0,2 4,-2-2,0-1,0 1,-1-1,0 1,1 0,-1-1,-1 1,1-1,0 1,-1-1,0 1,1-1,-1 1,-1-1,1 1,0-1,-4 5,3-5,1-1,-1 1,1-1,-1 0,0 0,0 0,0 0,-1 0,1 0,0-1,-1 1,1-1,-1 1,1-1,-1 0,-3 1,-2 0,-1 0,1-1,-18 0,-18 3,43-3,0-1,-1 1,1-1,-1 1,1-1,0 1,-1 0,1-1,0 1,-1 0,1 0,0 0,0 0,0 0,0 1,0-1,0 0,0 0,1 0,-1 1,0-1,1 1,-1-1,1 0,-1 1,1-1,0 1,-1-1,1 1,0-1,0 1,0-1,0 1,1-1,-1 3,1 0,0 1,0-1,1 0,-1 1,1-1,0 0,0 0,0 0,1 0,4 5,6 4,1 0,1-2,19 14,-15-12,24 22,-37-30,-1 0,0 1,0 0,0 1,-1-1,0 1,0 0,3 8,11 22,9 25,-25-57,-1-1,0 1,0 0,0 0,0-1,-1 1,1 0,-1 0,-1 0,0 8,0-11,0 1,0 0,0 0,-1 0,1-1,0 1,-1-1,0 1,0-1,0 0,0 1,0-1,0 0,0 0,-1-1,1 1,-1 0,0-1,1 1,-1-1,-4 2,-6 0,-1 1,1-2,-23 3,24-5,0 2,-20 5,31-7,0 0,-1 0,1 1,0-1,-1 1,1-1,0 1,0 0,-1 0,1-1,0 1,0 0,0 0,0 0,0 0,0 0,0 0,1 0,-1 1,0-1,0 0,1 0,-1 1,1-1,-1 0,1 1,0-1,-1 0,1 1,0-1,0 1,0-1,0 0,0 1,0-1,1 1,-1-1,0 0,1 1,-1-1,1 0,-1 0,1 1,0-1,-1 0,2 2,5 7,1 1,-1-1,2-1,11 12,-10-11,-1-1,37 44,-42-48,-1-1,0 1,0 0,-1 0,1 0,-1 0,0 0,0 0,-1 0,2 7,-3-10,0 0,0 0,0 0,0 0,0 0,-1 0,1 0,0 0,-1 0,0 0,1 0,-1 0,0 0,0 0,0 0,0-1,-1 1,1 0,0-1,-1 1,-2 1,-1 1,-1 0,-1 0,1-1,0 0,-8 2,10-3,-1-1,1 1,-1 0,1 0,0 0,0 1,0 0,0-1,0 1,1 1,-1-1,-3 5,3 0,1 0,0 0,0 0,1 0,0 0,0 1,1-1,0 1,0 0,1 11,2 9,9 51,6 2,9 61,-26-141,1 0,-1 0,0-1,0 1,0 0,0 0,0 0,0-1,0 1,-1 0,1 0,-1-1,1 1,-1 0,0-1,1 1,-1 0,0-1,0 1,0-1,0 1,-2 0,0 0,0 0,0 0,0-1,-1 0,1 0,0 1,-1-2,1 1,-1 0,-5 0,-18 0,-41-2,12 0,53 1,1 0,-1 0,1 0,-1 1,1-1,-1 1,1-1,-1 1,1 0,0 0,0 0,-5 3,6-3,0 0,0 0,0 0,0 0,0 0,0 1,0-1,1 0,-1 1,0-1,1 0,-1 1,1-1,-1 1,1-1,0 3,0 3,0 1,1 0,0 0,0 0,1-1,4 13,2 18,-8-37,1 0,-1 0,0 0,0 0,-1 0,1 0,0 0,0 0,0 0,-1 0,1 0,0 0,-1 0,1 0,-1 0,1-1,-1 1,1 0,-1 0,0 0,0-1,0 2,-1-1,0 0,0 0,0 0,0 0,-1 0,1 0,0-1,0 1,-5 0,-5-1,0 0,0 0,-14-3,13 2,-31-4,-70-17,57 11,-94-6,11 3,110 9</inkml:trace>
</inkml:ink>
</file>

<file path=word/ink/ink23.xml><?xml version="1.0" encoding="utf-8"?>
<inkml:ink xmlns:inkml="http://www.w3.org/2003/InkML">
  <inkml:definitions>
    <inkml:context xml:id="ctx0">
      <inkml:inkSource xml:id="inkSrc0">
        <inkml:traceFormat>
          <inkml:channel name="X" type="integer" min="-2.14748E9" max="2.14748E9" units="cm"/>
          <inkml:channel name="Y" type="integer" min="-2.14748E9" max="2.14748E9" units="cm"/>
        </inkml:traceFormat>
        <inkml:channelProperties>
          <inkml:channelProperty channel="X" name="resolution" value="1000" units="1/cm"/>
          <inkml:channelProperty channel="Y" name="resolution" value="1000" units="1/cm"/>
        </inkml:channelProperties>
      </inkml:inkSource>
      <inkml:timestamp xml:id="ts0" timeString="2021-09-06T08:08:33.085"/>
    </inkml:context>
    <inkml:brush xml:id="br0">
      <inkml:brushProperty name="width" value="0.05" units="cm"/>
      <inkml:brushProperty name="height" value="0.05" units="cm"/>
      <inkml:brushProperty name="color" value="#AB008B"/>
      <inkml:brushProperty name="ignorePressure" value="1"/>
    </inkml:brush>
  </inkml:definitions>
  <inkml:trace contextRef="#ctx0" brushRef="#br0">125 0,'0'3,"0"4,0 7,0 4,0 4,0 9,0 7,0 0,0 0,0-3,0-2,0-4,0-7</inkml:trace>
  <inkml:trace contextRef="#ctx0" brushRef="#br0" timeOffset="599.4">125 598,'0'6,"0"9,0 6,0 13,0 3,0 1,0-2,0-2,0-3,0-5,0-6</inkml:trace>
  <inkml:trace contextRef="#ctx0" brushRef="#br0" timeOffset="1135.96">107 1182,'0'9,"0"9,0 4,0 8,0 1,0 5,0-1,0-3,0-5,0-6</inkml:trace>
  <inkml:trace contextRef="#ctx0" brushRef="#br0" timeOffset="1709.47">72 1695,'0'9,"0"12,0 9,0 1,0 3,0-3,0-5</inkml:trace>
  <inkml:trace contextRef="#ctx0" brushRef="#br0" timeOffset="2334.75">54 2152,'0'3,"0"10,0 9,0 3,0 1,0-1,0-2,0-5</inkml:trace>
  <inkml:trace contextRef="#ctx0" brushRef="#br0" timeOffset="2961.09">1 2595,'0'6,"0"8,3 5,4 10,3 1,1 2,-2-3,1 1,-2-2,-2-3,-2-3,-2-5</inkml:trace>
  <inkml:trace contextRef="#ctx0" brushRef="#br0" timeOffset="3622.32">1 3124,'0'18,"0"15,3 8,1 6,-1-2,3 0,0-2,0-4,-3-10</inkml:trace>
</inkml:ink>
</file>

<file path=word/ink/ink24.xml><?xml version="1.0" encoding="utf-8"?>
<inkml:ink xmlns:inkml="http://www.w3.org/2003/InkML">
  <inkml:definitions>
    <inkml:context xml:id="ctx0">
      <inkml:inkSource xml:id="inkSrc0">
        <inkml:traceFormat>
          <inkml:channel name="X" type="integer" min="-2.14748E9" max="2.14748E9" units="cm"/>
          <inkml:channel name="Y" type="integer" min="-2.14748E9" max="2.14748E9" units="cm"/>
        </inkml:traceFormat>
        <inkml:channelProperties>
          <inkml:channelProperty channel="X" name="resolution" value="1000" units="1/cm"/>
          <inkml:channelProperty channel="Y" name="resolution" value="1000" units="1/cm"/>
        </inkml:channelProperties>
      </inkml:inkSource>
      <inkml:timestamp xml:id="ts0" timeString="2021-09-06T08:08:20.299"/>
    </inkml:context>
    <inkml:brush xml:id="br0">
      <inkml:brushProperty name="width" value="0.05" units="cm"/>
      <inkml:brushProperty name="height" value="0.05" units="cm"/>
      <inkml:brushProperty name="color" value="#E71224"/>
      <inkml:brushProperty name="ignorePressure" value="1"/>
    </inkml:brush>
  </inkml:definitions>
  <inkml:trace contextRef="#ctx0" brushRef="#br0">57 3015,'-2'0,"0"-1,1 1,-1-1,0 0,1 0,-1 0,0 0,1 0,-1 0,1 0,0 0,-1 0,1-1,0 1,0-1,0 1,0-1,0 1,0-1,0 0,0 1,0-4,-14-39,12 29,0 0,1 1,1-1,0 0,1 0,1 0,2-19,-1 27,-1-1,2 0,-1 1,1-1,0 1,0 0,1 0,0 0,0 0,1 1,0-1,0 1,1 1,-1-1,9-5,47-38,101-102,-69 59,-77 79,0 0,1 1,1 1,23-11,4-3,-1-1,-1-3,64-55,-20 15,-70 55,0-1,-2-1,0-1,15-21,14-16,-36 46,0 0,0 1,1 0,0 1,0 0,11-5,64-26,-22 11,-31 13,1 1,45-9,-30 9,-1 0,0 2,0 2,1 3,59-1,-93 6,0 0,0-1,0-1,1 0,23-8,-29 7,-1 0,0-1,0 0,-1 0,1 0,-1-1,0 0,0 0,0 0,0-1,5-8,21-30,-1-1,-2-2,-3-1,-2-1,34-96,-48 113,1 0,1 0,2 1,1 1,33-49,-33 59,0 2,1 0,2 1,-1 1,2 0,0 2,1 0,37-19,-21 16,0 2,1 1,1 2,61-11,119-10,-204 30,0-1,-1-1,1 0,-1 0,0-1,-1-1,1 0,-1-1,-1 0,1-1,13-13,7-12,-1-1,29-45,-5 8,32-43,22-26,-105 136,1 0,0 1,0 0,1 0,-1 0,1 0,0 1,0 0,0 0,0 1,0-1,0 1,1 1,12-3,6 2,-1 1,44 3,-32 0,-18-1,-1-1,0-1,0-1,1 0,29-9,-39 9,-1-1,0 0,-1 0,1 0,-1-1,1 0,-1 0,0-1,0 1,-1-1,1-1,-1 1,-1-1,1 0,7-12,9-20,-21 38,0 0,0 1,0-1,0 0,0 1,0-1,0 0,0 1,0-1,0 0,0 0,0 1,0-1,0 0,1 1,-1-1,0 0,0 0,0 1,1-1,-1 0,0 0,0 1,0-1,1 0,-1 0,0 0,0 0,1 1,-1-1,0 0,1 0,-1 0,0 0,1 0,-1 0,0 0,0 0,1 0,-1 0,0 0,1 0,-1 0,0 0,1 0,-1 0,0 0,1 0,-1 0,0 0,0-1,1 1,-1 0,0 0,0 0,1 0,-1-1,0 1,0 0,1 0,-1-1,0 1,0 0,0 0,0-1,1 1,-1 0,0-1,2 29,-4-15,-1 1,-1-1,0-1,0 1,-1 0,-1-1,0 0,-1-1,0 1,-1-1,-11 14,-12 9,0-1,-38 29,2-9,-90 54,117-81,-96 50,-385 267,496-324,1 1,1 1,1 1,0 0,2 2,-26 39,36-46,1 1,0-1,1 2,1-1,1 1,0 0,2 1,0-1,1 1,1-1,1 26,2 5,1-26,-2 0,0 0,-2-1,0 1,-9 35,-11 16,4-21,4 1,-10 63,18-39,4-47,0 0,-12 47,11-68,0 0,-1 0,-1-1,1 0,-2 0,1 0,-1 0,-1-1,0 0,0-1,-10 10,-36 26,-87 57,9-8,99-68,-56 45,74-57,1 0,0 1,-20 27,29-33,0 0,0 0,1 1,1 0,-1-1,1 1,1 0,0 0,0 0,0 11,1-8,-1 1,-1 0,0-1,-5 18,3-21,-1 0,0 0,0 0,-1-1,0 0,0 0,-1 0,0-1,-1 0,1-1,-1 1,-15 8,5-4,-1-1,1-1,-1-1,-1 0,-26 6,-18-2,-1-3,-1-2,-72-3,16-4,99-1</inkml:trace>
  <inkml:trace contextRef="#ctx0" brushRef="#br0" timeOffset="2723.71">446 2892,'86'-101,"-26"26,-35 47,-1 0,2 1,0 0,36-26,-53 48,0 0,0 0,0 1,1 0,-1 1,1 0,0 1,0 0,17-2,10 2,49 4,-42-1,29 2,-35 0,1-2,61-7,-95 6,0-1,0 0,0 0,0 0,0-1,0 0,-1 0,1 0,-1 0,1-1,-1 0,0 0,0 0,0 0,0 0,-1-1,1 0,-1 0,4-6,135-229,-107 169,42-127,-60 153,2 1,36-61,-1 5,-42 71,-4 12,-1 0,2 0,12-18,-18 30,0 1,0-1,1 0,-1 1,1 0,0-1,0 1,0 1,0-1,0 1,1 0,-1 0,1 0,0 0,-1 1,8-2,32-1,79 4,-74 2,64-7,-89 3,-1-2,0 0,0-1,0-2,-1 0,0-1,0-2,-1 0,-1-1,1-1,-2-1,21-17,-7 0,-1-2,-2-2,-1 0,-1-2,-3-2,0 0,26-59,-42 77,1 0,1 1,0 0,1 1,1 0,1 1,18-17,5-1,-1-1,-2-2,-1-1,-2-2,-2-1,-2-1,-1-1,21-53,-47 96,9-25,-10 16,1 9,0 1,-1 0,1 0,0 0,-1 0,1-1,0 1,0 0,-1 0,1 0,0 0,-1 0,1 0,0 0,-1 0,1 0,0 0,-1 0,1 0,0 0,-1 0,1 0,0 0,0 0,-1 0,1 0,0 1,-1-1,1 0,0 0,-1 1,-7 4,1 0,-1 1,1-1,1 2,-1-1,-10 14,14-16,-35 42,3 1,-53 94,-43 119,-4 6,-86 68,211-318,1 0,1 0,0 1,2 0,-7 25,-12 28,-9 17,4 2,4 1,3 1,-14 125,37-210,-1 1,-1-1,1 1,-1-1,0 1,0-1,-1 0,0 0,0 0,0 0,-1-1,0 1,0-1,0 0,0 0,-1 0,0-1,0 0,-1 1,1-2,-1 1,0-1,1 0,-2 0,1 0,-12 2,-55 16,-118 16,122-26,-25 5,4-2,-166 49,242-58,0 0,0 1,1 1,0 0,-16 12,24-15,0 0,1 0,0 0,0 0,0 1,0-1,1 1,-1 0,1 0,0 1,1-1,0 1,-1-1,2 1,-3 9,3-3,0 0,1-1,0 1,3 16,-1-16,-1 0,-1 0,-1 23,1-33,-1 0,1 0,-1 0,0 0,0 0,1 0,-1 0,0 0,-1 0,1 0,0 0,-1-1,1 1,-1 0,1-1,-1 1,0-1,1 0,-1 1,0-1,0 0,0 0,0 0,0-1,0 1,-1 0,-1 0,-7 1,0-1,0 0,0-1,-15-1,10 1,-49 0,0 3,-80 14,93-11,25-4</inkml:trace>
  <inkml:trace contextRef="#ctx0" brushRef="#br0" timeOffset="5191.05">322 2891,'0'-2,"1"1,-1-1,0 0,1 0,0 1,-1-1,1 0,0 1,0-1,0 1,0-1,0 1,2-2,3-5,181-278,49-68,-235 352,230-279,-218 269,1 0,0 1,0 1,1 0,1 0,-1 2,1 0,1 1,18-5,21-4,84-12,-26 6,-32 3,0-4,83-35,-140 46,0-1,0-1,-1-1,-1-1,0-1,-2-1,0-1,33-39,-44 45,-1-1,0 0,-2 0,1 0,7-23,19-80,-25 79,28-71,-16 68,1 0,40-54,66-69,-50 66,328-387,-403 482,14-15,31-29,-41 42,-1 1,0 0,1 0,0 0,0 0,0 1,0 0,0 1,15-4,18 2,45 0,19-2,273-59,-369 63,-1 1,0-1,1 1,-1 0,0 0,9 1,-14 0,-1 0,0 1,1-1,-1 0,1 1,-1-1,0 1,1-1,-1 1,0-1,0 1,0 0,1 0,-1 0,0 0,0 0,0 0,0 0,0 0,0 0,-1 0,1 0,0 0,-1 1,1-1,0 0,-1 1,0-1,1 0,-1 1,0-1,1 3,-2 6,1-1,-1 1,-1-1,0 0,0 1,-1-1,0 0,0 0,-9 15,-10 20,-3-1,-1-1,-54 66,-112 105,151-169,-246 235,-32 36,301-295,1 1,1 0,0 1,2 1,1 1,1 0,0 0,-14 50,-29 162,-20 63,64-266,-1-1,-2 0,-1-1,-2-1,-1 0,-38 48,50-72,-1 1,1-1,-1-1,0 1,-1-1,-13 7,-52 19,20-9,31-11,-1 0,2 2,0 1,0 0,2 1,-29 29,39-35,2 0,-1 0,1 1,1 0,0 0,0 0,1 1,0 0,1 0,0 0,1 1,0-1,1 1,0-1,1 1,0 13,3 17,-1-11,0 1,-6 42,0-43,-2 0,0 0,-15 34,17-52,0-1,-1 0,-1 0,0 0,-1-1,0 0,0-1,-2 0,1 0,-12 9,-1-3</inkml:trace>
</inkml:ink>
</file>

<file path=word/ink/ink25.xml><?xml version="1.0" encoding="utf-8"?>
<inkml:ink xmlns:inkml="http://www.w3.org/2003/InkML">
  <inkml:definitions>
    <inkml:context xml:id="ctx0">
      <inkml:inkSource xml:id="inkSrc0">
        <inkml:traceFormat>
          <inkml:channel name="X" type="integer" min="-2.14748E9" max="2.14748E9" units="cm"/>
          <inkml:channel name="Y" type="integer" min="-2.14748E9" max="2.14748E9" units="cm"/>
        </inkml:traceFormat>
        <inkml:channelProperties>
          <inkml:channelProperty channel="X" name="resolution" value="1000" units="1/cm"/>
          <inkml:channelProperty channel="Y" name="resolution" value="1000" units="1/cm"/>
        </inkml:channelProperties>
      </inkml:inkSource>
      <inkml:timestamp xml:id="ts0" timeString="2021-09-06T08:07:33.684"/>
    </inkml:context>
    <inkml:brush xml:id="br0">
      <inkml:brushProperty name="width" value="0.05" units="cm"/>
      <inkml:brushProperty name="height" value="0.05" units="cm"/>
      <inkml:brushProperty name="color" value="#F6630D"/>
      <inkml:brushProperty name="ignorePressure" value="1"/>
    </inkml:brush>
  </inkml:definitions>
  <inkml:trace contextRef="#ctx0" brushRef="#br0">38 0,'-1'1,"0"-1,1 0,-1 0,0 1,1-1,-1 0,0 1,1-1,-1 1,1-1,-1 1,1-1,-1 1,1-1,-1 1,1-1,-1 1,1 0,0-1,-1 1,1 0,0 0,-7 19,6-16,-5 20,1 1,2 0,1 0,0 0,3 27,0-21,1 4,1 0,2 0,2 0,11 35,-14-55,3 23,-1 0,-2 0,-2 0,-4 48,2-32,9 191,0-75,5 53,-3-124,21 135,-25-182,-3 1,-3 99,-2-76,0-48,-6 29,0 12,5-32,-1 2,2 0,1 0,7 41,-7-77,1 0,-1-1,1 1,-1 0,1-1,0 1,0-1,1 0,-1 1,0-1,1 0,-1 1,1-1,0 0,2 2,1-1,0 0,0-1,0 1,0-1,11 3,-12-3,24 6,0 0,38 4,-63-11,0 0,0-1,0 1,0 0,0 1,-1-1,1 0,0 1,-1 0,1-1,-1 1,1 0,-1 0,0 0,0 1,0-1,0 1,0-1,0 1,-1-1,2 5,3 6,-2 0,0 0,4 23,-1-8,-6-21,1 0,0 1,0-1,1 0,0-1,0 1,1 0,-1-1,1 0,1 0,8 9,0-5</inkml:trace>
</inkml:ink>
</file>

<file path=word/ink/ink26.xml><?xml version="1.0" encoding="utf-8"?>
<inkml:ink xmlns:inkml="http://www.w3.org/2003/InkML">
  <inkml:definitions>
    <inkml:context xml:id="ctx0">
      <inkml:inkSource xml:id="inkSrc0">
        <inkml:traceFormat>
          <inkml:channel name="X" type="integer" min="-2.14748E9" max="2.14748E9" units="cm"/>
          <inkml:channel name="Y" type="integer" min="-2.14748E9" max="2.14748E9" units="cm"/>
        </inkml:traceFormat>
        <inkml:channelProperties>
          <inkml:channelProperty channel="X" name="resolution" value="1000" units="1/cm"/>
          <inkml:channelProperty channel="Y" name="resolution" value="1000" units="1/cm"/>
        </inkml:channelProperties>
      </inkml:inkSource>
      <inkml:timestamp xml:id="ts0" timeString="2021-09-06T08:07:33.685"/>
    </inkml:context>
    <inkml:brush xml:id="br0">
      <inkml:brushProperty name="width" value="0.05" units="cm"/>
      <inkml:brushProperty name="height" value="0.05" units="cm"/>
      <inkml:brushProperty name="color" value="#F6630D"/>
      <inkml:brushProperty name="ignorePressure" value="1"/>
    </inkml:brush>
  </inkml:definitions>
  <inkml:trace contextRef="#ctx0" brushRef="#br0">1 2676,'4'-7,"1"1,0-1,0 1,0 0,11-9,16-19,30-70,-38 61,-16 26,0 0,-1 0,0-1,-2 0,0 0,-1-1,2-28,-1-136,-6 122,1-1950,0 1989</inkml:trace>
</inkml:ink>
</file>

<file path=word/ink/ink27.xml><?xml version="1.0" encoding="utf-8"?>
<inkml:ink xmlns:inkml="http://www.w3.org/2003/InkML">
  <inkml:definitions>
    <inkml:context xml:id="ctx0">
      <inkml:inkSource xml:id="inkSrc0">
        <inkml:traceFormat>
          <inkml:channel name="X" type="integer" min="-2.14748E9" max="2.14748E9" units="cm"/>
          <inkml:channel name="Y" type="integer" min="-2.14748E9" max="2.14748E9" units="cm"/>
        </inkml:traceFormat>
        <inkml:channelProperties>
          <inkml:channelProperty channel="X" name="resolution" value="1000" units="1/cm"/>
          <inkml:channelProperty channel="Y" name="resolution" value="1000" units="1/cm"/>
        </inkml:channelProperties>
      </inkml:inkSource>
      <inkml:timestamp xml:id="ts0" timeString="2021-09-06T08:07:33.686"/>
    </inkml:context>
    <inkml:brush xml:id="br0">
      <inkml:brushProperty name="width" value="0.05" units="cm"/>
      <inkml:brushProperty name="height" value="0.05" units="cm"/>
      <inkml:brushProperty name="color" value="#CC0066"/>
      <inkml:brushProperty name="ignorePressure" value="1"/>
    </inkml:brush>
  </inkml:definitions>
  <inkml:trace contextRef="#ctx0" brushRef="#br0">178 720,'0'842,"0"-830,1-1,0 0,4 17,-1-13</inkml:trace>
  <inkml:trace contextRef="#ctx0" brushRef="#br0" timeOffset="1">1078 738,'1'6,"0"0,0 0,0 0,1-1,0 1,0-1,6 10,6 18,-7-5,-2 1,-1 0,-1 0,-1 1,-3 31,3 36,6-32,-4-42,1 30,-6 37,0-50,1 1,8 57,13 34,-16-97</inkml:trace>
  <inkml:trace contextRef="#ctx0" brushRef="#br0" timeOffset="2">19 805,'306'-10,"-80"6,-13 1,-140-6,-44 5,43-1,191 5,-246 0</inkml:trace>
  <inkml:trace contextRef="#ctx0" brushRef="#br0" timeOffset="3">1 750,'10'0,"1"-1,-1 0,0-1,0 0,1 0,-2-1,1-1,0 1,-1-2,1 1,-1-1,0-1,-1 0,1 0,13-14,2-5,-1-2,-1-1,24-40,-15 22,47-60,-61 84,-5 6,0-1,-1 0,-1 0,-1-1,0 0,-1-1,7-26,-4-32,-10 56,2 1,6-25,-9 44,0 0,0 0,0-1,1 1,-1 0,0 0,1-1,-1 1,1 0,0 0,-1 0,1 0,0 0,-1 0,1 0,0 0,0 0,0 0,0 1,0-1,0 0,0 0,0 1,0-1,1 1,-1-1,0 1,0 0,0-1,1 1,-1 0,0 0,0 0,1 0,-1 0,0 0,0 0,1 0,-1 0,0 0,0 1,1-1,-1 1,0-1,0 1,0-1,0 1,0 0,2 1,6 4,0 1,0 0,-1 1,11 12,-17-18,62 66,-3 2,-3 4,-4 1,56 102,-106-169,1 0,0 0,1-1,0 0,0 0,0 0,1-1,0 1,0-2,16 10,-15-9,-1 1,1 0,-1 0,-1 1,1 0,-1 0,8 15,4 3,-5-6</inkml:trace>
  <inkml:trace contextRef="#ctx0" brushRef="#br0" timeOffset="4">460 1154,'0'6,"0"8,0 14,0 5,0 2,6 2,5 1,0-1,2 0,-1-3,-4-6,-2-3,-3-3,-1 0,-2 0,0-4</inkml:trace>
  <inkml:trace contextRef="#ctx0" brushRef="#br0" timeOffset="5">477 1186,'0'0,"1"-1,-1 0,1 1,-1-1,0 0,1 1,-1-1,1 1,0-1,-1 1,1-1,0 1,-1 0,1-1,0 1,-1 0,1-1,0 1,-1 0,1 0,0 0,0-1,-1 1,3 0,22-3,-21 3,89-7,-36 3,0-1,100-24,-147 25,5 1,-14 6,-7 5,-1 1,1 0,-1 0,1 1,1-1,0 1,0 0,1 1,0-1,1 1,0 0,1 0,0 0,0 0,1 17,4 263,-3-270</inkml:trace>
  <inkml:trace contextRef="#ctx0" brushRef="#br0" timeOffset="6">107 1730,'0'3,"-3"10,-4 3,-1 2,1 0,-1 4,-2 0,0-2</inkml:trace>
  <inkml:trace contextRef="#ctx0" brushRef="#br0" timeOffset="7">301 1746,'3'0,"1"6,0 8,-4 5,-5 4,-4 3,-8 4,-2 2,0-6</inkml:trace>
  <inkml:trace contextRef="#ctx0" brushRef="#br0" timeOffset="8">547 1764,'3'0,"1"6,-1 5,0 4,-3 8,-6 3,-4-2,0 0,1-1,2-1,3-2,-2 3,7-10,3-6</inkml:trace>
  <inkml:trace contextRef="#ctx0" brushRef="#br0" timeOffset="9">830 1677,'0'6,"-3"11,-4 9,-1 2,-2 1,1 0,2-1,2-3,7-8,5-8</inkml:trace>
  <inkml:trace contextRef="#ctx0" brushRef="#br0" timeOffset="10">1042 1764,'3'0,"1"6,-1 5,-3 4,-4 5,-6 2,-6 1,-1-1,3-1,4-2,0 0,2 0,5-5,7-6,5-8,4-11,3-5,-1-1</inkml:trace>
  <inkml:trace contextRef="#ctx0" brushRef="#br0" timeOffset="11">1341 1660,'-3'6,"-4"5,-1 4,1 2,-1 4,-6 2,-3 0,2 2,2-1,5-3</inkml:trace>
</inkml:ink>
</file>

<file path=word/ink/ink28.xml><?xml version="1.0" encoding="utf-8"?>
<inkml:ink xmlns:inkml="http://www.w3.org/2003/InkML">
  <inkml:definitions>
    <inkml:context xml:id="ctx0">
      <inkml:inkSource xml:id="inkSrc0">
        <inkml:traceFormat>
          <inkml:channel name="X" type="integer" min="-2.14748E9" max="2.14748E9" units="cm"/>
          <inkml:channel name="Y" type="integer" min="-2.14748E9" max="2.14748E9" units="cm"/>
        </inkml:traceFormat>
        <inkml:channelProperties>
          <inkml:channelProperty channel="X" name="resolution" value="1000" units="1/cm"/>
          <inkml:channelProperty channel="Y" name="resolution" value="1000" units="1/cm"/>
        </inkml:channelProperties>
      </inkml:inkSource>
      <inkml:timestamp xml:id="ts0" timeString="2021-09-06T08:08:37.242"/>
    </inkml:context>
    <inkml:brush xml:id="br0">
      <inkml:brushProperty name="width" value="0.05" units="cm"/>
      <inkml:brushProperty name="height" value="0.05" units="cm"/>
      <inkml:brushProperty name="color" value="#AB008B"/>
      <inkml:brushProperty name="ignorePressure" value="1"/>
    </inkml:brush>
  </inkml:definitions>
  <inkml:trace contextRef="#ctx0" brushRef="#br0">72 0,'0'9,"0"6,0 7,0 2,0 0,0-1,0 2,0 2,0 0,0-5</inkml:trace>
  <inkml:trace contextRef="#ctx0" brushRef="#br0" timeOffset="424.86">1 669,'0'3,"0"1</inkml:trace>
</inkml:ink>
</file>

<file path=word/ink/ink29.xml><?xml version="1.0" encoding="utf-8"?>
<inkml:ink xmlns:inkml="http://www.w3.org/2003/InkML">
  <inkml:definitions>
    <inkml:context xml:id="ctx0">
      <inkml:inkSource xml:id="inkSrc0">
        <inkml:traceFormat>
          <inkml:channel name="X" type="integer" min="-2.14748E9" max="2.14748E9" units="cm"/>
          <inkml:channel name="Y" type="integer" min="-2.14748E9" max="2.14748E9" units="cm"/>
        </inkml:traceFormat>
        <inkml:channelProperties>
          <inkml:channelProperty channel="X" name="resolution" value="1000" units="1/cm"/>
          <inkml:channelProperty channel="Y" name="resolution" value="1000" units="1/cm"/>
        </inkml:channelProperties>
      </inkml:inkSource>
      <inkml:timestamp xml:id="ts0" timeString="2021-09-06T08:07:33.698"/>
    </inkml:context>
    <inkml:brush xml:id="br0">
      <inkml:brushProperty name="width" value="0.05" units="cm"/>
      <inkml:brushProperty name="height" value="0.05" units="cm"/>
      <inkml:brushProperty name="color" value="#CC0066"/>
      <inkml:brushProperty name="ignorePressure" value="1"/>
    </inkml:brush>
  </inkml:definitions>
  <inkml:trace contextRef="#ctx0" brushRef="#br0">1 0,'1336'0,"-1318"0</inkml:trace>
</inkml:ink>
</file>

<file path=word/ink/ink3.xml><?xml version="1.0" encoding="utf-8"?>
<inkml:ink xmlns:inkml="http://www.w3.org/2003/InkML">
  <inkml:definitions>
    <inkml:context xml:id="ctx0">
      <inkml:inkSource xml:id="inkSrc0">
        <inkml:traceFormat>
          <inkml:channel name="X" type="integer" min="-2.14748E9" max="2.14748E9" units="cm"/>
          <inkml:channel name="Y" type="integer" min="-2.14748E9" max="2.14748E9" units="cm"/>
        </inkml:traceFormat>
        <inkml:channelProperties>
          <inkml:channelProperty channel="X" name="resolution" value="1000" units="1/cm"/>
          <inkml:channelProperty channel="Y" name="resolution" value="1000" units="1/cm"/>
        </inkml:channelProperties>
      </inkml:inkSource>
      <inkml:timestamp xml:id="ts0" timeString="2021-09-06T23:12:03.854"/>
    </inkml:context>
    <inkml:brush xml:id="br0">
      <inkml:brushProperty name="width" value="0.05" units="cm"/>
      <inkml:brushProperty name="height" value="0.05" units="cm"/>
      <inkml:brushProperty name="color" value="#008C3A"/>
      <inkml:brushProperty name="ignorePressure" value="1"/>
    </inkml:brush>
  </inkml:definitions>
  <inkml:trace contextRef="#ctx0" brushRef="#br0">1 224,'0'-3,"1"-1,-1 1,1-1,0 1,0-1,0 1,1 0,-1-1,1 1,-1 0,1 0,4-5,33-33,-24 27,2-4,-3 3,0 0,2 1,26-18,-36 28,0 1,0 0,0 0,0 0,0 1,0 0,1 0,-1 1,1 0,0 0,-1 0,1 1,0 0,-1 0,11 2,-1 2,-1 1,0 0,0 0,0 2,-1 0,0 1,0 0,0 1,-1 0,20 20,-2 2,0 1,42 60,-68-86,-1 0,2 0,-1-1,0 0,1 0,0 0,0 0,0-1,12 6,-14-8,1-1,-1 1,1-1,-1 0,1 0,-1 0,1-1,0 1,-1-1,1 0,0-1,-1 1,1-1,0 0,-1 0,9-4,-7 2,0 0,-1-1,1 0,-1 0,0 0,-1-1,7-7,-7 7,1 0,1-1,-1 1,1 1,0-1,7-3,-11 7,0 0,0 0,1 1,-1-1,0 1,0-1,0 1,1 0,-1 0,0 0,0 0,0 0,1 1,-1-1,0 1,0-1,0 1,0 0,0 0,0 0,0 0,0 0,0 0,3 3,56 43,58 60,-106-94,-1 2,0-1,-1 1,-1 1,11 22,32 86,-23-49,-29-74,10 21,-11-22,0 1,1-1,-1 0,0 0,0 1,0-1,1 0,-1 0,0 0,0 1,1-1,-1 0,0 0,0 0,1 0,-1 1,0-1,1 0,-1 0,0 0,1 0,-1 0,0 0,1 0,-1 0,0 0,1 0,-1 0,0 0,0 0,1 0,-1-1,0 1,1 0,-1 0,0 0,1 0,-1 0,0-1,0 1,1 0,-1 0,0-1,0 1,0 0,1 0,-1-1,0 1,0 0,0 0,0-1,0 1,0 0,1-1,-1 1,0 0,0-1,0 1,0 0,0-1,3-7,20-39,-22 45,1-1,0 1,-1-1,1 1,0 0,0 0,0 0,1 0,-1 0,0 0,1 1,-1-1,1 1,0 0,3-2,-4 3,0 0,-1 0,1 0,0 0,0 0,0 1,0-1,-1 0,1 1,0 0,0-1,-1 1,1 0,-1 0,1 0,2 1,25 23,-20-17,-3-2,0 1,0 0,0 0,-1 1,0-1,-1 1,0 0,0 0,-1 1,1-1,-2 1,3 9,1 16,4 61,-9-84,1 22,-1-1,-2 1,-4 34,2-49,-1 0,-1 0,0 0,-1 0,-1-1,-16 29,5-14,1 0,2 1,1 0,2 1,1 1,1 0,3 0,0 1,3 0,-1 42,6-62,0-1,1 1,1-1,0 0,8 23,1-8,25 47,-32-68,0 0,-1 1,0 0,5 17,-9-23,1-1,-1 1,1-1,-1 1,0 0,0-1,-1 1,1-1,-1 1,0-1,0 1,0-1,0 1,-1-1,1 0,-1 1,-2 2,0 0,0-1,-1 0,1 0,-1 0,0-1,0 0,0 1,-1-2,0 1,1-1,-1 0,0 0,-10 3,4-3,1 0,0-1,-1-1,0 0,1 0,-1-2,-12 0,-26-6,-84-23,39 6,92 24,0-1,1 0,-1 1,0 0,1 0,-1-1,0 1,0 1,1-1,-1 0,0 1,1-1,-1 1,1 0,-4 1,4 0,0-1,1 1,-1-1,1 1,-1 0,1 0,0-1,0 1,0 0,0 0,0 0,0 0,0 0,1 0,-1 1,1-1,-1 0,1 4,-1 44,2-41,-1 1,0-1,-1 0,0 0,-4 19,4-26,0 1,0-1,0 0,0 1,-1-1,1 0,-1 0,1 0,-1 0,0 0,0 0,0 0,0-1,0 1,-1-1,1 1,0-1,-1 0,1 0,-1 0,1 0,-1-1,1 1,-1-1,-4 1,1 0,-1-1,1 0,0 0,-1 0,-7-2,-5-3</inkml:trace>
</inkml:ink>
</file>

<file path=word/ink/ink30.xml><?xml version="1.0" encoding="utf-8"?>
<inkml:ink xmlns:inkml="http://www.w3.org/2003/InkML">
  <inkml:definitions>
    <inkml:context xml:id="ctx0">
      <inkml:inkSource xml:id="inkSrc0">
        <inkml:traceFormat>
          <inkml:channel name="X" type="integer" min="-2.14748E9" max="2.14748E9" units="cm"/>
          <inkml:channel name="Y" type="integer" min="-2.14748E9" max="2.14748E9" units="cm"/>
        </inkml:traceFormat>
        <inkml:channelProperties>
          <inkml:channelProperty channel="X" name="resolution" value="1000" units="1/cm"/>
          <inkml:channelProperty channel="Y" name="resolution" value="1000" units="1/cm"/>
        </inkml:channelProperties>
      </inkml:inkSource>
      <inkml:timestamp xml:id="ts0" timeString="2021-09-06T08:07:33.699"/>
    </inkml:context>
    <inkml:brush xml:id="br0">
      <inkml:brushProperty name="width" value="0.05" units="cm"/>
      <inkml:brushProperty name="height" value="0.05" units="cm"/>
      <inkml:brushProperty name="color" value="#66CC00"/>
      <inkml:brushProperty name="ignorePressure" value="1"/>
    </inkml:brush>
  </inkml:definitions>
  <inkml:trace contextRef="#ctx0" brushRef="#br0">600 951,'-1'-4,"-1"-1,1 1,-1 0,0 0,0 0,-1 0,1 0,-1 0,-4-5,-3-5,-35-52,-72-80,94 119,15 18,1-1,0 0,1 0,0 0,1-1,0 0,1 0,0 0,0 0,1-1,1 0,0 1,1-1,0 0,0 0,1 0,2-13,-1 22,-1 0,1 0,0 0,0 1,0-1,0 0,1 1,-1-1,1 0,-1 1,1 0,0-1,0 1,0 0,0 0,0 0,0 0,1 0,-1 1,1-1,-1 1,1-1,0 1,0 0,-1 0,1 0,0 1,0-1,3 0,9 0,0 0,-1 1,1 0,22 4,-31-3,6 1,0 0,-1 1,1 0,0 1,-1 0,0 1,0 1,16 10,-6-2,-1 2,36 36,-51-47,22 19,-27-23,1-1,0 1,-1-1,1 1,-1-1,1 0,0 1,-1-1,1 0,0 0,-1 1,1-1,0 0,0 0,-1 0,1 0,0 0,0 0,-1 0,1 0,0 0,0 0,-1 0,1-1,0 1,-1 0,1 0,0-1,-1 1,1-1,0 1,-1 0,1-1,-1 1,1-1,-1 1,1-1,-1 0,1 1,-1-1,1 0,1-4,-1 1,1 0,-1-1,0 1,0-1,0 1,-1-1,0 0,0-7,-7-47,4 35,-6-61,4-91,5 175,0-1,0 1,0 0,0 0,0 0,0-1,0 1,0 0,0 0,1 0,-1 0,0 0,1-1,-1 1,1 0,-1 0,1 0,0 0,-1 0,1 0,0 1,0-1,1-1,-1 1,0 1,0 0,1 0,-1 0,0 0,0 0,0 1,0-1,0 0,0 1,0-1,0 0,0 1,0-1,0 1,0-1,0 1,0 0,1 1,7 6,0 0,0 1,9 13,15 26,48 91,-39-63,-41-74,0 0,0 0,0 0,0 0,1-1,-1 1,1 0,-1-1,1 1,3 2,-4-4,-1 0,0 0,0 0,1 0,-1 0,0 0,0 0,1 0,-1 0,0 0,0 0,1 0,-1 0,0 0,1 0,-1 0,0 0,0 0,1-1,-1 1,0 0,0 0,0 0,1 0,-1 0,0-1,0 1,0 0,1 0,-1-1,5-16,0-27,-3 0,-4-64,0 39,1 32,-1 22,2 0,0 0,0 1,5-25,-4 38,-1 0,0 0,0 0,1 0,-1 0,1 0,-1 0,1 0,-1 0,1 0,-1 0,1 1,1-3,-2 3,1 0,-1 0,0 0,1 0,-1-1,1 1,-1 0,0 0,1 0,-1 0,0 0,1 0,-1 0,1 0,-1 0,0 0,1 0,-1 0,1 0,-1 0,0 1,1-1,-1 0,1 0,1 2,0 0,0-1,0 1,0 0,-1 0,1 0,0 0,-1 0,0 1,2 1,11 29,-1 0,-2 1,11 54,11 33,-33-120,0 1,1-1,-1 1,1-1,-1 1,1-1,0 1,-1-1,1 0,0 1,0-1,0 0,0 0,0 0,0 0,1 0,-1 0,0 0,2 1,-2-2,0 0,0 0,0 0,-1 0,1 0,0-1,0 1,0 0,-1-1,1 1,0 0,0-1,-1 1,1-1,0 1,-1-1,1 1,0-1,-1 0,1 1,-1-1,1 0,-1 1,1-2,4-6,-1 0,0-1,0 0,4-15,17-80,-13 50,28-76,-40 129,0-1,1 1,-1 0,1 0,-1 0,1 0,0 0,-1 0,1 0,0 0,0 0,-1 0,1 0,0 0,2-1,-3 2,1 0,-1 0,1 0,-1 0,0 0,1 0,-1 0,1 0,-1 1,0-1,1 0,-1 0,1 0,-1 0,0 0,1 1,-1-1,0 0,1 0,-1 1,0-1,1 0,-1 1,0-1,1 0,-1 1,0-1,0 0,1 1,1 4,0-1,0 1,0 0,0 0,-1 0,1 7,10 89,4 22,-15-119,0-1,-1 0,1 1,1-1,-1 0,0 0,1 0,0 0,-1 0,1 0,3 3,-4-6,0 1,0 0,0-1,0 1,0 0,0-1,1 1,-1-1,0 0,0 1,0-1,1 0,-1 0,0 0,0 0,1 0,-1 0,0 0,0 0,1 0,-1-1,0 1,0 0,0-1,0 1,1-1,-1 0,0 1,0-1,0 0,0 1,0-1,0 0,1-1,9-8,0 0,-1-1,0 0,12-20,32-56,-26 40,-27 45,0 1,-1 0,1 0,0 0,-1 0,1 0,0 0,0 0,0 0,0 0,0 0,0 1,0-1,0 0,2 0,-3 1,0 0,1 0,-1 0,1 0,-1 0,0 1,1-1,-1 0,0 0,1 0,-1 1,0-1,1 0,-1 0,0 1,0-1,1 0,-1 1,0-1,0 0,0 1,1-1,-1 0,0 1,0-1,0 0,0 1,0-1,0 1,0-1,0 1,2 8,-1-1,0 1,-1 11,0-12,-3 61,1-44,2 1,0-1,5 28,-5-52,0 0,0 0,0 0,0 0,0 0,0 0,1 0,-1 0,0 0,1 0,-1-1,1 1,-1 0,1 0,-1 0,1 0,0-1,-1 1,1 0,0-1,-1 1,1 0,2 0,-2-1,0 0,0 0,0 0,-1 0,1-1,0 1,0 0,0 0,0-1,0 1,0-1,0 1,0-1,-1 1,1-1,0 1,0-1,-1 0,2 0,5-7,0-1,-1 1,7-13,-10 17,23-39,-15 23,1 0,2 0,0 1,21-22,-35 40,1 0,0 0,0 1,-1-1,1 0,0 1,0-1,0 0,0 1,0-1,0 1,0-1,0 1,0 0,0-1,0 1,0 0,0 0,0 0,0 0,0 0,0 0,0 0,2 0,-2 1,0 0,0-1,1 1,-1 0,0 0,-1 0,1 0,0 0,0 0,0 1,-1-1,1 0,0 0,-1 0,1 1,0 1,2 9,-1 0,0 0,1 18,-3-21,1-3,0-1,0 1,0-1,0 1,1-1,2 7,-3-11,-1 0,1 0,0 1,-1-1,1 0,0 0,0 0,0 0,0 0,0 0,0 0,0 0,0 0,0-1,0 1,0 0,1-1,-1 1,0 0,1-1,-1 0,0 1,1-1,-1 0,0 0,1 0,-1 0,0 0,1 0,-1 0,2 0,4-3,0 0,0 0,-1 0,0-1,0 0,0 0,0-1,9-8,13-10,-27 22,0 0,0 1,0-1,0 0,0 0,0 1,0-1,0 1,0-1,1 1,-1-1,0 1,0 0,1 0,-1-1,0 1,0 0,1 0,-1 0,0 0,1 1,-1-1,0 0,0 0,2 1,-1 1,-1-1,0 1,1-1,-1 1,0-1,0 1,0 0,0-1,0 1,0 0,0 0,-1 0,1 0,-1 0,1 3,2 15,-1 0,0 1,-2-1,0 0,-5 25,1 37,4-81,-1 0,1 0,0 0,0 0,0 0,0 0,0 0,0 0,0 0,1 0,-1 0,0 0,0 0,1 0,-1 0,1 0,-1 0,1 0,-1 0,1-1,-1 1,1 0,0 0,0-1,-1 1,1 0,0-1,0 1,0-1,0 1,-1-1,1 1,0-1,0 0,0 1,0-1,0 0,0 0,0 0,0 0,0 0,0 0,0 0,0 0,0 0,0 0,0 0,0-1,0 1,2-1,2-1,1-1,-1 1,0-1,1 0,-1-1,-1 1,7-6,-1 0,-6 6,0 0,0-1,-1 0,1 0,-1 0,0 0,3-5,-6 9,0 0,0 0,0 0,0 0,0 0,0 0,-1 0,1 0,0 0,0 0,0 1,0-1,0 0,0 0,0 0,-1 0,1 0,0 0,0 0,0 0,0 0,0 0,0 0,-1 0,1 0,0 0,0 0,0-1,0 1,0 0,0 0,0 0,-1 0,1 0,0 0,0 0,0 0,0 0,0 0,0 0,0-1,0 1,0 0,0 0,0 0,0 0,-1 0,1 0,0 0,0-1,0 1,0 0,0 0,0 0,0 0,0 0,0 0,0 0,0-1,0 1,0 0,0 0,0 0,1 0,-1 0,-10 6,-3 6,1 1,0 0,1 1,1 1,0 0,1 0,-14 33,23-46,0 0,-1 0,1 0,0 0,0 0,0 0,0 0,1 1,-1-1,1 0,-1 0,1 0,-1 0,1 0,0 0,0-1,0 1,0 0,3 2,-3-1,1-1,0 1,-1 0,0-1,0 1,0 0,0 0,0 0,0 0,-1 0,1 3,-2 4,-1 0,0 0,0 0,-1 0,0-1,-1 1,-6 11,-5 14,15-33,-1-1,0 1,1 1,-1-1,1 0,0 0,0 0,0 0,0 0,0 0,0 0,0 0,1 0,-1 0,1 0,0 0,-1 0,1 0,0 0,0 0,0 0,2 2,8 16,-11-17,1-1,-1 1,1-1,-1 1,0-1,1 1,-1-1,-1 1,1-1,0 1,-1-1,1 0,-2 5,-17 32,16-35,0 1,1-1,-1 1,1 0,0-1,1 1,-1 0,1 0,0 1,-1 8,2-13,1 0,-1 1,0-1,1 0,0 1,-1-1,1 0,-1 0,1 1,0-1,0 0,0 0,0 0,0 0,0 0,0 0,0 0,0-1,0 1,1 0,-1-1,0 1,0-1,1 1,2 0,-3-1,0 0,0 0,0 1,0-1,0 0,0 1,0-1,-1 1,1-1,0 1,0-1,0 1,0 0,-1-1,1 1,0 0,-1-1,1 1,0 0,-1 0,1 0,-1 0,1 0,-1 0,0 0,1 0,-1 0,0 0,0 0,1 0,-1 0,0 0,0 1,-2 5,-1-1,1 0,-1 1,0-1,0 0,-1 0,-5 6,9-12,-12 18</inkml:trace>
  <inkml:trace contextRef="#ctx0" brushRef="#br0" timeOffset="1">1 1037,'1529'0,"-1352"10,6-1,755-10,-921 2,0 1,24 5,-35-6,11 2</inkml:trace>
</inkml:ink>
</file>

<file path=word/ink/ink31.xml><?xml version="1.0" encoding="utf-8"?>
<inkml:ink xmlns:inkml="http://www.w3.org/2003/InkML">
  <inkml:definitions>
    <inkml:context xml:id="ctx0">
      <inkml:inkSource xml:id="inkSrc0">
        <inkml:traceFormat>
          <inkml:channel name="X" type="integer" min="-2.14748E9" max="2.14748E9" units="cm"/>
          <inkml:channel name="Y" type="integer" min="-2.14748E9" max="2.14748E9" units="cm"/>
        </inkml:traceFormat>
        <inkml:channelProperties>
          <inkml:channelProperty channel="X" name="resolution" value="1000" units="1/cm"/>
          <inkml:channelProperty channel="Y" name="resolution" value="1000" units="1/cm"/>
        </inkml:channelProperties>
      </inkml:inkSource>
      <inkml:timestamp xml:id="ts0" timeString="2021-09-06T08:09:30.963"/>
    </inkml:context>
    <inkml:brush xml:id="br0">
      <inkml:brushProperty name="width" value="0.05" units="cm"/>
      <inkml:brushProperty name="height" value="0.05" units="cm"/>
      <inkml:brushProperty name="color" value="#AB008B"/>
      <inkml:brushProperty name="ignorePressure" value="1"/>
    </inkml:brush>
  </inkml:definitions>
  <inkml:trace contextRef="#ctx0" brushRef="#br0">642 0,'-198'186,"95"-80,96-98,-65 58,58-53,1 0,-1-1,-1-1,0 0,-1-1,0-1,-31 14,45-22,-1 0,1 0,-1 0,1-1,-1 1,0-1,1 1,-1-1,0 0,1 0,-1 0,0 0,1 0,-1-1,1 1,-1-1,0 0,1 0,-1 0,1 0,-1 0,-2-2,2 0,0-1,-1 1,1 0,0-1,1 0,-1 0,1 0,-1 0,1 0,1 0,-1-1,-1-5,-1-6,0-1,1 1,1-1,0-31,3 13,7-45,-8 76,1-1,-1 1,1-1,1 1,-1 0,0 0,1 0,0 0,0 0,0 0,1 0,4-6,-4 8,0 0,-1 0,1 0,0 1,0-1,0 1,0 0,0 0,0 0,0 0,1 0,-1 1,0-1,0 1,1 0,-1 0,0 0,5 1,5 0,-1 2,1-1,-1 2,1 0,-1 0,0 1,0 0,-1 1,14 9,10 11,46 40,-35-27,54 57,-74-69,-21-22,1 0,0 0,0 0,0-1,0 0,1 0,0 0,-1-1,12 4,-4-3</inkml:trace>
</inkml:ink>
</file>

<file path=word/ink/ink32.xml><?xml version="1.0" encoding="utf-8"?>
<inkml:ink xmlns:inkml="http://www.w3.org/2003/InkML">
  <inkml:definitions>
    <inkml:context xml:id="ctx0">
      <inkml:inkSource xml:id="inkSrc0">
        <inkml:traceFormat>
          <inkml:channel name="X" type="integer" min="-2.14748E9" max="2.14748E9" units="cm"/>
          <inkml:channel name="Y" type="integer" min="-2.14748E9" max="2.14748E9" units="cm"/>
        </inkml:traceFormat>
        <inkml:channelProperties>
          <inkml:channelProperty channel="X" name="resolution" value="1000" units="1/cm"/>
          <inkml:channelProperty channel="Y" name="resolution" value="1000" units="1/cm"/>
        </inkml:channelProperties>
      </inkml:inkSource>
      <inkml:timestamp xml:id="ts0" timeString="2021-09-06T08:07:33.701"/>
    </inkml:context>
    <inkml:brush xml:id="br0">
      <inkml:brushProperty name="width" value="0.05" units="cm"/>
      <inkml:brushProperty name="height" value="0.05" units="cm"/>
      <inkml:brushProperty name="color" value="#008C3A"/>
      <inkml:brushProperty name="ignorePressure" value="1"/>
    </inkml:brush>
  </inkml:definitions>
  <inkml:trace contextRef="#ctx0" brushRef="#br0">882 1982,'-31'1,"-1"-2,1-1,0-1,-54-13,58 8,1 1,-27-11,45 15,0-1,1 0,-1-1,1 1,0-1,0-1,-9-9,7 6,0-2,0 1,1-1,0 0,1-1,0 0,1 0,1 0,0-1,0 0,1 0,1 0,0-1,1 1,-1-27,3 36,0 0,1-1,0 1,-1 0,2 0,-1 0,0 0,1 1,-1-1,1 0,0 0,4-4,1-1,1 1,0 0,9-8,-9 10,-1 0,-1-1,1 1,-1-2,6-7,-12 15,0-1,1 1,-1-1,1 0,-1 1,0-1,1 0,-1 1,0-1,1 1,-1-1,0 0,0 0,0 1,0-1,0 0,0 1,0-1,0 0,0 0,0 1,0-1,0 0,-1 1,1-1,0 0,0 1,-1-1,1 0,0 1,-1-1,1 1,-1-1,1 1,-1-1,1 1,-1-1,1 1,-1-1,1 1,-1 0,0-1,1 1,-1 0,0-1,1 1,-2 0,-4-2,0 1,0 0,0 0,-10 0,3 0,-11-4,0-1,0-2,-38-16,32 12,26 10,0 0,0 0,1 0,-1-1,1 1,0-1,-1 0,1 0,1 0,-1 0,-4-7,-22-43,12 17,1 10,8 13,0-1,0 1,2-1,-1-1,2 1,-6-26,9 32,-14-93,14 85,1 0,1 0,1-1,3-21,-3 34,0 0,0 0,0 0,1 0,0 0,0 0,0 0,0 0,0 1,1-1,0 1,0 0,0 0,0 0,0 0,0 1,1-1,0 1,-1-1,1 1,0 1,0-1,0 0,5 0,9-3,0 1,1 2,-1-1,24 2,-28 0,3-1,-17 2,0 0,0 0,0 0,0 0,0 0,-1-1,1 1,0 0,0 0,0 0,0 0,0 0,0 0,0-1,0 1,0 0,0 0,0 0,0 0,0 0,0-1,0 1,0 0,0 0,0 0,0 0,0 0,0-1,0 1,0 0,0 0,0 0,0 0,0 0,0-1,0 1,0 0,0 0,1 0,-1 0,0 0,0 0,0 0,0-1,0 1,0 0,1 0,-24-10,1-1,0-1,0-1,-19-16,2 2,29 21,1 0,-1-1,1 0,1 0,-1-1,1 0,1-1,-1 0,1 0,1 0,0-1,0 0,-4-12,1 0,0-1,2-1,1 1,1-1,1 0,-2-39,5 54,1-1,1 1,0-1,0 0,1 1,0-1,1 1,0 0,0 0,1 0,0 0,0 1,1-1,1 1,-1 0,1 1,0-1,1 1,9-7,-5 5,0 2,1 0,0 0,0 1,1 0,-1 1,1 1,1 0,-1 1,0 0,19-1,14 1,0 3,47 5,-75-4,4 1,-1 1,1 1,34 11,-51-14,0 0,0 0,0 0,0-1,0 1,0-2,0 1,0 0,0-1,0 0,0 0,0 0,0-1,-1 1,1-1,0-1,5-3,7-4,-1-2,0 0,16-16,-15 12,12-10,-18 15,1 1,22-16,-28 22,-1 1,1 1,0-1,0 1,0 0,0 0,0 1,0 0,1 0,7 0,5 0,1 1,-1 1,29 4,-41-3,0 0,0 0,-1 0,1 1,0 0,-1 0,0 1,1 0,-1 0,-1 0,1 1,7 7,-5-2,0 1,0-1,-2 1,8 14,8 13,-21-35,1-1,0 0,0 0,0-1,0 1,0 0,0-1,1 1,-1-1,0 0,1 1,-1-1,1-1,0 1,-1 0,1 0,0-1,3 1,8-1,-1 1,23-3,-11 0,16 0,-24 0,0 1,0 1,1 0,-1 1,21 5,-35-5,0 0,1 0,-1 1,0 0,0-1,0 1,-1 0,1 0,0 1,-1-1,1 0,-1 1,0 0,0-1,0 1,2 3,2 7,0 0,7 23,3 5,-14-39,-1 1,1-1,-1 0,1 0,0 0,0 0,0 0,0 0,1 0,-1 0,0-1,1 1,-1-1,1 0,0 0,-1 0,1 0,0 0,0-1,3 1,7 1,0-1,0-1,16-1,-8 0,46-1,90 2,-155 0,1 0,-1 0,1 0,-1 1,1-1,-1 1,1 0,-1-1,0 1,1 0,-1 1,0-1,0 0,0 1,0-1,0 1,0-1,0 1,0 0,-1 0,1 0,-1 0,1 0,-1 0,2 4,-2-2,0-1,0 1,-1-1,0 1,1 0,-1-1,-1 1,1-1,0 1,-1-1,0 1,1-1,-1 1,-1-1,1 1,0-1,-4 5,3-5,1-1,-1 1,1-1,-1 0,0 0,0 0,0 0,-1 0,1 0,0-1,-1 1,1-1,-1 1,1-1,-1 0,-3 1,-2 0,-1 0,1-1,-18 0,-18 3,43-3,0-1,-1 1,1-1,-1 1,1-1,0 1,-1 0,1-1,0 1,-1 0,1 0,0 0,0 0,0 0,0 1,0-1,0 0,0 0,1 0,-1 1,0-1,1 1,-1-1,1 0,-1 1,1-1,0 1,-1-1,1 1,0-1,0 1,0-1,0 1,1-1,-1 3,1 0,0 1,0-1,1 0,-1 1,1-1,0 0,0 0,0 0,1 0,4 5,6 4,1 0,1-2,19 14,-15-12,24 22,-37-30,-1 0,0 1,0 0,0 1,-1-1,0 1,0 0,3 8,11 22,9 25,-25-57,-1-1,0 1,0 0,0 0,0-1,-1 1,1 0,-1 0,-1 0,0 8,0-11,0 1,0 0,0 0,-1 0,1-1,0 1,-1-1,0 1,0-1,0 0,0 1,0-1,0 0,0 0,-1-1,1 1,-1 0,0-1,1 1,-1-1,-4 2,-6 0,-1 1,1-2,-23 3,24-5,0 2,-20 5,31-7,0 0,-1 0,1 1,0-1,-1 1,1-1,0 1,0 0,-1 0,1-1,0 1,0 0,0 0,0 0,0 0,0 0,0 0,1 0,-1 1,0-1,0 0,1 0,-1 1,1-1,-1 0,1 1,0-1,-1 0,1 1,0-1,0 1,0-1,0 0,0 1,0-1,1 1,-1-1,0 0,1 1,-1-1,1 0,-1 0,1 1,0-1,-1 0,2 2,5 7,1 1,-1-1,2-1,11 12,-10-11,-1-1,37 44,-42-48,-1-1,0 1,0 0,-1 0,1 0,-1 0,0 0,0 0,-1 0,2 7,-3-10,0 0,0 0,0 0,0 0,0 0,-1 0,1 0,0 0,-1 0,0 0,1 0,-1 0,0 0,0 0,0 0,0-1,-1 1,1 0,0-1,-1 1,-2 1,-1 1,-1 0,-1 0,1-1,0 0,-8 2,10-3,-1-1,1 1,-1 0,1 0,0 0,0 1,0 0,0-1,0 1,1 1,-1-1,-3 5,3 0,1 0,0 0,0 0,1 0,0 0,0 1,1-1,0 1,0 0,1 11,2 9,9 51,6 2,9 61,-26-141,1 0,-1 0,0-1,0 1,0 0,0 0,0 0,0-1,0 1,-1 0,1 0,-1-1,1 1,-1 0,0-1,1 1,-1 0,0-1,0 1,0-1,0 1,-2 0,0 0,0 0,0 0,0-1,-1 0,1 0,0 1,-1-2,1 1,-1 0,-5 0,-18 0,-41-2,12 0,53 1,1 0,-1 0,1 0,-1 1,1-1,-1 1,1-1,-1 1,1 0,0 0,0 0,-5 3,6-3,0 0,0 0,0 0,0 0,0 0,0 1,0-1,1 0,-1 1,0-1,1 0,-1 1,1-1,-1 1,1-1,0 3,0 3,0 1,1 0,0 0,0 0,1-1,4 13,2 18,-8-37,1 0,-1 0,0 0,0 0,-1 0,1 0,0 0,0 0,0 0,-1 0,1 0,0 0,-1 0,1 0,-1 0,1-1,-1 1,1 0,-1 0,0 0,0-1,0 2,-1-1,0 0,0 0,0 0,0 0,-1 0,1 0,0-1,0 1,-5 0,-5-1,0 0,0 0,-14-3,13 2,-31-4,-70-17,57 11,-94-6,11 3,110 9</inkml:trace>
</inkml:ink>
</file>

<file path=word/ink/ink33.xml><?xml version="1.0" encoding="utf-8"?>
<inkml:ink xmlns:inkml="http://www.w3.org/2003/InkML">
  <inkml:definitions>
    <inkml:context xml:id="ctx0">
      <inkml:inkSource xml:id="inkSrc0">
        <inkml:traceFormat>
          <inkml:channel name="X" type="integer" min="-2.14748E9" max="2.14748E9" units="cm"/>
          <inkml:channel name="Y" type="integer" min="-2.14748E9" max="2.14748E9" units="cm"/>
        </inkml:traceFormat>
        <inkml:channelProperties>
          <inkml:channelProperty channel="X" name="resolution" value="1000" units="1/cm"/>
          <inkml:channelProperty channel="Y" name="resolution" value="1000" units="1/cm"/>
        </inkml:channelProperties>
      </inkml:inkSource>
      <inkml:timestamp xml:id="ts0" timeString="2021-09-06T08:08:47.448"/>
    </inkml:context>
    <inkml:brush xml:id="br0">
      <inkml:brushProperty name="width" value="0.05" units="cm"/>
      <inkml:brushProperty name="height" value="0.05" units="cm"/>
      <inkml:brushProperty name="color" value="#AB008B"/>
      <inkml:brushProperty name="ignorePressure" value="1"/>
    </inkml:brush>
  </inkml:definitions>
  <inkml:trace contextRef="#ctx0" brushRef="#br0">87 4,'0'-3,"0"2,0 4,0 8,0 11,0 13,0 17,0 4,0 0,0-8,0-8,0-8,0-10</inkml:trace>
  <inkml:trace contextRef="#ctx0" brushRef="#br0" timeOffset="989.58">106 709,'3'0,"1"9,-1 12,0 9,-1 7,0 5,-2 0,1-1,-1-1,0-4,3-3,0-6</inkml:trace>
  <inkml:trace contextRef="#ctx0" brushRef="#br0" timeOffset="1507.05">106 1307,'0'12,"0"10,0 14,0 8,3 5,1-2,-1-5,0-7,-1-9</inkml:trace>
  <inkml:trace contextRef="#ctx0" brushRef="#br0" timeOffset="2039.9">106 1944,'0'12,"0"16,0 12,0 6,0-3,0-2,0-5,0-9</inkml:trace>
  <inkml:trace contextRef="#ctx0" brushRef="#br0" timeOffset="2492.75">87 2528,'0'9,"0"18,0 8,0 3,0 2,0-4,0-7</inkml:trace>
  <inkml:trace contextRef="#ctx0" brushRef="#br0" timeOffset="2887.62">34 2949,'0'15,"0"20,0 22,3 7,4 2,4-1,0-9,-2-14</inkml:trace>
  <inkml:trace contextRef="#ctx0" brushRef="#br0" timeOffset="3431.02">0 3655,'0'9,"6"24,2 16,2 7,1-1,-3-5,-2-8,-3-5,-1-6,-1-7</inkml:trace>
  <inkml:trace contextRef="#ctx0" brushRef="#br0" timeOffset="3870.77">53 4237,'0'3,"0"10,0 6,0 0</inkml:trace>
  <inkml:trace contextRef="#ctx0" brushRef="#br0" timeOffset="5325.88">86 4397</inkml:trace>
  <inkml:trace contextRef="#ctx0" brushRef="#br0" timeOffset="23106.36">210 201,'113'-9,"1"0,-91 9,2-1,0 2,43 6,-60-5,0 0,1 0,-1 1,0 1,0-1,-1 1,1 0,-1 1,0 0,0 0,11 11,38 37,34 37,-77-74,0 0,0 1,-2 0,11 21,-3 5,20 67,-1-1,-28-85</inkml:trace>
  <inkml:trace contextRef="#ctx0" brushRef="#br0" timeOffset="24417.93">898 781,'21'0,"-11"-1,0 1,0 0,0 1,0 0,0 1,-1-1,11 5,-15-4,-1 0,1-1,-1 1,1-1,0 0,-1-1,9 2,-11-3,0 1,-1 0,1-1,-1 1,1 0,-1-1,1 0,-1 1,1-1,-1 0,0 0,1 0,-1 0,0 0,0 0,0 0,0 0,0 0,0-1,0 1,0 0,0-1,0 1,-1-1,1 1,0-4,3-6,-1 0,-1-1,0 1,-1-1,1-15,-6-63,2 38,1 21,0 5</inkml:trace>
</inkml:ink>
</file>

<file path=word/ink/ink34.xml><?xml version="1.0" encoding="utf-8"?>
<inkml:ink xmlns:inkml="http://www.w3.org/2003/InkML">
  <inkml:definitions>
    <inkml:context xml:id="ctx0">
      <inkml:inkSource xml:id="inkSrc0">
        <inkml:traceFormat>
          <inkml:channel name="X" type="integer" min="-2.14748E9" max="2.14748E9" units="cm"/>
          <inkml:channel name="Y" type="integer" min="-2.14748E9" max="2.14748E9" units="cm"/>
        </inkml:traceFormat>
        <inkml:channelProperties>
          <inkml:channelProperty channel="X" name="resolution" value="1000" units="1/cm"/>
          <inkml:channelProperty channel="Y" name="resolution" value="1000" units="1/cm"/>
        </inkml:channelProperties>
      </inkml:inkSource>
      <inkml:timestamp xml:id="ts0" timeString="2021-09-06T08:07:33.681"/>
    </inkml:context>
    <inkml:brush xml:id="br0">
      <inkml:brushProperty name="width" value="0.05" units="cm"/>
      <inkml:brushProperty name="height" value="0.05" units="cm"/>
      <inkml:brushProperty name="color" value="#E71224"/>
      <inkml:brushProperty name="ignorePressure" value="1"/>
    </inkml:brush>
  </inkml:definitions>
  <inkml:trace contextRef="#ctx0" brushRef="#br0">119 3474,'1'-10,"1"0,0 0,1 0,0 1,0-1,8-14,-3 8,59-117,-41 85,25-62,-12-2,-35 94,0-1,-1 1,-1 0,0-28,-4-51,2-204,7 236,18-76,-7 45,-15 82,0 0,1 0,0 0,1 1,1 0,0 0,1 0,0 1,1 0,14-17,31-34,4 2,63-54,-108 105,9-8,-2 0,19-22,-32 33,-1-1,1 0,-2 0,1 0,-1-1,0 1,-1-1,0 0,3-15,0-25,-2 0,-2 1,-6-61,0 22,6-67,1 128,0 0,2 1,15-49,2 15,2 1,3 2,57-90,-69 127,0 1,1 0,20-17,18-19,-39 38,-1-1,-1 0,0-1,-1 0,-1-1,-1-1,-1 1,0-2,-2 1,9-36,-14 44,1-1,1 1,0 0,1 0,0 0,1 1,0 0,0 0,1 0,12-13,-13 18,0 0,1 0,0 0,0 1,0 0,1 1,-1-1,1 1,0 1,0 0,1 0,-1 0,0 1,1 0,0 1,8-1,82 4,-71-1,0 0,41-5,-50 1,29-4,-45 7,-1 0,1 0,0 0,0 0,0 1,0-1,0 1,-1 0,1 0,0 0,-1 0,6 2,-7-1,1 0,-1 0,1-1,-1 1,1 0,-1 0,0 0,0 1,0-1,0 0,-1 0,1 0,-1 1,1-1,-1 0,1 5,-2 44,0-35,-4 158,4-163,-1 0,0 0,-1-1,0 1,-1 0,0-1,-10 18,-48 68,32-53,-2 7,2 1,-32 74,58-113,1-1,0 0,0 1,1-1,-1 22,4 61,0-62,2 5,0-1,3 1,11 41,40 103,-53-170,38 105,-41-112,0 1,0 0,-1-1,1 1,-1 0,0-1,0 1,0 0,-1-1,0 1,0 0,0-1,0 1,-1-1,0 1,0-1,0 0,0 0,-1 0,-3 5,-3 2,0 0,0-1,0 0,-2-1,-19 15,23-18,0 0,0 1,0 0,1 0,0 0,0 1,1 0,0 0,0 0,1 1,0 0,1 0,0 0,0 0,1 0,-2 12,-1 17,2-1,4 69,0-64,2 56,-2 152,-3-233,-1 0,-1 0,0 0,-1-1,-1 0,0 0,-1 0,-1-1,0 0,-1 0,-17 21,20-28,1 0,1 1,-1 0,2 0,-1 0,1 0,0 0,1 1,0-1,-1 18,2 7,5 57,-3-72,25 208,-24-217,0-1,-1 1,0 0,-1 18,-1-24,1 0,-1 0,0-1,0 1,-1 0,1-1,-1 1,0 0,1-1,-2 0,1 1,0-1,-1 0,-4 4,-10 9,-9 8,-38 47,57-61,1-1,0 1,0 1,1-1,0 1,0-1,1 2,1-1,-3 13,3 4,1-4</inkml:trace>
  <inkml:trace contextRef="#ctx0" brushRef="#br0" timeOffset="1">630 3476,'-6'-7,"0"-1,0 0,1-1,0 1,-4-11,-2-3,3 8,1-1,1-1,1 0,0 1,1-1,0-1,2 1,0-1,0 1,2-1,0 1,1-1,5-25,-5 36,1 1,0-1,1 1,0 0,-1-1,2 1,-1 1,0-1,1 0,0 1,0 0,1 0,-1 0,9-6,6-2,2 0,31-12,4-3,-38 17,0-1,0 0,-1-1,16-15,-28 22,-1 0,1 0,-1 0,0 0,-1-1,1 1,-1-1,0 0,-1 0,1 0,-1 0,0-1,-1 1,0-1,0 1,0-1,0-6,-6-128,3-93,5 217,1-1,0 1,1 0,1 0,8-17,6-18,-8 17,-2-1,-1 0,-2 0,-1-1,1-45,-9-83,3-72,3 208,1 1,1 0,2 0,0 0,20-41,18-60,-32 75,34-112,-40 147,1 1,17-26,8-17,38-106,-62 142,36-106,-35 105,-11 26,0 0,0 0,1-1,-1 1,0 0,0 0,0 0,1-1,-1 1,0 0,0 0,1 0,-1 0,0 0,0-1,1 1,-1 0,0 0,1 0,-1 0,0 0,0 0,1 0,-1 0,0 0,1 0,-1 0,0 0,0 0,1 0,-1 1,10 13,-4 4,0 1,-1 0,-1 0,2 20,2 86,-6-99,2 458,-5-341,1-129,0-1,0 0,-2 0,1 0,-2 0,0-1,0 1,-1-1,-1 1,0-1,-13 22,-1-3,2 2,1 0,1 1,-16 58,14-29,-13 112,24-116,4-25,-2 0,-16 59,-18 22,-63 133,94-233,1 0,1 1,1 0,0-1,1 1,0 1,2-1,0 0,0 0,2 1,0-1,5 24,5 8,3 0,34 79,10 35,-54-146,-1-1,0 1,-2 0,1 0,-2 0,0 0,-1 0,-1 0,-1 0,0 0,-5 15,5-22,-1-1,0 0,0-1,-1 1,1-1,-2 0,-8 9,-47 43,39-40,-2 3</inkml:trace>
  <inkml:trace contextRef="#ctx0" brushRef="#br0" timeOffset="2">455 3459,'-1'-6,"1"-1,-2 1,1-1,-1 1,0 0,-2-7,-5-14,-2-21,3-1,-3-65,7-99,4 145,-1 41,2 0,0 0,2 0,1 0,2 0,0 1,2 0,0 0,23-44,-16 42,54-92,-60 107,0 0,1 0,1 2,0-1,0 1,21-15,50-21,-58 35,-1-2,0 0,40-33,-58 42,1 0,-1-1,0 0,0 0,-1-1,1 1,-1-1,-1 0,0 0,0-1,0 1,-1 0,0-1,0 0,-1 1,0-1,0-15,-5-52,2 47,1 0,0 0,7-45,-2 59,1-1,0 1,1 1,1-1,0 1,1 0,11-14,14-24,-21 27,0-1,-1-1,-2 0,-1 0,-1-1,-1 0,4-37,-5-15,-5-101,0 173,1 1,-1 0,1-1,1 1,-1 0,1-1,0 1,0 0,1 0,3-5,6-9,21-27,-16 25,3-7,8-8,33-61,-54 84,-1 0,0 0,0-1,-2 0,0 0,0 0,-2 0,2-23,-7-141,0 41,3 134,0 0,0 1,0-1,1 0,-1 0,1 0,0 0,1 0,-1 0,0 1,1-1,3-4,-3 5,0 1,1-1,-1 1,1 0,0 0,-1 0,1 0,0 0,0 1,0-1,1 1,-1 0,0 0,7-1,-4 0,0 1,0 0,0 0,0 0,1 1,-1 0,0 1,0-1,11 3,-13-2,0 1,-1 0,1-1,0 2,-1-1,1 0,-1 0,0 1,1 0,-1 0,-1 0,1 0,0 0,-1 1,3 4,7 14,-1 1,-1 0,-1 0,-1 1,-1 0,7 46,6 153,-19-211,2 508,-5-412,2-100,0 0,-1 0,-1 0,1 0,-1 0,-1 0,-6 15,0-5,-1 0,-14 16,15-21,-10 12,1 1,2 1,0 0,2 1,-15 42,15-17,3 0,-4 61,2-17,-27 92,19-98,5-32,-3-1,-28 62,41-103,0 0,2 1,0 0,0 0,0 19,2 93,2-85,2 67,-2 78,0-188,1 0,-1 0,0 0,-1 0,1 0,0 0,-1 0,1 0,-1 0,1 0,-1 0,0 0,0 0,0-1,0 1,0 0,0-1,-1 1,1-1,0 1,-1-1,1 1,-1-1,0 0,1 0,-1 0,0 0,0 0,1 0,-1 0,0-1,0 1,0-1,0 1,0-1,0 0,0 0,-3 0,-39 9,0 2,-75 29,68-22,44-16,-1 1,0 0,0 0,-12 8,18-10,0 0,0 0,0 1,1-1,-1 1,1 0,-1-1,1 1,0 0,-1 0,1 0,0 0,0 0,0 0,1 0,-1 0,0 0,0 4,1 7,0-1,1 0,1 1,0-1,0 0,1 0,7 16,-5-11,0 1,3 20,-8-36,1 0,-1 0,0 0,0 1,0-1,0 0,0 0,0 0,-1 0,1 0,-1-1,1 1,-1 0,0 0,0 0,0 0,0 0,0-1,0 1,-2 2,1-3,0 0,0 0,0 0,0 0,0 0,0-1,0 1,0 0,0-1,0 0,0 1,0-1,-1 0,1 0,0 0,0 0,0-1,-4 0,-14-4,1-1,0 0,-27-15,23 10,-37-11,18 10,16 3,0 2,-1 0,0 2,-54-3,-13 11,42-1,-1-2,-52-6,92 4,-1-1,-18-6,15 2</inkml:trace>
</inkml:ink>
</file>

<file path=word/ink/ink35.xml><?xml version="1.0" encoding="utf-8"?>
<inkml:ink xmlns:inkml="http://www.w3.org/2003/InkML">
  <inkml:definitions>
    <inkml:context xml:id="ctx0">
      <inkml:inkSource xml:id="inkSrc0">
        <inkml:traceFormat>
          <inkml:channel name="X" type="integer" min="-2.14748E9" max="2.14748E9" units="cm"/>
          <inkml:channel name="Y" type="integer" min="-2.14748E9" max="2.14748E9" units="cm"/>
        </inkml:traceFormat>
        <inkml:channelProperties>
          <inkml:channelProperty channel="X" name="resolution" value="1000" units="1/cm"/>
          <inkml:channelProperty channel="Y" name="resolution" value="1000" units="1/cm"/>
        </inkml:channelProperties>
      </inkml:inkSource>
      <inkml:timestamp xml:id="ts0" timeString="2021-09-06T08:07:33.702"/>
    </inkml:context>
    <inkml:brush xml:id="br0">
      <inkml:brushProperty name="width" value="0.05" units="cm"/>
      <inkml:brushProperty name="height" value="0.05" units="cm"/>
      <inkml:brushProperty name="color" value="#F6630D"/>
      <inkml:brushProperty name="ignorePressure" value="1"/>
    </inkml:brush>
  </inkml:definitions>
  <inkml:trace contextRef="#ctx0" brushRef="#br0">38 0,'-1'1,"0"-1,1 0,-1 0,0 1,1-1,-1 0,0 1,1-1,-1 1,1-1,-1 1,1-1,-1 1,1-1,-1 1,1-1,-1 1,1 0,0-1,-1 1,1 0,0 0,-7 19,6-16,-5 20,1 1,2 0,1 0,0 0,3 27,0-21,1 4,1 0,2 0,2 0,11 35,-14-55,3 23,-1 0,-2 0,-2 0,-4 48,2-32,9 191,0-75,5 53,-3-124,21 135,-25-182,-3 1,-3 99,-2-76,0-48,-6 29,0 12,5-32,-1 2,2 0,1 0,7 41,-7-77,1 0,-1-1,1 1,-1 0,1-1,0 1,0-1,1 0,-1 1,0-1,1 0,-1 1,1-1,0 0,2 2,1-1,0 0,0-1,0 1,0-1,11 3,-12-3,24 6,0 0,38 4,-63-11,0 0,0-1,0 1,0 0,0 1,-1-1,1 0,0 1,-1 0,1-1,-1 1,1 0,-1 0,0 0,0 1,0-1,0 1,0-1,0 1,-1-1,2 5,3 6,-2 0,0 0,4 23,-1-8,-6-21,1 0,0 1,0-1,1 0,0-1,0 1,1 0,-1-1,1 0,1 0,8 9,0-5</inkml:trace>
</inkml:ink>
</file>

<file path=word/ink/ink36.xml><?xml version="1.0" encoding="utf-8"?>
<inkml:ink xmlns:inkml="http://www.w3.org/2003/InkML">
  <inkml:definitions>
    <inkml:context xml:id="ctx0">
      <inkml:inkSource xml:id="inkSrc0">
        <inkml:traceFormat>
          <inkml:channel name="X" type="integer" min="-2.14748E9" max="2.14748E9" units="cm"/>
          <inkml:channel name="Y" type="integer" min="-2.14748E9" max="2.14748E9" units="cm"/>
        </inkml:traceFormat>
        <inkml:channelProperties>
          <inkml:channelProperty channel="X" name="resolution" value="1000" units="1/cm"/>
          <inkml:channelProperty channel="Y" name="resolution" value="1000" units="1/cm"/>
        </inkml:channelProperties>
      </inkml:inkSource>
      <inkml:timestamp xml:id="ts0" timeString="2021-09-06T08:07:33.703"/>
    </inkml:context>
    <inkml:brush xml:id="br0">
      <inkml:brushProperty name="width" value="0.05" units="cm"/>
      <inkml:brushProperty name="height" value="0.05" units="cm"/>
      <inkml:brushProperty name="color" value="#F6630D"/>
      <inkml:brushProperty name="ignorePressure" value="1"/>
    </inkml:brush>
  </inkml:definitions>
  <inkml:trace contextRef="#ctx0" brushRef="#br0">1 2676,'4'-7,"1"1,0-1,0 1,0 0,11-9,16-19,30-70,-38 61,-16 26,0 0,-1 0,0-1,-2 0,0 0,-1-1,2-28,-1-136,-6 122,1-1950,0 1989</inkml:trace>
</inkml:ink>
</file>

<file path=word/ink/ink37.xml><?xml version="1.0" encoding="utf-8"?>
<inkml:ink xmlns:inkml="http://www.w3.org/2003/InkML">
  <inkml:definitions>
    <inkml:context xml:id="ctx0">
      <inkml:inkSource xml:id="inkSrc0">
        <inkml:traceFormat>
          <inkml:channel name="X" type="integer" min="-2.14748E9" max="2.14748E9" units="cm"/>
          <inkml:channel name="Y" type="integer" min="-2.14748E9" max="2.14748E9" units="cm"/>
        </inkml:traceFormat>
        <inkml:channelProperties>
          <inkml:channelProperty channel="X" name="resolution" value="1000" units="1/cm"/>
          <inkml:channelProperty channel="Y" name="resolution" value="1000" units="1/cm"/>
        </inkml:channelProperties>
      </inkml:inkSource>
      <inkml:timestamp xml:id="ts0" timeString="2021-09-06T08:07:33.708"/>
    </inkml:context>
    <inkml:brush xml:id="br0">
      <inkml:brushProperty name="width" value="0.05" units="cm"/>
      <inkml:brushProperty name="height" value="0.05" units="cm"/>
      <inkml:brushProperty name="color" value="#CC0066"/>
      <inkml:brushProperty name="ignorePressure" value="1"/>
    </inkml:brush>
  </inkml:definitions>
  <inkml:trace contextRef="#ctx0" brushRef="#br0">178 720,'0'842,"0"-830,1-1,0 0,4 17,-1-13</inkml:trace>
  <inkml:trace contextRef="#ctx0" brushRef="#br0" timeOffset="1">1078 738,'1'6,"0"0,0 0,0 0,1-1,0 1,0-1,6 10,6 18,-7-5,-2 1,-1 0,-1 0,-1 1,-3 31,3 36,6-32,-4-42,1 30,-6 37,0-50,1 1,8 57,13 34,-16-97</inkml:trace>
  <inkml:trace contextRef="#ctx0" brushRef="#br0" timeOffset="2">19 805,'306'-10,"-80"6,-13 1,-140-6,-44 5,43-1,191 5,-246 0</inkml:trace>
  <inkml:trace contextRef="#ctx0" brushRef="#br0" timeOffset="3">1 750,'10'0,"1"-1,-1 0,0-1,0 0,1 0,-2-1,1-1,0 1,-1-2,1 1,-1-1,0-1,-1 0,1 0,13-14,2-5,-1-2,-1-1,24-40,-15 22,47-60,-61 84,-5 6,0-1,-1 0,-1 0,-1-1,0 0,-1-1,7-26,-4-32,-10 56,2 1,6-25,-9 44,0 0,0 0,0-1,1 1,-1 0,0 0,1-1,-1 1,1 0,0 0,-1 0,1 0,0 0,-1 0,1 0,0 0,0 0,0 0,0 1,0-1,0 0,0 0,0 1,0-1,1 1,-1-1,0 1,0 0,0-1,1 1,-1 0,0 0,0 0,1 0,-1 0,0 0,0 0,1 0,-1 0,0 0,0 1,1-1,-1 1,0-1,0 1,0-1,0 1,0 0,2 1,6 4,0 1,0 0,-1 1,11 12,-17-18,62 66,-3 2,-3 4,-4 1,56 102,-106-169,1 0,0 0,1-1,0 0,0 0,0 0,1-1,0 1,0-2,16 10,-15-9,-1 1,1 0,-1 0,-1 1,1 0,-1 0,8 15,4 3,-5-6</inkml:trace>
  <inkml:trace contextRef="#ctx0" brushRef="#br0" timeOffset="4">460 1154,'0'6,"0"8,0 14,0 5,0 2,6 2,5 1,0-1,2 0,-1-3,-4-6,-2-3,-3-3,-1 0,-2 0,0-4</inkml:trace>
  <inkml:trace contextRef="#ctx0" brushRef="#br0" timeOffset="5">477 1186,'0'0,"1"-1,-1 0,1 1,-1-1,0 0,1 1,-1-1,1 1,0-1,-1 1,1-1,0 1,-1 0,1-1,0 1,-1 0,1-1,0 1,-1 0,1 0,0 0,0-1,-1 1,3 0,22-3,-21 3,89-7,-36 3,0-1,100-24,-147 25,5 1,-14 6,-7 5,-1 1,1 0,-1 0,1 1,1-1,0 1,0 0,1 1,0-1,1 1,0 0,1 0,0 0,0 0,1 17,4 263,-3-270</inkml:trace>
  <inkml:trace contextRef="#ctx0" brushRef="#br0" timeOffset="6">107 1730,'0'3,"-3"10,-4 3,-1 2,1 0,-1 4,-2 0,0-2</inkml:trace>
  <inkml:trace contextRef="#ctx0" brushRef="#br0" timeOffset="7">301 1746,'3'0,"1"6,0 8,-4 5,-5 4,-4 3,-8 4,-2 2,0-6</inkml:trace>
  <inkml:trace contextRef="#ctx0" brushRef="#br0" timeOffset="8">547 1764,'3'0,"1"6,-1 5,0 4,-3 8,-6 3,-4-2,0 0,1-1,2-1,3-2,-2 3,7-10,3-6</inkml:trace>
  <inkml:trace contextRef="#ctx0" brushRef="#br0" timeOffset="9">830 1677,'0'6,"-3"11,-4 9,-1 2,-2 1,1 0,2-1,2-3,7-8,5-8</inkml:trace>
  <inkml:trace contextRef="#ctx0" brushRef="#br0" timeOffset="10">1042 1764,'3'0,"1"6,-1 5,-3 4,-4 5,-6 2,-6 1,-1-1,3-1,4-2,0 0,2 0,5-5,7-6,5-8,4-11,3-5,-1-1</inkml:trace>
  <inkml:trace contextRef="#ctx0" brushRef="#br0" timeOffset="11">1341 1660,'-3'6,"-4"5,-1 4,1 2,-1 4,-6 2,-3 0,2 2,2-1,5-3</inkml:trace>
</inkml:ink>
</file>

<file path=word/ink/ink38.xml><?xml version="1.0" encoding="utf-8"?>
<inkml:ink xmlns:inkml="http://www.w3.org/2003/InkML">
  <inkml:definitions>
    <inkml:context xml:id="ctx0">
      <inkml:inkSource xml:id="inkSrc0">
        <inkml:traceFormat>
          <inkml:channel name="X" type="integer" min="-2.14748E9" max="2.14748E9" units="cm"/>
          <inkml:channel name="Y" type="integer" min="-2.14748E9" max="2.14748E9" units="cm"/>
        </inkml:traceFormat>
        <inkml:channelProperties>
          <inkml:channelProperty channel="X" name="resolution" value="1000" units="1/cm"/>
          <inkml:channelProperty channel="Y" name="resolution" value="1000" units="1/cm"/>
        </inkml:channelProperties>
      </inkml:inkSource>
      <inkml:timestamp xml:id="ts0" timeString="2021-09-06T08:07:33.720"/>
    </inkml:context>
    <inkml:brush xml:id="br0">
      <inkml:brushProperty name="width" value="0.05" units="cm"/>
      <inkml:brushProperty name="height" value="0.05" units="cm"/>
      <inkml:brushProperty name="color" value="#CC0066"/>
      <inkml:brushProperty name="ignorePressure" value="1"/>
    </inkml:brush>
  </inkml:definitions>
  <inkml:trace contextRef="#ctx0" brushRef="#br0">1 0,'1336'0,"-1318"0</inkml:trace>
</inkml:ink>
</file>

<file path=word/ink/ink39.xml><?xml version="1.0" encoding="utf-8"?>
<inkml:ink xmlns:inkml="http://www.w3.org/2003/InkML">
  <inkml:definitions>
    <inkml:context xml:id="ctx0">
      <inkml:inkSource xml:id="inkSrc0">
        <inkml:traceFormat>
          <inkml:channel name="X" type="integer" min="-2.14748E9" max="2.14748E9" units="cm"/>
          <inkml:channel name="Y" type="integer" min="-2.14748E9" max="2.14748E9" units="cm"/>
        </inkml:traceFormat>
        <inkml:channelProperties>
          <inkml:channelProperty channel="X" name="resolution" value="1000" units="1/cm"/>
          <inkml:channelProperty channel="Y" name="resolution" value="1000" units="1/cm"/>
        </inkml:channelProperties>
      </inkml:inkSource>
      <inkml:timestamp xml:id="ts0" timeString="2021-09-06T08:07:33.721"/>
    </inkml:context>
    <inkml:brush xml:id="br0">
      <inkml:brushProperty name="width" value="0.05" units="cm"/>
      <inkml:brushProperty name="height" value="0.05" units="cm"/>
      <inkml:brushProperty name="color" value="#66CC00"/>
      <inkml:brushProperty name="ignorePressure" value="1"/>
    </inkml:brush>
  </inkml:definitions>
  <inkml:trace contextRef="#ctx0" brushRef="#br0">600 951,'-1'-4,"-1"-1,1 1,-1 0,0 0,0 0,-1 0,1 0,-1 0,-4-5,-3-5,-35-52,-72-80,94 119,15 18,1-1,0 0,1 0,0 0,1-1,0 0,1 0,0 0,0 0,1-1,1 0,0 1,1-1,0 0,0 0,1 0,2-13,-1 22,-1 0,1 0,0 0,0 1,0-1,0 0,1 1,-1-1,1 0,-1 1,1 0,0-1,0 1,0 0,0 0,0 0,0 0,1 0,-1 1,1-1,-1 1,1-1,0 1,0 0,-1 0,1 0,0 1,0-1,3 0,9 0,0 0,-1 1,1 0,22 4,-31-3,6 1,0 0,-1 1,1 0,0 1,-1 0,0 1,0 1,16 10,-6-2,-1 2,36 36,-51-47,22 19,-27-23,1-1,0 1,-1-1,1 1,-1-1,1 0,0 1,-1-1,1 0,0 0,-1 1,1-1,0 0,0 0,-1 0,1 0,0 0,0 0,-1 0,1 0,0 0,0 0,-1 0,1-1,0 1,-1 0,1 0,0-1,-1 1,1-1,0 1,-1 0,1-1,-1 1,1-1,-1 1,1-1,-1 0,1 1,-1-1,1 0,1-4,-1 1,1 0,-1-1,0 1,0-1,0 1,-1-1,0 0,0-7,-7-47,4 35,-6-61,4-91,5 175,0-1,0 1,0 0,0 0,0 0,0-1,0 1,0 0,0 0,1 0,-1 0,0 0,1-1,-1 1,1 0,-1 0,1 0,0 0,-1 0,1 0,0 1,0-1,1-1,-1 1,0 1,0 0,1 0,-1 0,0 0,0 0,0 1,0-1,0 0,0 1,0-1,0 0,0 1,0-1,0 1,0-1,0 1,0 0,1 1,7 6,0 0,0 1,9 13,15 26,48 91,-39-63,-41-74,0 0,0 0,0 0,0 0,1-1,-1 1,1 0,-1-1,1 1,3 2,-4-4,-1 0,0 0,0 0,1 0,-1 0,0 0,0 0,1 0,-1 0,0 0,0 0,1 0,-1 0,0 0,1 0,-1 0,0 0,0 0,1-1,-1 1,0 0,0 0,0 0,1 0,-1 0,0-1,0 1,0 0,1 0,-1-1,5-16,0-27,-3 0,-4-64,0 39,1 32,-1 22,2 0,0 0,0 1,5-25,-4 38,-1 0,0 0,0 0,1 0,-1 0,1 0,-1 0,1 0,-1 0,1 0,-1 0,1 1,1-3,-2 3,1 0,-1 0,0 0,1 0,-1-1,1 1,-1 0,0 0,1 0,-1 0,0 0,1 0,-1 0,1 0,-1 0,0 0,1 0,-1 0,1 0,-1 0,0 1,1-1,-1 0,1 0,1 2,0 0,0-1,0 1,0 0,-1 0,1 0,0 0,-1 0,0 1,2 1,11 29,-1 0,-2 1,11 54,11 33,-33-120,0 1,1-1,-1 1,1-1,-1 1,1-1,0 1,-1-1,1 0,0 1,0-1,0 0,0 0,0 0,0 0,1 0,-1 0,0 0,2 1,-2-2,0 0,0 0,0 0,-1 0,1 0,0-1,0 1,0 0,-1-1,1 1,0 0,0-1,-1 1,1-1,0 1,-1-1,1 1,0-1,-1 0,1 1,-1-1,1 0,-1 1,1-2,4-6,-1 0,0-1,0 0,4-15,17-80,-13 50,28-76,-40 129,0-1,1 1,-1 0,1 0,-1 0,1 0,0 0,-1 0,1 0,0 0,0 0,-1 0,1 0,0 0,2-1,-3 2,1 0,-1 0,1 0,-1 0,0 0,1 0,-1 0,1 0,-1 1,0-1,1 0,-1 0,1 0,-1 0,0 0,1 1,-1-1,0 0,1 0,-1 1,0-1,1 0,-1 1,0-1,1 0,-1 1,0-1,0 0,1 1,1 4,0-1,0 1,0 0,0 0,-1 0,1 7,10 89,4 22,-15-119,0-1,-1 0,1 1,1-1,-1 0,0 0,1 0,0 0,-1 0,1 0,3 3,-4-6,0 1,0 0,0-1,0 1,0 0,0-1,1 1,-1-1,0 0,0 1,0-1,1 0,-1 0,0 0,0 0,1 0,-1 0,0 0,0 0,1 0,-1-1,0 1,0 0,0-1,0 1,1-1,-1 0,0 1,0-1,0 0,0 1,0-1,0 0,1-1,9-8,0 0,-1-1,0 0,12-20,32-56,-26 40,-27 45,0 1,-1 0,1 0,0 0,-1 0,1 0,0 0,0 0,0 0,0 0,0 0,0 1,0-1,0 0,2 0,-3 1,0 0,1 0,-1 0,1 0,-1 0,0 1,1-1,-1 0,0 0,1 0,-1 1,0-1,1 0,-1 0,0 1,0-1,1 0,-1 1,0-1,0 0,0 1,1-1,-1 0,0 1,0-1,0 0,0 1,0-1,0 1,0-1,0 1,2 8,-1-1,0 1,-1 11,0-12,-3 61,1-44,2 1,0-1,5 28,-5-52,0 0,0 0,0 0,0 0,0 0,0 0,1 0,-1 0,0 0,1 0,-1-1,1 1,-1 0,1 0,-1 0,1 0,0-1,-1 1,1 0,0-1,-1 1,1 0,2 0,-2-1,0 0,0 0,0 0,-1 0,1-1,0 1,0 0,0 0,0-1,0 1,0-1,0 1,0-1,-1 1,1-1,0 1,0-1,-1 0,2 0,5-7,0-1,-1 1,7-13,-10 17,23-39,-15 23,1 0,2 0,0 1,21-22,-35 40,1 0,0 0,0 1,-1-1,1 0,0 1,0-1,0 0,0 1,0-1,0 1,0-1,0 1,0 0,0-1,0 1,0 0,0 0,0 0,0 0,0 0,0 0,0 0,2 0,-2 1,0 0,0-1,1 1,-1 0,0 0,-1 0,1 0,0 0,0 0,0 1,-1-1,1 0,0 0,-1 0,1 1,0 1,2 9,-1 0,0 0,1 18,-3-21,1-3,0-1,0 1,0-1,0 1,1-1,2 7,-3-11,-1 0,1 0,0 1,-1-1,1 0,0 0,0 0,0 0,0 0,0 0,0 0,0 0,0 0,0-1,0 1,0 0,1-1,-1 1,0 0,1-1,-1 0,0 1,1-1,-1 0,0 0,1 0,-1 0,0 0,1 0,-1 0,2 0,4-3,0 0,0 0,-1 0,0-1,0 0,0 0,0-1,9-8,13-10,-27 22,0 0,0 1,0-1,0 0,0 0,0 1,0-1,0 1,0-1,1 1,-1-1,0 1,0 0,1 0,-1-1,0 1,0 0,1 0,-1 0,0 0,1 1,-1-1,0 0,0 0,2 1,-1 1,-1-1,0 1,1-1,-1 1,0-1,0 1,0 0,0-1,0 1,0 0,0 0,-1 0,1 0,-1 0,1 3,2 15,-1 0,0 1,-2-1,0 0,-5 25,1 37,4-81,-1 0,1 0,0 0,0 0,0 0,0 0,0 0,0 0,0 0,1 0,-1 0,0 0,0 0,1 0,-1 0,1 0,-1 0,1 0,-1 0,1-1,-1 1,1 0,0 0,0-1,-1 1,1 0,0-1,0 1,0-1,0 1,-1-1,1 1,0-1,0 0,0 1,0-1,0 0,0 0,0 0,0 0,0 0,0 0,0 0,0 0,0 0,0 0,0 0,0-1,0 1,2-1,2-1,1-1,-1 1,0-1,1 0,-1-1,-1 1,7-6,-1 0,-6 6,0 0,0-1,-1 0,1 0,-1 0,0 0,3-5,-6 9,0 0,0 0,0 0,0 0,0 0,0 0,-1 0,1 0,0 0,0 0,0 1,0-1,0 0,0 0,0 0,-1 0,1 0,0 0,0 0,0 0,0 0,0 0,0 0,-1 0,1 0,0 0,0 0,0-1,0 1,0 0,0 0,0 0,-1 0,1 0,0 0,0 0,0 0,0 0,0 0,0 0,0-1,0 1,0 0,0 0,0 0,0 0,-1 0,1 0,0 0,0-1,0 1,0 0,0 0,0 0,0 0,0 0,0 0,0 0,0-1,0 1,0 0,0 0,0 0,1 0,-1 0,-10 6,-3 6,1 1,0 0,1 1,1 1,0 0,1 0,-14 33,23-46,0 0,-1 0,1 0,0 0,0 0,0 0,0 0,1 1,-1-1,1 0,-1 0,1 0,-1 0,1 0,0 0,0-1,0 1,0 0,3 2,-3-1,1-1,0 1,-1 0,0-1,0 1,0 0,0 0,0 0,0 0,-1 0,1 3,-2 4,-1 0,0 0,0 0,-1 0,0-1,-1 1,-6 11,-5 14,15-33,-1-1,0 1,1 1,-1-1,1 0,0 0,0 0,0 0,0 0,0 0,0 0,0 0,1 0,-1 0,1 0,0 0,-1 0,1 0,0 0,0 0,0 0,2 2,8 16,-11-17,1-1,-1 1,1-1,-1 1,0-1,1 1,-1-1,-1 1,1-1,0 1,-1-1,1 0,-2 5,-17 32,16-35,0 1,1-1,-1 1,1 0,0-1,1 1,-1 0,1 0,0 1,-1 8,2-13,1 0,-1 1,0-1,1 0,0 1,-1-1,1 0,-1 0,1 1,0-1,0 0,0 0,0 0,0 0,0 0,0 0,0 0,0-1,0 1,1 0,-1-1,0 1,0-1,1 1,2 0,-3-1,0 0,0 0,0 1,0-1,0 0,0 1,0-1,-1 1,1-1,0 1,0-1,0 1,0 0,-1-1,1 1,0 0,-1-1,1 1,0 0,-1 0,1 0,-1 0,1 0,-1 0,0 0,1 0,-1 0,0 0,0 0,1 0,-1 0,0 0,0 1,-2 5,-1-1,1 0,-1 1,0-1,0 0,-1 0,-5 6,9-12,-12 18</inkml:trace>
  <inkml:trace contextRef="#ctx0" brushRef="#br0" timeOffset="1">1 1037,'1529'0,"-1352"10,6-1,755-10,-921 2,0 1,24 5,-35-6,11 2</inkml:trace>
</inkml:ink>
</file>

<file path=word/ink/ink4.xml><?xml version="1.0" encoding="utf-8"?>
<inkml:ink xmlns:inkml="http://www.w3.org/2003/InkML">
  <inkml:definitions>
    <inkml:context xml:id="ctx0">
      <inkml:inkSource xml:id="inkSrc0">
        <inkml:traceFormat>
          <inkml:channel name="X" type="integer" min="-2.14748E9" max="2.14748E9" units="cm"/>
          <inkml:channel name="Y" type="integer" min="-2.14748E9" max="2.14748E9" units="cm"/>
        </inkml:traceFormat>
        <inkml:channelProperties>
          <inkml:channelProperty channel="X" name="resolution" value="1000" units="1/cm"/>
          <inkml:channelProperty channel="Y" name="resolution" value="1000" units="1/cm"/>
        </inkml:channelProperties>
      </inkml:inkSource>
      <inkml:timestamp xml:id="ts0" timeString="2021-09-06T23:11:49.311"/>
    </inkml:context>
    <inkml:brush xml:id="br0">
      <inkml:brushProperty name="width" value="0.05" units="cm"/>
      <inkml:brushProperty name="height" value="0.05" units="cm"/>
      <inkml:brushProperty name="color" value="#008C3A"/>
      <inkml:brushProperty name="ignorePressure" value="1"/>
    </inkml:brush>
  </inkml:definitions>
  <inkml:trace contextRef="#ctx0" brushRef="#br0">1 326,'0'-10,"1"1,1-1,-1 0,1 1,1-1,0 1,0 0,1 0,0 0,1 0,0 0,8-9,-9 12,0 1,0 0,1 0,0 0,0 0,0 1,1 0,-1 0,1 1,0-1,0 1,0 0,0 1,1 0,-1 0,1 0,-1 1,12-2,59-5,-59 5,-1 1,0 0,1 1,-1 1,1 1,22 3,-38-3,1 0,0 0,-1 0,1 1,-1-1,0 1,1-1,-1 1,0 0,0-1,0 1,0 0,0 0,-1 1,1-1,-1 0,1 1,-1-1,0 1,0-1,1 4,9 15,-10-20,0 0,-1-1,1 1,0 0,0 0,0-1,0 1,0 0,0-1,0 1,0-1,0 1,0-1,0 1,0-1,0 0,0 0,0 0,0 1,1-1,-1 0,0 0,0 0,0-1,0 1,0 0,0 0,1-1,-1 1,0 0,0-1,0 1,0-1,0 0,1 0,6-4,0 0,-1 0,10-9,-12 9,49-44,-31 28,48-37,-65 55,-1 0,2 0,-1 0,0 0,0 1,1 0,0 1,-1-1,1 1,0 0,-1 1,1 0,0 0,0 0,-1 1,1 0,0 0,-1 1,13 4,-2 1,0 1,-1 0,0 1,0 1,27 23,-28-20,-7-6,-1-1,1 0,13 8,-19-13,1 1,0-1,-1 0,1 0,0-1,0 1,0 0,-1-1,1 0,0 1,0-1,0-1,0 1,0 0,-1 0,6-2,19-9,0 0,32-20,25-11,-69 36,1 0,28-7,-38 12,-1 0,1 1,-1 0,1 0,-1 0,1 0,-1 1,1 0,-1 0,1 0,-1 1,7 3,4 3,0 1,-1 0,0 1,0 1,-1 1,13 14,71 86,-51-54,-45-56,0 1,0-1,0 1,1-1,-1 0,1 0,-1 0,1-1,0 1,0 0,-1-1,1 0,0 0,0 0,6 2,-4-3,-1-1,1 1,-1-1,1 1,-1-1,1-1,-1 1,0 0,0-1,6-3,8-4,-10 5,0-1,1 1,-1 1,1 0,0 0,0 1,0 0,0 0,11 0,-18 3,1-1,-1 0,1 0,0 0,-1 0,1 0,0 0,-1-1,1 1,-1-1,1 0,-1 0,1 0,-1 0,0 0,1 0,-1 0,0-1,0 0,0 1,0-1,0 0,0 0,0 0,-1 0,3-4,0-1,1 1,0 0,0 0,0 0,1 0,-1 1,10-7,-13 11,0-1,0 1,0 0,0 0,0 0,0 1,0-1,0 0,0 1,0-1,0 1,1 0,-1-1,0 1,0 1,1-1,-1 0,0 0,0 1,0-1,1 1,-1 0,0-1,0 1,0 0,0 0,0 1,-1-1,1 0,0 0,2 3,2 3,0-1,0 2,0-1,-1 1,0-1,-1 2,4 8,23 66,-18-45,28 78,-32-89</inkml:trace>
  <inkml:trace contextRef="#ctx0" brushRef="#br0" timeOffset="2960.3">1606 2002,'91'-1,"98"3,-163 1,-19-2,-1 0,1 0,0-1,0 0,11-1,-16 1,0-1,0 0,0 1,-1-1,1 0,0 0,0 0,0 0,-1 0,1 0,-1-1,1 1,-1 0,1-1,-1 1,0-1,0 0,0 1,0-1,0 0,0 0,0 0,1-3,2-10,-1-1,0 0,-1 0,0-27,-1 18,4-27,-4 45,1-1,0 1,0 0,1 0,0 0,0 0,8-13,-10 18,1 0,0 0,-1 0,1 0,0 0,0 0,0 0,1 1,-1-1,0 1,1 0,-1-1,0 1,1 0,0 0,-1 1,1-1,3 0,2 0,1 1,-1 1,0-1,13 4,-14-3,0 1,0-1,0-1,1 0,-1 0,11-1,-16 0,-1 0,1 0,0 0,0 0,-1 0,1 0,-1 0,1-1,-1 1,1-1,-1 1,0-1,0 1,0-1,0 0,0 0,0 1,0-1,0 0,-1 0,1 0,-1 0,1-3,1-9,0 1,0-19,-2 21,1-144,-2 22,1 130,0 1,0-1,0 1,0-1,1 0,-1 1,1-1,-1 1,1-1,0 1,0-1,0 1,0 0,1 0,-1-1,1 1,-1 0,1 0,0 0,-1 0,1 1,0-1,0 0,0 1,1 0,-1-1,0 1,1 0,-1 0,5-1,-4 0,1 1,0-1,-1 0,1 0,-1 0,0-1,0 1,0-1,0 0,0 0,-1 0,1 0,-1 0,0-1,0 1,0-1,0 1,-1-1,1 0,-1 1,0-1,0 0,0 0,0-6,0-3,0 0,0 0,-1 0,-1 0,-1 0,-3-18,-18-65,-13-63,4 35,-3-11,30 97,0-38,5 55</inkml:trace>
  <inkml:trace contextRef="#ctx0" brushRef="#br0" timeOffset="7318.72">2294 345,'38'-11,"-28"9,0-1,0 0,-1 0,1-1,-1-1,12-6,78-72,-78 66,-1 0,-1-1,-1 0,-1-2,22-30,-36 46,0 1,-1 0,1 0,1 1,-1-1,0 1,1-1,-1 1,1 0,6-3,43-9,-18 5,-23 6,0 1,0 0,1 0,-1 1,0 1,1 0,22 4,-6-2,-17-2,0 2,-1-1,21 6,-15-2,-8-1,1-1,0-1,0 0,12 1,-19-2,1-2,-1 1,1 0,-1-1,0 1,1-1,-1 0,1 0,-1 0,0-1,0 1,0-1,0 0,0 1,0-2,3-1,-1 0,0 1,0 0,0 1,0-1,1 1,-1 0,1 0,0 1,-1 0,1 0,0 0,0 1,-1-1,1 1,0 1,10 1,8 2,-2 1,1 0,22 10,-9-1,1 2,39 25,67 48,-75-45,-60-38,1-1,0-1,0 1,0-1,1-1,-1 0,1 0,0-1,0 0,0-1,0 0,0 0,0-1,13-2,-6 1,5 0,30-6,-44 5,0 0,-1 0,1-1,-1 0,0-1,0 1,10-8,-7 4,-5 3,0 0,1 0,-1 1,1 0,0 0,11-4,-15 7,1-1,-1 1,0 0,0 0,1 0,-1 0,0 1,1-1,-1 0,0 1,0 0,0-1,1 1,-1 0,0 0,0 0,0 1,-1-1,1 0,0 1,0-1,-1 1,1 0,1 2,28 33,-2 1,39 69,-61-94,-1-1,0 1,-1 1,-1-1,0 1,0 0,1 22,-2 4,-3 54,-1-40,0-34,-2 0,0 0,-7 23,-5 34,12-29,3-33,-1-1,-1 1,0-1,-1 1,-8 24,-1-2,-10 50,8-29,8-35,2-7,0-1,-10 24,11-33,0-1,0 0,-1 1,1-2,-1 1,0 0,0-1,-1 1,1-1,-8 4,7-4,-2 0,0 1,0 0,0 0,0 0,1 1,0 0,0 1,1-1,-1 1,1 0,-6 13,2 4,2 1,0 0,2 1,1-1,-2 34,5 136,2-134,2 8,-1-26,-6 71,4-113,0 0,0 0,0 0,0 0,0 0,0 0,0 0,0 0,-1 0,1 0,0 0,-1 0,1 0,-1 0,1 0,-1 0,1 0,-1 0,0-1,1 1,-1 0,0 0,0-1,1 1,-1 0,0-1,0 1,0-1,0 1,0-1,0 0,0 1,0-1,0 0,0 0,0 0,0 1,0-1,0 0,0 0,0-1,0 1,0 0,-1 0,0-1,-5-2,0 0,0 0,0 0,0-1,-7-6,12 8,-21-15,9 6,1 1,-18-10,28 19,0-1,0 1,0-1,0 1,0 0,0 0,0 0,0 1,0-1,0 1,0 0,0 0,-1 0,1 0,0 0,0 1,-5 1,5-1,0 1,1-1,-1 1,1 0,-1 0,1 0,0 0,0 0,0 1,0-1,0 1,1-1,-1 1,1 0,0-1,0 1,0 0,0 0,0 0,0 4,-2 8,1 0,-1 27,3-29,0-10,0 0,-1 0,1 0,0 0,-1 0,0 0,0 0,0 0,0 0,0 0,-1 0,1 0,-1-1,0 1,0-1,-2 3,1-2,0-1,0 0,0 0,0-1,-1 1,1-1,0 1,-1-1,1 0,-1 0,1-1,-1 1,-5-1,-19 2,0-1,1-2,-36-5,35 1</inkml:trace>
  <inkml:trace contextRef="#ctx0" brushRef="#br0" timeOffset="8912.07">2171 1753,'7'2,"0"1,0-1,0 1,-1 1,1-1,-1 1,0 0,10 9,2 3,19 25,-22-24,23 26,-17-16,2-2,0-1,53 41,-69-60,1-1,0-1,0 1,0-1,1-1,-1 1,1-2,-1 1,1-1,0 0,-1-1,14-1,-19 1,1 1,0-1,-1 0,1 1,-1 0,1 0,-1 0,1 0,-1 0,0 1,1 0,-1-1,0 1,0 0,0 1,-1-1,1 0,0 1,-1 0,1-1,-1 1,0 0,0 0,0 1,1 2,3 9,-1 0,0 0,-1 1,4 25,-6-24,11 31,-12-45,0 0,0 0,1-1,0 1,-1-1,1 1,0-1,0 0,1 1,-1-1,0 0,1-1,-1 1,1 0,-1-1,1 1,0-1,0 0,0 0,-1 0,1 0,5 0,5 1,0-1,-1 0,1-1,13-2,-19 2,11-2</inkml:trace>
  <inkml:trace contextRef="#ctx0" brushRef="#br0" timeOffset="10887.76">4658 2230,'-12'-1,"0"0,1-1,-1 0,1-1,-1 0,1-1,0-1,0 0,1 0,-1-1,1 0,-17-14,-5-6,2-2,-35-40,61 63,-1 0,0 1,0 0,-1-1,1 2,-1-1,0 1,-9-4,14 6,-1 0,0 0,0 1,1-1,-1 1,0 0,0-1,0 1,0 0,1 0,-1 0,0 0,0 1,0-1,0 0,1 1,-1-1,0 1,0 0,1 0,-1-1,0 1,1 0,-1 0,1 1,-1-1,1 0,0 0,-1 1,1-1,0 1,0-1,0 1,-1 1,-3 7,2-4,0 0,-1 0,0 0,-8 9,10-14,1 1,-1-1,0 1,0-1,0 0,0 0,0 0,0 0,0 0,0 0,0 0,-1-1,1 1,0-1,-1 0,1 1,0-1,-5-1,-8-1,1-1,-1 0,1-1,-25-11,3 2,17 6</inkml:trace>
</inkml:ink>
</file>

<file path=word/ink/ink40.xml><?xml version="1.0" encoding="utf-8"?>
<inkml:ink xmlns:inkml="http://www.w3.org/2003/InkML">
  <inkml:definitions>
    <inkml:context xml:id="ctx0">
      <inkml:inkSource xml:id="inkSrc0">
        <inkml:traceFormat>
          <inkml:channel name="X" type="integer" min="-2.14748E9" max="2.14748E9" units="cm"/>
          <inkml:channel name="Y" type="integer" min="-2.14748E9" max="2.14748E9" units="cm"/>
        </inkml:traceFormat>
        <inkml:channelProperties>
          <inkml:channelProperty channel="X" name="resolution" value="1000" units="1/cm"/>
          <inkml:channelProperty channel="Y" name="resolution" value="1000" units="1/cm"/>
        </inkml:channelProperties>
      </inkml:inkSource>
      <inkml:timestamp xml:id="ts0" timeString="2021-09-06T08:03:29.404"/>
    </inkml:context>
    <inkml:brush xml:id="br0">
      <inkml:brushProperty name="width" value="0.05" units="cm"/>
      <inkml:brushProperty name="height" value="0.05" units="cm"/>
      <inkml:brushProperty name="color" value="#008C3A"/>
      <inkml:brushProperty name="ignorePressure" value="1"/>
    </inkml:brush>
  </inkml:definitions>
  <inkml:trace contextRef="#ctx0" brushRef="#br0">882 1982,'-31'1,"-1"-2,1-1,0-1,-54-13,58 8,1 1,-27-11,45 15,0-1,1 0,-1-1,1 1,0-1,0-1,-9-9,7 6,0-2,0 1,1-1,0 0,1-1,0 0,1 0,1 0,0-1,0 0,1 0,1 0,0-1,1 1,-1-27,3 36,0 0,1-1,0 1,-1 0,2 0,-1 0,0 0,1 1,-1-1,1 0,0 0,4-4,1-1,1 1,0 0,9-8,-9 10,-1 0,-1-1,1 1,-1-2,6-7,-12 15,0-1,1 1,-1-1,1 0,-1 1,0-1,1 0,-1 1,0-1,1 1,-1-1,0 0,0 0,0 1,0-1,0 0,0 1,0-1,0 0,0 0,0 1,0-1,0 0,-1 1,1-1,0 0,0 1,-1-1,1 0,0 1,-1-1,1 1,-1-1,1 1,-1-1,1 1,-1-1,1 1,-1-1,1 1,-1 0,0-1,1 1,-1 0,0-1,1 1,-2 0,-4-2,0 1,0 0,0 0,-10 0,3 0,-11-4,0-1,0-2,-38-16,32 12,26 10,0 0,0 0,1 0,-1-1,1 1,0-1,-1 0,1 0,1 0,-1 0,-4-7,-22-43,12 17,1 10,8 13,0-1,0 1,2-1,-1-1,2 1,-6-26,9 32,-14-93,14 85,1 0,1 0,1-1,3-21,-3 34,0 0,0 0,0 0,1 0,0 0,0 0,0 0,0 0,0 1,1-1,0 1,0 0,0 0,0 0,0 0,0 1,1-1,0 1,-1-1,1 1,0 1,0-1,0 0,5 0,9-3,0 1,1 2,-1-1,24 2,-28 0,3-1,-17 2,0 0,0 0,0 0,0 0,0 0,-1-1,1 1,0 0,0 0,0 0,0 0,0 0,0 0,0-1,0 1,0 0,0 0,0 0,0 0,0 0,0-1,0 1,0 0,0 0,0 0,0 0,0 0,0-1,0 1,0 0,0 0,0 0,0 0,0 0,0-1,0 1,0 0,0 0,1 0,-1 0,0 0,0 0,0 0,0-1,0 1,0 0,1 0,-24-10,1-1,0-1,0-1,-19-16,2 2,29 21,1 0,-1-1,1 0,1 0,-1-1,1 0,1-1,-1 0,1 0,1 0,0-1,0 0,-4-12,1 0,0-1,2-1,1 1,1-1,1 0,-2-39,5 54,1-1,1 1,0-1,0 0,1 1,0-1,1 1,0 0,0 0,1 0,0 0,0 1,1-1,1 1,-1 0,1 1,0-1,1 1,9-7,-5 5,0 2,1 0,0 0,0 1,1 0,-1 1,1 1,1 0,-1 1,0 0,19-1,14 1,0 3,47 5,-75-4,4 1,-1 1,1 1,34 11,-51-14,0 0,0 0,0 0,0-1,0 1,0-2,0 1,0 0,0-1,0 0,0 0,0 0,0-1,-1 1,1-1,0-1,5-3,7-4,-1-2,0 0,16-16,-15 12,12-10,-18 15,1 1,22-16,-28 22,-1 1,1 1,0-1,0 1,0 0,0 0,0 1,0 0,1 0,7 0,5 0,1 1,-1 1,29 4,-41-3,0 0,0 0,-1 0,1 1,0 0,-1 0,0 1,1 0,-1 0,-1 0,1 1,7 7,-5-2,0 1,0-1,-2 1,8 14,8 13,-21-35,1-1,0 0,0 0,0-1,0 1,0 0,0-1,1 1,-1-1,0 0,1 1,-1-1,1-1,0 1,-1 0,1 0,0-1,3 1,8-1,-1 1,23-3,-11 0,16 0,-24 0,0 1,0 1,1 0,-1 1,21 5,-35-5,0 0,1 0,-1 1,0 0,0-1,0 1,-1 0,1 0,0 1,-1-1,1 0,-1 1,0 0,0-1,0 1,2 3,2 7,0 0,7 23,3 5,-14-39,-1 1,1-1,-1 0,1 0,0 0,0 0,0 0,0 0,1 0,-1 0,0-1,1 1,-1-1,1 0,0 0,-1 0,1 0,0 0,0-1,3 1,7 1,0-1,0-1,16-1,-8 0,46-1,90 2,-155 0,1 0,-1 0,1 0,-1 1,1-1,-1 1,1 0,-1-1,0 1,1 0,-1 1,0-1,0 0,0 1,0-1,0 1,0-1,0 1,0 0,-1 0,1 0,-1 0,1 0,-1 0,2 4,-2-2,0-1,0 1,-1-1,0 1,1 0,-1-1,-1 1,1-1,0 1,-1-1,0 1,1-1,-1 1,-1-1,1 1,0-1,-4 5,3-5,1-1,-1 1,1-1,-1 0,0 0,0 0,0 0,-1 0,1 0,0-1,-1 1,1-1,-1 1,1-1,-1 0,-3 1,-2 0,-1 0,1-1,-18 0,-18 3,43-3,0-1,-1 1,1-1,-1 1,1-1,0 1,-1 0,1-1,0 1,-1 0,1 0,0 0,0 0,0 0,0 1,0-1,0 0,0 0,1 0,-1 1,0-1,1 1,-1-1,1 0,-1 1,1-1,0 1,-1-1,1 1,0-1,0 1,0-1,0 1,1-1,-1 3,1 0,0 1,0-1,1 0,-1 1,1-1,0 0,0 0,0 0,1 0,4 5,6 4,1 0,1-2,19 14,-15-12,24 22,-37-30,-1 0,0 1,0 0,0 1,-1-1,0 1,0 0,3 8,11 22,9 25,-25-57,-1-1,0 1,0 0,0 0,0-1,-1 1,1 0,-1 0,-1 0,0 8,0-11,0 1,0 0,0 0,-1 0,1-1,0 1,-1-1,0 1,0-1,0 0,0 1,0-1,0 0,0 0,-1-1,1 1,-1 0,0-1,1 1,-1-1,-4 2,-6 0,-1 1,1-2,-23 3,24-5,0 2,-20 5,31-7,0 0,-1 0,1 1,0-1,-1 1,1-1,0 1,0 0,-1 0,1-1,0 1,0 0,0 0,0 0,0 0,0 0,0 0,1 0,-1 1,0-1,0 0,1 0,-1 1,1-1,-1 0,1 1,0-1,-1 0,1 1,0-1,0 1,0-1,0 0,0 1,0-1,1 1,-1-1,0 0,1 1,-1-1,1 0,-1 0,1 1,0-1,-1 0,2 2,5 7,1 1,-1-1,2-1,11 12,-10-11,-1-1,37 44,-42-48,-1-1,0 1,0 0,-1 0,1 0,-1 0,0 0,0 0,-1 0,2 7,-3-10,0 0,0 0,0 0,0 0,0 0,-1 0,1 0,0 0,-1 0,0 0,1 0,-1 0,0 0,0 0,0 0,0-1,-1 1,1 0,0-1,-1 1,-2 1,-1 1,-1 0,-1 0,1-1,0 0,-8 2,10-3,-1-1,1 1,-1 0,1 0,0 0,0 1,0 0,0-1,0 1,1 1,-1-1,-3 5,3 0,1 0,0 0,0 0,1 0,0 0,0 1,1-1,0 1,0 0,1 11,2 9,9 51,6 2,9 61,-26-141,1 0,-1 0,0-1,0 1,0 0,0 0,0 0,0-1,0 1,-1 0,1 0,-1-1,1 1,-1 0,0-1,1 1,-1 0,0-1,0 1,0-1,0 1,-2 0,0 0,0 0,0 0,0-1,-1 0,1 0,0 1,-1-2,1 1,-1 0,-5 0,-18 0,-41-2,12 0,53 1,1 0,-1 0,1 0,-1 1,1-1,-1 1,1-1,-1 1,1 0,0 0,0 0,-5 3,6-3,0 0,0 0,0 0,0 0,0 0,0 1,0-1,1 0,-1 1,0-1,1 0,-1 1,1-1,-1 1,1-1,0 3,0 3,0 1,1 0,0 0,0 0,1-1,4 13,2 18,-8-37,1 0,-1 0,0 0,0 0,-1 0,1 0,0 0,0 0,0 0,-1 0,1 0,0 0,-1 0,1 0,-1 0,1-1,-1 1,1 0,-1 0,0 0,0-1,0 2,-1-1,0 0,0 0,0 0,0 0,-1 0,1 0,0-1,0 1,-5 0,-5-1,0 0,0 0,-14-3,13 2,-31-4,-70-17,57 11,-94-6,11 3,110 9</inkml:trace>
</inkml:ink>
</file>

<file path=word/ink/ink41.xml><?xml version="1.0" encoding="utf-8"?>
<inkml:ink xmlns:inkml="http://www.w3.org/2003/InkML">
  <inkml:definitions>
    <inkml:context xml:id="ctx0">
      <inkml:inkSource xml:id="inkSrc0">
        <inkml:traceFormat>
          <inkml:channel name="X" type="integer" min="-2.14748E9" max="2.14748E9" units="cm"/>
          <inkml:channel name="Y" type="integer" min="-2.14748E9" max="2.14748E9" units="cm"/>
        </inkml:traceFormat>
        <inkml:channelProperties>
          <inkml:channelProperty channel="X" name="resolution" value="1000" units="1/cm"/>
          <inkml:channelProperty channel="Y" name="resolution" value="1000" units="1/cm"/>
        </inkml:channelProperties>
      </inkml:inkSource>
      <inkml:timestamp xml:id="ts0" timeString="2021-09-06T08:04:03.369"/>
    </inkml:context>
    <inkml:brush xml:id="br0">
      <inkml:brushProperty name="width" value="0.05" units="cm"/>
      <inkml:brushProperty name="height" value="0.05" units="cm"/>
      <inkml:brushProperty name="color" value="#E71224"/>
      <inkml:brushProperty name="ignorePressure" value="1"/>
    </inkml:brush>
  </inkml:definitions>
  <inkml:trace contextRef="#ctx0" brushRef="#br0">119 3474,'1'-10,"1"0,0 0,1 0,0 1,0-1,8-14,-3 8,59-117,-41 85,25-62,-12-2,-35 94,0-1,-1 1,-1 0,0-28,-4-51,2-204,7 236,18-76,-7 45,-15 82,0 0,1 0,0 0,1 1,1 0,0 0,1 0,0 1,1 0,14-17,31-34,4 2,63-54,-108 105,9-8,-2 0,19-22,-32 33,-1-1,1 0,-2 0,1 0,-1-1,0 1,-1-1,0 0,3-15,0-25,-2 0,-2 1,-6-61,0 22,6-67,1 128,0 0,2 1,15-49,2 15,2 1,3 2,57-90,-69 127,0 1,1 0,20-17,18-19,-39 38,-1-1,-1 0,0-1,-1 0,-1-1,-1-1,-1 1,0-2,-2 1,9-36,-14 44,1-1,1 1,0 0,1 0,0 0,1 1,0 0,0 0,1 0,12-13,-13 18,0 0,1 0,0 0,0 1,0 0,1 1,-1-1,1 1,0 1,0 0,1 0,-1 0,0 1,1 0,0 1,8-1,82 4,-71-1,0 0,41-5,-50 1,29-4,-45 7,-1 0,1 0,0 0,0 0,0 1,0-1,0 1,-1 0,1 0,0 0,-1 0,6 2,-7-1,1 0,-1 0,1-1,-1 1,1 0,-1 0,0 0,0 1,0-1,0 0,-1 0,1 0,-1 1,1-1,-1 0,1 5,-2 44,0-35,-4 158,4-163,-1 0,0 0,-1-1,0 1,-1 0,0-1,-10 18,-48 68,32-53,-2 7,2 1,-32 74,58-113,1-1,0 0,0 1,1-1,-1 22,4 61,0-62,2 5,0-1,3 1,11 41,40 103,-53-170,38 105,-41-112,0 1,0 0,-1-1,1 1,-1 0,0-1,0 1,0 0,-1-1,0 1,0 0,0-1,0 1,-1-1,0 1,0-1,0 0,0 0,-1 0,-3 5,-3 2,0 0,0-1,0 0,-2-1,-19 15,23-18,0 0,0 1,0 0,1 0,0 0,0 1,1 0,0 0,0 0,1 1,0 0,1 0,0 0,0 0,1 0,-2 12,-1 17,2-1,4 69,0-64,2 56,-2 152,-3-233,-1 0,-1 0,0 0,-1-1,-1 0,0 0,-1 0,-1-1,0 0,-1 0,-17 21,20-28,1 0,1 1,-1 0,2 0,-1 0,1 0,0 0,1 1,0-1,-1 18,2 7,5 57,-3-72,25 208,-24-217,0-1,-1 1,0 0,-1 18,-1-24,1 0,-1 0,0-1,0 1,-1 0,1-1,-1 1,0 0,1-1,-2 0,1 1,0-1,-1 0,-4 4,-10 9,-9 8,-38 47,57-61,1-1,0 1,0 1,1-1,0 1,0-1,1 2,1-1,-3 13,3 4,1-4</inkml:trace>
  <inkml:trace contextRef="#ctx0" brushRef="#br0" timeOffset="2649.86">630 3476,'-6'-7,"0"-1,0 0,1-1,0 1,-4-11,-2-3,3 8,1-1,1-1,1 0,0 1,1-1,0-1,2 1,0-1,0 1,2-1,0 1,1-1,5-25,-5 36,1 1,0-1,1 1,0 0,-1-1,2 1,-1 1,0-1,1 0,0 1,0 0,1 0,-1 0,9-6,6-2,2 0,31-12,4-3,-38 17,0-1,0 0,-1-1,16-15,-28 22,-1 0,1 0,-1 0,0 0,-1-1,1 1,-1-1,0 0,-1 0,1 0,-1 0,0-1,-1 1,0-1,0 1,0-1,0-6,-6-128,3-93,5 217,1-1,0 1,1 0,1 0,8-17,6-18,-8 17,-2-1,-1 0,-2 0,-1-1,1-45,-9-83,3-72,3 208,1 1,1 0,2 0,0 0,20-41,18-60,-32 75,34-112,-40 147,1 1,17-26,8-17,38-106,-62 142,36-106,-35 105,-11 26,0 0,0 0,1-1,-1 1,0 0,0 0,0 0,1-1,-1 1,0 0,0 0,1 0,-1 0,0 0,0-1,1 1,-1 0,0 0,1 0,-1 0,0 0,0 0,1 0,-1 0,0 0,1 0,-1 0,0 0,0 0,1 0,-1 1,10 13,-4 4,0 1,-1 0,-1 0,2 20,2 86,-6-99,2 458,-5-341,1-129,0-1,0 0,-2 0,1 0,-2 0,0-1,0 1,-1-1,-1 1,0-1,-13 22,-1-3,2 2,1 0,1 1,-16 58,14-29,-13 112,24-116,4-25,-2 0,-16 59,-18 22,-63 133,94-233,1 0,1 1,1 0,0-1,1 1,0 1,2-1,0 0,0 0,2 1,0-1,5 24,5 8,3 0,34 79,10 35,-54-146,-1-1,0 1,-2 0,1 0,-2 0,0 0,-1 0,-1 0,-1 0,0 0,-5 15,5-22,-1-1,0 0,0-1,-1 1,1-1,-2 0,-8 9,-47 43,39-40,-2 3</inkml:trace>
  <inkml:trace contextRef="#ctx0" brushRef="#br0" timeOffset="6295.11">455 3459,'-1'-6,"1"-1,-2 1,1-1,-1 1,0 0,-2-7,-5-14,-2-21,3-1,-3-65,7-99,4 145,-1 41,2 0,0 0,2 0,1 0,2 0,0 1,2 0,0 0,23-44,-16 42,54-92,-60 107,0 0,1 0,1 2,0-1,0 1,21-15,50-21,-58 35,-1-2,0 0,40-33,-58 42,1 0,-1-1,0 0,0 0,-1-1,1 1,-1-1,-1 0,0 0,0-1,0 1,-1 0,0-1,0 0,-1 1,0-1,0-15,-5-52,2 47,1 0,0 0,7-45,-2 59,1-1,0 1,1 1,1-1,0 1,1 0,11-14,14-24,-21 27,0-1,-1-1,-2 0,-1 0,-1-1,-1 0,4-37,-5-15,-5-101,0 173,1 1,-1 0,1-1,1 1,-1 0,1-1,0 1,0 0,1 0,3-5,6-9,21-27,-16 25,3-7,8-8,33-61,-54 84,-1 0,0 0,0-1,-2 0,0 0,0 0,-2 0,2-23,-7-141,0 41,3 134,0 0,0 1,0-1,1 0,-1 0,1 0,0 0,1 0,-1 0,0 1,1-1,3-4,-3 5,0 1,1-1,-1 1,1 0,0 0,-1 0,1 0,0 0,0 1,0-1,1 1,-1 0,0 0,7-1,-4 0,0 1,0 0,0 0,0 0,1 1,-1 0,0 1,0-1,11 3,-13-2,0 1,-1 0,1-1,0 2,-1-1,1 0,-1 0,0 1,1 0,-1 0,-1 0,1 0,0 0,-1 1,3 4,7 14,-1 1,-1 0,-1 0,-1 1,-1 0,7 46,6 153,-19-211,2 508,-5-412,2-100,0 0,-1 0,-1 0,1 0,-1 0,-1 0,-6 15,0-5,-1 0,-14 16,15-21,-10 12,1 1,2 1,0 0,2 1,-15 42,15-17,3 0,-4 61,2-17,-27 92,19-98,5-32,-3-1,-28 62,41-103,0 0,2 1,0 0,0 0,0 19,2 93,2-85,2 67,-2 78,0-188,1 0,-1 0,0 0,-1 0,1 0,0 0,-1 0,1 0,-1 0,1 0,-1 0,0 0,0 0,0-1,0 1,0 0,0-1,-1 1,1-1,0 1,-1-1,1 1,-1-1,0 0,1 0,-1 0,0 0,0 0,1 0,-1 0,0-1,0 1,0-1,0 1,0-1,0 0,0 0,-3 0,-39 9,0 2,-75 29,68-22,44-16,-1 1,0 0,0 0,-12 8,18-10,0 0,0 0,0 1,1-1,-1 1,1 0,-1-1,1 1,0 0,-1 0,1 0,0 0,0 0,0 0,1 0,-1 0,0 0,0 4,1 7,0-1,1 0,1 1,0-1,0 0,1 0,7 16,-5-11,0 1,3 20,-8-36,1 0,-1 0,0 0,0 1,0-1,0 0,0 0,0 0,-1 0,1 0,-1-1,1 1,-1 0,0 0,0 0,0 0,0 0,0-1,0 1,-2 2,1-3,0 0,0 0,0 0,0 0,0 0,0-1,0 1,0 0,0-1,0 0,0 1,0-1,-1 0,1 0,0 0,0 0,0-1,-4 0,-14-4,1-1,0 0,-27-15,23 10,-37-11,18 10,16 3,0 2,-1 0,0 2,-54-3,-13 11,42-1,-1-2,-52-6,92 4,-1-1,-18-6,15 2</inkml:trace>
</inkml:ink>
</file>

<file path=word/ink/ink42.xml><?xml version="1.0" encoding="utf-8"?>
<inkml:ink xmlns:inkml="http://www.w3.org/2003/InkML">
  <inkml:definitions>
    <inkml:context xml:id="ctx0">
      <inkml:inkSource xml:id="inkSrc0">
        <inkml:traceFormat>
          <inkml:channel name="X" type="integer" min="-2.14748E9" max="2.14748E9" units="cm"/>
          <inkml:channel name="Y" type="integer" min="-2.14748E9" max="2.14748E9" units="cm"/>
        </inkml:traceFormat>
        <inkml:channelProperties>
          <inkml:channelProperty channel="X" name="resolution" value="1000" units="1/cm"/>
          <inkml:channelProperty channel="Y" name="resolution" value="1000" units="1/cm"/>
        </inkml:channelProperties>
      </inkml:inkSource>
      <inkml:timestamp xml:id="ts0" timeString="2021-09-06T08:03:29.419"/>
    </inkml:context>
    <inkml:brush xml:id="br0">
      <inkml:brushProperty name="width" value="0.05" units="cm"/>
      <inkml:brushProperty name="height" value="0.05" units="cm"/>
      <inkml:brushProperty name="color" value="#F6630D"/>
      <inkml:brushProperty name="ignorePressure" value="1"/>
    </inkml:brush>
  </inkml:definitions>
  <inkml:trace contextRef="#ctx0" brushRef="#br0">38 0,'-1'1,"0"-1,1 0,-1 0,0 1,1-1,-1 0,0 1,1-1,-1 1,1-1,-1 1,1-1,-1 1,1-1,-1 1,1-1,-1 1,1 0,0-1,-1 1,1 0,0 0,-7 19,6-16,-5 20,1 1,2 0,1 0,0 0,3 27,0-21,1 4,1 0,2 0,2 0,11 35,-14-55,3 23,-1 0,-2 0,-2 0,-4 48,2-32,9 191,0-75,5 53,-3-124,21 135,-25-182,-3 1,-3 99,-2-76,0-48,-6 29,0 12,5-32,-1 2,2 0,1 0,7 41,-7-77,1 0,-1-1,1 1,-1 0,1-1,0 1,0-1,1 0,-1 1,0-1,1 0,-1 1,1-1,0 0,2 2,1-1,0 0,0-1,0 1,0-1,11 3,-12-3,24 6,0 0,38 4,-63-11,0 0,0-1,0 1,0 0,0 1,-1-1,1 0,0 1,-1 0,1-1,-1 1,1 0,-1 0,0 0,0 1,0-1,0 1,0-1,0 1,-1-1,2 5,3 6,-2 0,0 0,4 23,-1-8,-6-21,1 0,0 1,0-1,1 0,0-1,0 1,1 0,-1-1,1 0,1 0,8 9,0-5</inkml:trace>
</inkml:ink>
</file>

<file path=word/ink/ink43.xml><?xml version="1.0" encoding="utf-8"?>
<inkml:ink xmlns:inkml="http://www.w3.org/2003/InkML">
  <inkml:definitions>
    <inkml:context xml:id="ctx0">
      <inkml:inkSource xml:id="inkSrc0">
        <inkml:traceFormat>
          <inkml:channel name="X" type="integer" min="-2.14748E9" max="2.14748E9" units="cm"/>
          <inkml:channel name="Y" type="integer" min="-2.14748E9" max="2.14748E9" units="cm"/>
        </inkml:traceFormat>
        <inkml:channelProperties>
          <inkml:channelProperty channel="X" name="resolution" value="1000" units="1/cm"/>
          <inkml:channelProperty channel="Y" name="resolution" value="1000" units="1/cm"/>
        </inkml:channelProperties>
      </inkml:inkSource>
      <inkml:timestamp xml:id="ts0" timeString="2021-09-06T08:03:29.420"/>
    </inkml:context>
    <inkml:brush xml:id="br0">
      <inkml:brushProperty name="width" value="0.05" units="cm"/>
      <inkml:brushProperty name="height" value="0.05" units="cm"/>
      <inkml:brushProperty name="color" value="#F6630D"/>
      <inkml:brushProperty name="ignorePressure" value="1"/>
    </inkml:brush>
  </inkml:definitions>
  <inkml:trace contextRef="#ctx0" brushRef="#br0">1 2676,'4'-7,"1"1,0-1,0 1,0 0,11-9,16-19,30-70,-38 61,-16 26,0 0,-1 0,0-1,-2 0,0 0,-1-1,2-28,-1-136,-6 122,1-1950,0 1989</inkml:trace>
</inkml:ink>
</file>

<file path=word/ink/ink44.xml><?xml version="1.0" encoding="utf-8"?>
<inkml:ink xmlns:inkml="http://www.w3.org/2003/InkML">
  <inkml:definitions>
    <inkml:context xml:id="ctx0">
      <inkml:inkSource xml:id="inkSrc0">
        <inkml:traceFormat>
          <inkml:channel name="X" type="integer" min="-2.14748E9" max="2.14748E9" units="cm"/>
          <inkml:channel name="Y" type="integer" min="-2.14748E9" max="2.14748E9" units="cm"/>
        </inkml:traceFormat>
        <inkml:channelProperties>
          <inkml:channelProperty channel="X" name="resolution" value="1000" units="1/cm"/>
          <inkml:channelProperty channel="Y" name="resolution" value="1000" units="1/cm"/>
        </inkml:channelProperties>
      </inkml:inkSource>
      <inkml:timestamp xml:id="ts0" timeString="2021-09-06T08:03:29.421"/>
    </inkml:context>
    <inkml:brush xml:id="br0">
      <inkml:brushProperty name="width" value="0.05" units="cm"/>
      <inkml:brushProperty name="height" value="0.05" units="cm"/>
      <inkml:brushProperty name="color" value="#CC0066"/>
      <inkml:brushProperty name="ignorePressure" value="1"/>
    </inkml:brush>
  </inkml:definitions>
  <inkml:trace contextRef="#ctx0" brushRef="#br0">178 720,'0'842,"0"-830,1-1,0 0,4 17,-1-13</inkml:trace>
  <inkml:trace contextRef="#ctx0" brushRef="#br0" timeOffset="1">1078 738,'1'6,"0"0,0 0,0 0,1-1,0 1,0-1,6 10,6 18,-7-5,-2 1,-1 0,-1 0,-1 1,-3 31,3 36,6-32,-4-42,1 30,-6 37,0-50,1 1,8 57,13 34,-16-97</inkml:trace>
  <inkml:trace contextRef="#ctx0" brushRef="#br0" timeOffset="2">19 805,'306'-10,"-80"6,-13 1,-140-6,-44 5,43-1,191 5,-246 0</inkml:trace>
  <inkml:trace contextRef="#ctx0" brushRef="#br0" timeOffset="3">1 750,'10'0,"1"-1,-1 0,0-1,0 0,1 0,-2-1,1-1,0 1,-1-2,1 1,-1-1,0-1,-1 0,1 0,13-14,2-5,-1-2,-1-1,24-40,-15 22,47-60,-61 84,-5 6,0-1,-1 0,-1 0,-1-1,0 0,-1-1,7-26,-4-32,-10 56,2 1,6-25,-9 44,0 0,0 0,0-1,1 1,-1 0,0 0,1-1,-1 1,1 0,0 0,-1 0,1 0,0 0,-1 0,1 0,0 0,0 0,0 0,0 1,0-1,0 0,0 0,0 1,0-1,1 1,-1-1,0 1,0 0,0-1,1 1,-1 0,0 0,0 0,1 0,-1 0,0 0,0 0,1 0,-1 0,0 0,0 1,1-1,-1 1,0-1,0 1,0-1,0 1,0 0,2 1,6 4,0 1,0 0,-1 1,11 12,-17-18,62 66,-3 2,-3 4,-4 1,56 102,-106-169,1 0,0 0,1-1,0 0,0 0,0 0,1-1,0 1,0-2,16 10,-15-9,-1 1,1 0,-1 0,-1 1,1 0,-1 0,8 15,4 3,-5-6</inkml:trace>
  <inkml:trace contextRef="#ctx0" brushRef="#br0" timeOffset="4">460 1154,'0'6,"0"8,0 14,0 5,0 2,6 2,5 1,0-1,2 0,-1-3,-4-6,-2-3,-3-3,-1 0,-2 0,0-4</inkml:trace>
  <inkml:trace contextRef="#ctx0" brushRef="#br0" timeOffset="5">477 1186,'0'0,"1"-1,-1 0,1 1,-1-1,0 0,1 1,-1-1,1 1,0-1,-1 1,1-1,0 1,-1 0,1-1,0 1,-1 0,1-1,0 1,-1 0,1 0,0 0,0-1,-1 1,3 0,22-3,-21 3,89-7,-36 3,0-1,100-24,-147 25,5 1,-14 6,-7 5,-1 1,1 0,-1 0,1 1,1-1,0 1,0 0,1 1,0-1,1 1,0 0,1 0,0 0,0 0,1 17,4 263,-3-270</inkml:trace>
  <inkml:trace contextRef="#ctx0" brushRef="#br0" timeOffset="6">107 1730,'0'3,"-3"10,-4 3,-1 2,1 0,-1 4,-2 0,0-2</inkml:trace>
  <inkml:trace contextRef="#ctx0" brushRef="#br0" timeOffset="7">301 1746,'3'0,"1"6,0 8,-4 5,-5 4,-4 3,-8 4,-2 2,0-6</inkml:trace>
  <inkml:trace contextRef="#ctx0" brushRef="#br0" timeOffset="8">547 1764,'3'0,"1"6,-1 5,0 4,-3 8,-6 3,-4-2,0 0,1-1,2-1,3-2,-2 3,7-10,3-6</inkml:trace>
  <inkml:trace contextRef="#ctx0" brushRef="#br0" timeOffset="9">830 1677,'0'6,"-3"11,-4 9,-1 2,-2 1,1 0,2-1,2-3,7-8,5-8</inkml:trace>
  <inkml:trace contextRef="#ctx0" brushRef="#br0" timeOffset="10">1042 1764,'3'0,"1"6,-1 5,-3 4,-4 5,-6 2,-6 1,-1-1,3-1,4-2,0 0,2 0,5-5,7-6,5-8,4-11,3-5,-1-1</inkml:trace>
  <inkml:trace contextRef="#ctx0" brushRef="#br0" timeOffset="11">1341 1660,'-3'6,"-4"5,-1 4,1 2,-1 4,-6 2,-3 0,2 2,2-1,5-3</inkml:trace>
</inkml:ink>
</file>

<file path=word/ink/ink45.xml><?xml version="1.0" encoding="utf-8"?>
<inkml:ink xmlns:inkml="http://www.w3.org/2003/InkML">
  <inkml:definitions>
    <inkml:context xml:id="ctx0">
      <inkml:inkSource xml:id="inkSrc0">
        <inkml:traceFormat>
          <inkml:channel name="X" type="integer" min="-2.14748E9" max="2.14748E9" units="cm"/>
          <inkml:channel name="Y" type="integer" min="-2.14748E9" max="2.14748E9" units="cm"/>
        </inkml:traceFormat>
        <inkml:channelProperties>
          <inkml:channelProperty channel="X" name="resolution" value="1000" units="1/cm"/>
          <inkml:channelProperty channel="Y" name="resolution" value="1000" units="1/cm"/>
        </inkml:channelProperties>
      </inkml:inkSource>
      <inkml:timestamp xml:id="ts0" timeString="2021-09-06T08:03:29.433"/>
    </inkml:context>
    <inkml:brush xml:id="br0">
      <inkml:brushProperty name="width" value="0.05" units="cm"/>
      <inkml:brushProperty name="height" value="0.05" units="cm"/>
      <inkml:brushProperty name="color" value="#CC0066"/>
      <inkml:brushProperty name="ignorePressure" value="1"/>
    </inkml:brush>
  </inkml:definitions>
  <inkml:trace contextRef="#ctx0" brushRef="#br0">1 0,'1336'0,"-1318"0</inkml:trace>
</inkml:ink>
</file>

<file path=word/ink/ink46.xml><?xml version="1.0" encoding="utf-8"?>
<inkml:ink xmlns:inkml="http://www.w3.org/2003/InkML">
  <inkml:definitions>
    <inkml:context xml:id="ctx0">
      <inkml:inkSource xml:id="inkSrc0">
        <inkml:traceFormat>
          <inkml:channel name="X" type="integer" min="-2.14748E9" max="2.14748E9" units="cm"/>
          <inkml:channel name="Y" type="integer" min="-2.14748E9" max="2.14748E9" units="cm"/>
        </inkml:traceFormat>
        <inkml:channelProperties>
          <inkml:channelProperty channel="X" name="resolution" value="1000" units="1/cm"/>
          <inkml:channelProperty channel="Y" name="resolution" value="1000" units="1/cm"/>
        </inkml:channelProperties>
      </inkml:inkSource>
      <inkml:timestamp xml:id="ts0" timeString="2021-09-06T08:03:29.434"/>
    </inkml:context>
    <inkml:brush xml:id="br0">
      <inkml:brushProperty name="width" value="0.05" units="cm"/>
      <inkml:brushProperty name="height" value="0.05" units="cm"/>
      <inkml:brushProperty name="color" value="#66CC00"/>
      <inkml:brushProperty name="ignorePressure" value="1"/>
    </inkml:brush>
  </inkml:definitions>
  <inkml:trace contextRef="#ctx0" brushRef="#br0">600 951,'-1'-4,"-1"-1,1 1,-1 0,0 0,0 0,-1 0,1 0,-1 0,-4-5,-3-5,-35-52,-72-80,94 119,15 18,1-1,0 0,1 0,0 0,1-1,0 0,1 0,0 0,0 0,1-1,1 0,0 1,1-1,0 0,0 0,1 0,2-13,-1 22,-1 0,1 0,0 0,0 1,0-1,0 0,1 1,-1-1,1 0,-1 1,1 0,0-1,0 1,0 0,0 0,0 0,0 0,1 0,-1 1,1-1,-1 1,1-1,0 1,0 0,-1 0,1 0,0 1,0-1,3 0,9 0,0 0,-1 1,1 0,22 4,-31-3,6 1,0 0,-1 1,1 0,0 1,-1 0,0 1,0 1,16 10,-6-2,-1 2,36 36,-51-47,22 19,-27-23,1-1,0 1,-1-1,1 1,-1-1,1 0,0 1,-1-1,1 0,0 0,-1 1,1-1,0 0,0 0,-1 0,1 0,0 0,0 0,-1 0,1 0,0 0,0 0,-1 0,1-1,0 1,-1 0,1 0,0-1,-1 1,1-1,0 1,-1 0,1-1,-1 1,1-1,-1 1,1-1,-1 0,1 1,-1-1,1 0,1-4,-1 1,1 0,-1-1,0 1,0-1,0 1,-1-1,0 0,0-7,-7-47,4 35,-6-61,4-91,5 175,0-1,0 1,0 0,0 0,0 0,0-1,0 1,0 0,0 0,1 0,-1 0,0 0,1-1,-1 1,1 0,-1 0,1 0,0 0,-1 0,1 0,0 1,0-1,1-1,-1 1,0 1,0 0,1 0,-1 0,0 0,0 0,0 1,0-1,0 0,0 1,0-1,0 0,0 1,0-1,0 1,0-1,0 1,0 0,1 1,7 6,0 0,0 1,9 13,15 26,48 91,-39-63,-41-74,0 0,0 0,0 0,0 0,1-1,-1 1,1 0,-1-1,1 1,3 2,-4-4,-1 0,0 0,0 0,1 0,-1 0,0 0,0 0,1 0,-1 0,0 0,0 0,1 0,-1 0,0 0,1 0,-1 0,0 0,0 0,1-1,-1 1,0 0,0 0,0 0,1 0,-1 0,0-1,0 1,0 0,1 0,-1-1,5-16,0-27,-3 0,-4-64,0 39,1 32,-1 22,2 0,0 0,0 1,5-25,-4 38,-1 0,0 0,0 0,1 0,-1 0,1 0,-1 0,1 0,-1 0,1 0,-1 0,1 1,1-3,-2 3,1 0,-1 0,0 0,1 0,-1-1,1 1,-1 0,0 0,1 0,-1 0,0 0,1 0,-1 0,1 0,-1 0,0 0,1 0,-1 0,1 0,-1 0,0 1,1-1,-1 0,1 0,1 2,0 0,0-1,0 1,0 0,-1 0,1 0,0 0,-1 0,0 1,2 1,11 29,-1 0,-2 1,11 54,11 33,-33-120,0 1,1-1,-1 1,1-1,-1 1,1-1,0 1,-1-1,1 0,0 1,0-1,0 0,0 0,0 0,0 0,1 0,-1 0,0 0,2 1,-2-2,0 0,0 0,0 0,-1 0,1 0,0-1,0 1,0 0,-1-1,1 1,0 0,0-1,-1 1,1-1,0 1,-1-1,1 1,0-1,-1 0,1 1,-1-1,1 0,-1 1,1-2,4-6,-1 0,0-1,0 0,4-15,17-80,-13 50,28-76,-40 129,0-1,1 1,-1 0,1 0,-1 0,1 0,0 0,-1 0,1 0,0 0,0 0,-1 0,1 0,0 0,2-1,-3 2,1 0,-1 0,1 0,-1 0,0 0,1 0,-1 0,1 0,-1 1,0-1,1 0,-1 0,1 0,-1 0,0 0,1 1,-1-1,0 0,1 0,-1 1,0-1,1 0,-1 1,0-1,1 0,-1 1,0-1,0 0,1 1,1 4,0-1,0 1,0 0,0 0,-1 0,1 7,10 89,4 22,-15-119,0-1,-1 0,1 1,1-1,-1 0,0 0,1 0,0 0,-1 0,1 0,3 3,-4-6,0 1,0 0,0-1,0 1,0 0,0-1,1 1,-1-1,0 0,0 1,0-1,1 0,-1 0,0 0,0 0,1 0,-1 0,0 0,0 0,1 0,-1-1,0 1,0 0,0-1,0 1,1-1,-1 0,0 1,0-1,0 0,0 1,0-1,0 0,1-1,9-8,0 0,-1-1,0 0,12-20,32-56,-26 40,-27 45,0 1,-1 0,1 0,0 0,-1 0,1 0,0 0,0 0,0 0,0 0,0 0,0 1,0-1,0 0,2 0,-3 1,0 0,1 0,-1 0,1 0,-1 0,0 1,1-1,-1 0,0 0,1 0,-1 1,0-1,1 0,-1 0,0 1,0-1,1 0,-1 1,0-1,0 0,0 1,1-1,-1 0,0 1,0-1,0 0,0 1,0-1,0 1,0-1,0 1,2 8,-1-1,0 1,-1 11,0-12,-3 61,1-44,2 1,0-1,5 28,-5-52,0 0,0 0,0 0,0 0,0 0,0 0,1 0,-1 0,0 0,1 0,-1-1,1 1,-1 0,1 0,-1 0,1 0,0-1,-1 1,1 0,0-1,-1 1,1 0,2 0,-2-1,0 0,0 0,0 0,-1 0,1-1,0 1,0 0,0 0,0-1,0 1,0-1,0 1,0-1,-1 1,1-1,0 1,0-1,-1 0,2 0,5-7,0-1,-1 1,7-13,-10 17,23-39,-15 23,1 0,2 0,0 1,21-22,-35 40,1 0,0 0,0 1,-1-1,1 0,0 1,0-1,0 0,0 1,0-1,0 1,0-1,0 1,0 0,0-1,0 1,0 0,0 0,0 0,0 0,0 0,0 0,0 0,2 0,-2 1,0 0,0-1,1 1,-1 0,0 0,-1 0,1 0,0 0,0 0,0 1,-1-1,1 0,0 0,-1 0,1 1,0 1,2 9,-1 0,0 0,1 18,-3-21,1-3,0-1,0 1,0-1,0 1,1-1,2 7,-3-11,-1 0,1 0,0 1,-1-1,1 0,0 0,0 0,0 0,0 0,0 0,0 0,0 0,0 0,0-1,0 1,0 0,1-1,-1 1,0 0,1-1,-1 0,0 1,1-1,-1 0,0 0,1 0,-1 0,0 0,1 0,-1 0,2 0,4-3,0 0,0 0,-1 0,0-1,0 0,0 0,0-1,9-8,13-10,-27 22,0 0,0 1,0-1,0 0,0 0,0 1,0-1,0 1,0-1,1 1,-1-1,0 1,0 0,1 0,-1-1,0 1,0 0,1 0,-1 0,0 0,1 1,-1-1,0 0,0 0,2 1,-1 1,-1-1,0 1,1-1,-1 1,0-1,0 1,0 0,0-1,0 1,0 0,0 0,-1 0,1 0,-1 0,1 3,2 15,-1 0,0 1,-2-1,0 0,-5 25,1 37,4-81,-1 0,1 0,0 0,0 0,0 0,0 0,0 0,0 0,0 0,1 0,-1 0,0 0,0 0,1 0,-1 0,1 0,-1 0,1 0,-1 0,1-1,-1 1,1 0,0 0,0-1,-1 1,1 0,0-1,0 1,0-1,0 1,-1-1,1 1,0-1,0 0,0 1,0-1,0 0,0 0,0 0,0 0,0 0,0 0,0 0,0 0,0 0,0 0,0 0,0-1,0 1,2-1,2-1,1-1,-1 1,0-1,1 0,-1-1,-1 1,7-6,-1 0,-6 6,0 0,0-1,-1 0,1 0,-1 0,0 0,3-5,-6 9,0 0,0 0,0 0,0 0,0 0,0 0,-1 0,1 0,0 0,0 0,0 1,0-1,0 0,0 0,0 0,-1 0,1 0,0 0,0 0,0 0,0 0,0 0,0 0,-1 0,1 0,0 0,0 0,0-1,0 1,0 0,0 0,0 0,-1 0,1 0,0 0,0 0,0 0,0 0,0 0,0 0,0-1,0 1,0 0,0 0,0 0,0 0,-1 0,1 0,0 0,0-1,0 1,0 0,0 0,0 0,0 0,0 0,0 0,0 0,0-1,0 1,0 0,0 0,0 0,1 0,-1 0,-10 6,-3 6,1 1,0 0,1 1,1 1,0 0,1 0,-14 33,23-46,0 0,-1 0,1 0,0 0,0 0,0 0,0 0,1 1,-1-1,1 0,-1 0,1 0,-1 0,1 0,0 0,0-1,0 1,0 0,3 2,-3-1,1-1,0 1,-1 0,0-1,0 1,0 0,0 0,0 0,0 0,-1 0,1 3,-2 4,-1 0,0 0,0 0,-1 0,0-1,-1 1,-6 11,-5 14,15-33,-1-1,0 1,1 1,-1-1,1 0,0 0,0 0,0 0,0 0,0 0,0 0,0 0,1 0,-1 0,1 0,0 0,-1 0,1 0,0 0,0 0,0 0,2 2,8 16,-11-17,1-1,-1 1,1-1,-1 1,0-1,1 1,-1-1,-1 1,1-1,0 1,-1-1,1 0,-2 5,-17 32,16-35,0 1,1-1,-1 1,1 0,0-1,1 1,-1 0,1 0,0 1,-1 8,2-13,1 0,-1 1,0-1,1 0,0 1,-1-1,1 0,-1 0,1 1,0-1,0 0,0 0,0 0,0 0,0 0,0 0,0 0,0-1,0 1,1 0,-1-1,0 1,0-1,1 1,2 0,-3-1,0 0,0 0,0 1,0-1,0 0,0 1,0-1,-1 1,1-1,0 1,0-1,0 1,0 0,-1-1,1 1,0 0,-1-1,1 1,0 0,-1 0,1 0,-1 0,1 0,-1 0,0 0,1 0,-1 0,0 0,0 0,1 0,-1 0,0 0,0 1,-2 5,-1-1,1 0,-1 1,0-1,0 0,-1 0,-5 6,9-12,-12 18</inkml:trace>
  <inkml:trace contextRef="#ctx0" brushRef="#br0" timeOffset="1">1 1037,'1529'0,"-1352"10,6-1,755-10,-921 2,0 1,24 5,-35-6,11 2</inkml:trace>
</inkml:ink>
</file>

<file path=word/ink/ink47.xml><?xml version="1.0" encoding="utf-8"?>
<inkml:ink xmlns:inkml="http://www.w3.org/2003/InkML">
  <inkml:definitions>
    <inkml:context xml:id="ctx0">
      <inkml:inkSource xml:id="inkSrc0">
        <inkml:traceFormat>
          <inkml:channel name="X" type="integer" min="-2.14748E9" max="2.14748E9" units="cm"/>
          <inkml:channel name="Y" type="integer" min="-2.14748E9" max="2.14748E9" units="cm"/>
        </inkml:traceFormat>
        <inkml:channelProperties>
          <inkml:channelProperty channel="X" name="resolution" value="1000" units="1/cm"/>
          <inkml:channelProperty channel="Y" name="resolution" value="1000" units="1/cm"/>
        </inkml:channelProperties>
      </inkml:inkSource>
      <inkml:timestamp xml:id="ts0" timeString="2021-09-06T08:03:29.436"/>
    </inkml:context>
    <inkml:brush xml:id="br0">
      <inkml:brushProperty name="width" value="0.05" units="cm"/>
      <inkml:brushProperty name="height" value="0.05" units="cm"/>
      <inkml:brushProperty name="color" value="#008C3A"/>
      <inkml:brushProperty name="ignorePressure" value="1"/>
    </inkml:brush>
  </inkml:definitions>
  <inkml:trace contextRef="#ctx0" brushRef="#br0">882 1982,'-31'1,"-1"-2,1-1,0-1,-54-13,58 8,1 1,-27-11,45 15,0-1,1 0,-1-1,1 1,0-1,0-1,-9-9,7 6,0-2,0 1,1-1,0 0,1-1,0 0,1 0,1 0,0-1,0 0,1 0,1 0,0-1,1 1,-1-27,3 36,0 0,1-1,0 1,-1 0,2 0,-1 0,0 0,1 1,-1-1,1 0,0 0,4-4,1-1,1 1,0 0,9-8,-9 10,-1 0,-1-1,1 1,-1-2,6-7,-12 15,0-1,1 1,-1-1,1 0,-1 1,0-1,1 0,-1 1,0-1,1 1,-1-1,0 0,0 0,0 1,0-1,0 0,0 1,0-1,0 0,0 0,0 1,0-1,0 0,-1 1,1-1,0 0,0 1,-1-1,1 0,0 1,-1-1,1 1,-1-1,1 1,-1-1,1 1,-1-1,1 1,-1-1,1 1,-1 0,0-1,1 1,-1 0,0-1,1 1,-2 0,-4-2,0 1,0 0,0 0,-10 0,3 0,-11-4,0-1,0-2,-38-16,32 12,26 10,0 0,0 0,1 0,-1-1,1 1,0-1,-1 0,1 0,1 0,-1 0,-4-7,-22-43,12 17,1 10,8 13,0-1,0 1,2-1,-1-1,2 1,-6-26,9 32,-14-93,14 85,1 0,1 0,1-1,3-21,-3 34,0 0,0 0,0 0,1 0,0 0,0 0,0 0,0 0,0 1,1-1,0 1,0 0,0 0,0 0,0 0,0 1,1-1,0 1,-1-1,1 1,0 1,0-1,0 0,5 0,9-3,0 1,1 2,-1-1,24 2,-28 0,3-1,-17 2,0 0,0 0,0 0,0 0,0 0,-1-1,1 1,0 0,0 0,0 0,0 0,0 0,0 0,0-1,0 1,0 0,0 0,0 0,0 0,0 0,0-1,0 1,0 0,0 0,0 0,0 0,0 0,0-1,0 1,0 0,0 0,0 0,0 0,0 0,0-1,0 1,0 0,0 0,1 0,-1 0,0 0,0 0,0 0,0-1,0 1,0 0,1 0,-24-10,1-1,0-1,0-1,-19-16,2 2,29 21,1 0,-1-1,1 0,1 0,-1-1,1 0,1-1,-1 0,1 0,1 0,0-1,0 0,-4-12,1 0,0-1,2-1,1 1,1-1,1 0,-2-39,5 54,1-1,1 1,0-1,0 0,1 1,0-1,1 1,0 0,0 0,1 0,0 0,0 1,1-1,1 1,-1 0,1 1,0-1,1 1,9-7,-5 5,0 2,1 0,0 0,0 1,1 0,-1 1,1 1,1 0,-1 1,0 0,19-1,14 1,0 3,47 5,-75-4,4 1,-1 1,1 1,34 11,-51-14,0 0,0 0,0 0,0-1,0 1,0-2,0 1,0 0,0-1,0 0,0 0,0 0,0-1,-1 1,1-1,0-1,5-3,7-4,-1-2,0 0,16-16,-15 12,12-10,-18 15,1 1,22-16,-28 22,-1 1,1 1,0-1,0 1,0 0,0 0,0 1,0 0,1 0,7 0,5 0,1 1,-1 1,29 4,-41-3,0 0,0 0,-1 0,1 1,0 0,-1 0,0 1,1 0,-1 0,-1 0,1 1,7 7,-5-2,0 1,0-1,-2 1,8 14,8 13,-21-35,1-1,0 0,0 0,0-1,0 1,0 0,0-1,1 1,-1-1,0 0,1 1,-1-1,1-1,0 1,-1 0,1 0,0-1,3 1,8-1,-1 1,23-3,-11 0,16 0,-24 0,0 1,0 1,1 0,-1 1,21 5,-35-5,0 0,1 0,-1 1,0 0,0-1,0 1,-1 0,1 0,0 1,-1-1,1 0,-1 1,0 0,0-1,0 1,2 3,2 7,0 0,7 23,3 5,-14-39,-1 1,1-1,-1 0,1 0,0 0,0 0,0 0,0 0,1 0,-1 0,0-1,1 1,-1-1,1 0,0 0,-1 0,1 0,0 0,0-1,3 1,7 1,0-1,0-1,16-1,-8 0,46-1,90 2,-155 0,1 0,-1 0,1 0,-1 1,1-1,-1 1,1 0,-1-1,0 1,1 0,-1 1,0-1,0 0,0 1,0-1,0 1,0-1,0 1,0 0,-1 0,1 0,-1 0,1 0,-1 0,2 4,-2-2,0-1,0 1,-1-1,0 1,1 0,-1-1,-1 1,1-1,0 1,-1-1,0 1,1-1,-1 1,-1-1,1 1,0-1,-4 5,3-5,1-1,-1 1,1-1,-1 0,0 0,0 0,0 0,-1 0,1 0,0-1,-1 1,1-1,-1 1,1-1,-1 0,-3 1,-2 0,-1 0,1-1,-18 0,-18 3,43-3,0-1,-1 1,1-1,-1 1,1-1,0 1,-1 0,1-1,0 1,-1 0,1 0,0 0,0 0,0 0,0 1,0-1,0 0,0 0,1 0,-1 1,0-1,1 1,-1-1,1 0,-1 1,1-1,0 1,-1-1,1 1,0-1,0 1,0-1,0 1,1-1,-1 3,1 0,0 1,0-1,1 0,-1 1,1-1,0 0,0 0,0 0,1 0,4 5,6 4,1 0,1-2,19 14,-15-12,24 22,-37-30,-1 0,0 1,0 0,0 1,-1-1,0 1,0 0,3 8,11 22,9 25,-25-57,-1-1,0 1,0 0,0 0,0-1,-1 1,1 0,-1 0,-1 0,0 8,0-11,0 1,0 0,0 0,-1 0,1-1,0 1,-1-1,0 1,0-1,0 0,0 1,0-1,0 0,0 0,-1-1,1 1,-1 0,0-1,1 1,-1-1,-4 2,-6 0,-1 1,1-2,-23 3,24-5,0 2,-20 5,31-7,0 0,-1 0,1 1,0-1,-1 1,1-1,0 1,0 0,-1 0,1-1,0 1,0 0,0 0,0 0,0 0,0 0,0 0,1 0,-1 1,0-1,0 0,1 0,-1 1,1-1,-1 0,1 1,0-1,-1 0,1 1,0-1,0 1,0-1,0 0,0 1,0-1,1 1,-1-1,0 0,1 1,-1-1,1 0,-1 0,1 1,0-1,-1 0,2 2,5 7,1 1,-1-1,2-1,11 12,-10-11,-1-1,37 44,-42-48,-1-1,0 1,0 0,-1 0,1 0,-1 0,0 0,0 0,-1 0,2 7,-3-10,0 0,0 0,0 0,0 0,0 0,-1 0,1 0,0 0,-1 0,0 0,1 0,-1 0,0 0,0 0,0 0,0-1,-1 1,1 0,0-1,-1 1,-2 1,-1 1,-1 0,-1 0,1-1,0 0,-8 2,10-3,-1-1,1 1,-1 0,1 0,0 0,0 1,0 0,0-1,0 1,1 1,-1-1,-3 5,3 0,1 0,0 0,0 0,1 0,0 0,0 1,1-1,0 1,0 0,1 11,2 9,9 51,6 2,9 61,-26-141,1 0,-1 0,0-1,0 1,0 0,0 0,0 0,0-1,0 1,-1 0,1 0,-1-1,1 1,-1 0,0-1,1 1,-1 0,0-1,0 1,0-1,0 1,-2 0,0 0,0 0,0 0,0-1,-1 0,1 0,0 1,-1-2,1 1,-1 0,-5 0,-18 0,-41-2,12 0,53 1,1 0,-1 0,1 0,-1 1,1-1,-1 1,1-1,-1 1,1 0,0 0,0 0,-5 3,6-3,0 0,0 0,0 0,0 0,0 0,0 1,0-1,1 0,-1 1,0-1,1 0,-1 1,1-1,-1 1,1-1,0 3,0 3,0 1,1 0,0 0,0 0,1-1,4 13,2 18,-8-37,1 0,-1 0,0 0,0 0,-1 0,1 0,0 0,0 0,0 0,-1 0,1 0,0 0,-1 0,1 0,-1 0,1-1,-1 1,1 0,-1 0,0 0,0-1,0 2,-1-1,0 0,0 0,0 0,0 0,-1 0,1 0,0-1,0 1,-5 0,-5-1,0 0,0 0,-14-3,13 2,-31-4,-70-17,57 11,-94-6,11 3,110 9</inkml:trace>
</inkml:ink>
</file>

<file path=word/ink/ink48.xml><?xml version="1.0" encoding="utf-8"?>
<inkml:ink xmlns:inkml="http://www.w3.org/2003/InkML">
  <inkml:definitions>
    <inkml:context xml:id="ctx0">
      <inkml:inkSource xml:id="inkSrc0">
        <inkml:traceFormat>
          <inkml:channel name="X" type="integer" min="-2.14748E9" max="2.14748E9" units="cm"/>
          <inkml:channel name="Y" type="integer" min="-2.14748E9" max="2.14748E9" units="cm"/>
        </inkml:traceFormat>
        <inkml:channelProperties>
          <inkml:channelProperty channel="X" name="resolution" value="1000" units="1/cm"/>
          <inkml:channelProperty channel="Y" name="resolution" value="1000" units="1/cm"/>
        </inkml:channelProperties>
      </inkml:inkSource>
      <inkml:timestamp xml:id="ts0" timeString="2021-09-06T08:03:29.437"/>
    </inkml:context>
    <inkml:brush xml:id="br0">
      <inkml:brushProperty name="width" value="0.05" units="cm"/>
      <inkml:brushProperty name="height" value="0.05" units="cm"/>
      <inkml:brushProperty name="color" value="#F6630D"/>
      <inkml:brushProperty name="ignorePressure" value="1"/>
    </inkml:brush>
  </inkml:definitions>
  <inkml:trace contextRef="#ctx0" brushRef="#br0">38 0,'-1'1,"0"-1,1 0,-1 0,0 1,1-1,-1 0,0 1,1-1,-1 1,1-1,-1 1,1-1,-1 1,1-1,-1 1,1-1,-1 1,1 0,0-1,-1 1,1 0,0 0,-7 19,6-16,-5 20,1 1,2 0,1 0,0 0,3 27,0-21,1 4,1 0,2 0,2 0,11 35,-14-55,3 23,-1 0,-2 0,-2 0,-4 48,2-32,9 191,0-75,5 53,-3-124,21 135,-25-182,-3 1,-3 99,-2-76,0-48,-6 29,0 12,5-32,-1 2,2 0,1 0,7 41,-7-77,1 0,-1-1,1 1,-1 0,1-1,0 1,0-1,1 0,-1 1,0-1,1 0,-1 1,1-1,0 0,2 2,1-1,0 0,0-1,0 1,0-1,11 3,-12-3,24 6,0 0,38 4,-63-11,0 0,0-1,0 1,0 0,0 1,-1-1,1 0,0 1,-1 0,1-1,-1 1,1 0,-1 0,0 0,0 1,0-1,0 1,0-1,0 1,-1-1,2 5,3 6,-2 0,0 0,4 23,-1-8,-6-21,1 0,0 1,0-1,1 0,0-1,0 1,1 0,-1-1,1 0,1 0,8 9,0-5</inkml:trace>
</inkml:ink>
</file>

<file path=word/ink/ink49.xml><?xml version="1.0" encoding="utf-8"?>
<inkml:ink xmlns:inkml="http://www.w3.org/2003/InkML">
  <inkml:definitions>
    <inkml:context xml:id="ctx0">
      <inkml:inkSource xml:id="inkSrc0">
        <inkml:traceFormat>
          <inkml:channel name="X" type="integer" min="-2.14748E9" max="2.14748E9" units="cm"/>
          <inkml:channel name="Y" type="integer" min="-2.14748E9" max="2.14748E9" units="cm"/>
        </inkml:traceFormat>
        <inkml:channelProperties>
          <inkml:channelProperty channel="X" name="resolution" value="1000" units="1/cm"/>
          <inkml:channelProperty channel="Y" name="resolution" value="1000" units="1/cm"/>
        </inkml:channelProperties>
      </inkml:inkSource>
      <inkml:timestamp xml:id="ts0" timeString="2021-09-06T08:03:29.438"/>
    </inkml:context>
    <inkml:brush xml:id="br0">
      <inkml:brushProperty name="width" value="0.05" units="cm"/>
      <inkml:brushProperty name="height" value="0.05" units="cm"/>
      <inkml:brushProperty name="color" value="#F6630D"/>
      <inkml:brushProperty name="ignorePressure" value="1"/>
    </inkml:brush>
  </inkml:definitions>
  <inkml:trace contextRef="#ctx0" brushRef="#br0">1 2676,'4'-7,"1"1,0-1,0 1,0 0,11-9,16-19,30-70,-38 61,-16 26,0 0,-1 0,0-1,-2 0,0 0,-1-1,2-28,-1-136,-6 122,1-1950,0 1989</inkml:trace>
</inkml:ink>
</file>

<file path=word/ink/ink5.xml><?xml version="1.0" encoding="utf-8"?>
<inkml:ink xmlns:inkml="http://www.w3.org/2003/InkML">
  <inkml:definitions>
    <inkml:context xml:id="ctx0">
      <inkml:inkSource xml:id="inkSrc0">
        <inkml:traceFormat>
          <inkml:channel name="X" type="integer" min="-2.14748E9" max="2.14748E9" units="cm"/>
          <inkml:channel name="Y" type="integer" min="-2.14748E9" max="2.14748E9" units="cm"/>
        </inkml:traceFormat>
        <inkml:channelProperties>
          <inkml:channelProperty channel="X" name="resolution" value="1000" units="1/cm"/>
          <inkml:channelProperty channel="Y" name="resolution" value="1000" units="1/cm"/>
        </inkml:channelProperties>
      </inkml:inkSource>
      <inkml:timestamp xml:id="ts0" timeString="2021-09-06T23:11:05.493"/>
    </inkml:context>
    <inkml:brush xml:id="br0">
      <inkml:brushProperty name="width" value="0.05" units="cm"/>
      <inkml:brushProperty name="height" value="0.05" units="cm"/>
      <inkml:brushProperty name="color" value="#008C3A"/>
      <inkml:brushProperty name="ignorePressure" value="1"/>
    </inkml:brush>
  </inkml:definitions>
  <inkml:trace contextRef="#ctx0" brushRef="#br0">1646 1718,'0'1,"-1"0,1 0,0-1,-1 1,1 0,-1 0,1-1,-1 1,1-1,-1 1,1 0,-1-1,0 1,1-1,-1 1,0-1,1 1,-1-1,0 0,0 1,1-1,-1 0,0 0,0 0,0 1,0-1,-1 0,-27 3,26-3,2 0,-41 3,-1-2,-73-8,107 5,0-1,-1-1,1 1,1-1,-1-1,0 0,1 0,0-1,-12-10,9 6,-1 2,-22-14,32 22,0-1,0 0,0 1,0-1,0 1,0-1,0 1,0 0,0 0,0 0,0 0,0 0,0 1,0-1,0 1,1-1,-1 1,0 0,-2 0,-26 6,21-7,0-1,0 0,0-1,-1 1,1-2,1 1,-16-8,-60-34,72 36,-267-180,276 186,-1-2,-1 1,1 0,-1 0,0 0,0 1,-7-3,11 4,1 1,-1 0,0 0,1 0,-1 0,0 0,1 0,-1 0,0 0,0 0,1 0,-1 1,0-1,1 0,-1 0,0 1,1-1,-1 0,0 1,0 0,0 0,0 0,0 1,0-1,0 0,1 1,-1-1,0 1,1-1,-1 1,1-1,-1 1,1 2,-2 43,2-38,0 0,0 0,-1 0,0 0,-1 0,-2 9,3-16,0 0,0 1,-1-1,1 0,0 1,-1-1,0 0,1 0,-1 0,0-1,0 1,0 0,0-1,-1 1,1-1,0 0,-1 1,1-1,0 0,-1-1,1 1,-1 0,0-1,1 1,-5-1,-7 1,0 0,0-1,0-1,0-1,0 0,1 0,-1-1,0-1,-20-8,9 0,0-1,1-1,-41-30,-6-2,48 32,0-1,-24-20,21 13,-20-18,42 37,1-1,0 0,0 0,0 0,1 0,0 0,-1 0,2-1,-1 1,-1-7,0-4,1 0,0 0,1 0,1 0,1 0,3-25,-2 29,1 0,-1 0,2 0,-1 1,1 0,1-1,0 2,1-1,12-16,1 3,40-36,-50 51,1 0,0 1,0 1,1 0,0 0,0 1,16-6,215-73,-238 82,1 0,0-1,-1 1,0-1,1 1,-1-2,0 1,-1 0,1-1,0 1,-1-1,0 0,0 0,0 0,3-7,0-3,-1 1,0-1,4-28,-7 31,1 0,-1 0,2 0,-1 0,2 1,-1-1,1 1,9-13,0 8,0 0,27-21,-28 26,0-1,-1 0,-1-1,20-25,-29 35,0-1,0 0,0 0,1 1,-1-1,1 1,0 0,-1 0,1 0,0 0,1 0,-1 1,5-2,2 0,0 0,1 1,11-1,-15 2,1 0,0 0,-1 0,1-1,-1-1,1 1,-1-1,8-4,0-4,-1 1,14-16,-16 14,1 1,15-10,-22 17,0 1,0 0,0 0,1 0,-1 1,1 0,0 0,11-1,14 1,49 2,-60 1,1 0,0-2,-1 0,1-2,38-8,-33 4,0 2,1 1,-1 1,1 1,51 3,12 0,-87-1,-1 0,1-1,0 1,-1-1,1 1,-1-1,1 0,-1-1,1 1,-1-1,0 1,0-1,0 0,0 0,0 0,4-4,-3 1,0-1,0 1,0-1,-1 0,0 0,0-1,3-8,-5 12,1 0,-1 0,1 0,0 1,0-1,0 0,0 1,0 0,0-1,1 1,-1 0,1 0,-1 0,1 1,0-1,0 1,0-1,0 1,0 0,0 0,0 0,0 1,6-2,6 1,0 1,0 0,28 3,-23 0,29 1,-5 1,52-2,-81-2,0 0,-1 0,1 1,-1 1,0 0,24 10,79 40,-80-34,-1 2,-1 1,-1 2,-2 1,0 2,-1 1,39 47,-15-17,-44-48,-1 0,0 0,-1 1,0 0,0 0,-1 1,11 24,-7-1,-2 1,-2 1,-1-1,-2 1,-2 0,-1 57,-2-92,0 1,0 0,0 0,0-1,-1 1,0 0,1 0,-1-1,0 1,0-1,0 1,-3 4,2-6,1 1,-1 0,0-1,1 0,-1 1,0-1,0 0,0 0,0 0,0 0,0-1,-1 1,1 0,0-1,0 0,-4 1,-22 1,20-2,-1 0,1 1,-13 3,19-3,-1-1,0 1,1 1,-1-1,1 0,-1 1,1-1,0 1,-1 0,1 0,0 0,0 0,0 0,-2 3,-2 5,1 0,0 0,1 1,0-1,0 1,1 0,0 0,1 1,-1 14,1 17,2 47,22 219,-8-142,-14-159,1-1,-1 1,0 0,-1 0,-2 12,3-18,-1 0,1-1,-1 1,0 0,1-1,-1 1,0-1,0 1,0-1,0 1,-1-1,1 0,0 0,-1 1,1-1,0 0,-1 0,0 0,1-1,-1 1,1 0,-1 0,0-1,1 1,-1-1,0 0,0 1,0-1,-3 0,-26-1,-1-1,1-2,0-1,-50-15,39 10,-65-9,-62 15,122 5,30-1</inkml:trace>
</inkml:ink>
</file>

<file path=word/ink/ink50.xml><?xml version="1.0" encoding="utf-8"?>
<inkml:ink xmlns:inkml="http://www.w3.org/2003/InkML">
  <inkml:definitions>
    <inkml:context xml:id="ctx0">
      <inkml:inkSource xml:id="inkSrc0">
        <inkml:traceFormat>
          <inkml:channel name="X" type="integer" min="-2.14748E9" max="2.14748E9" units="cm"/>
          <inkml:channel name="Y" type="integer" min="-2.14748E9" max="2.14748E9" units="cm"/>
        </inkml:traceFormat>
        <inkml:channelProperties>
          <inkml:channelProperty channel="X" name="resolution" value="1000" units="1/cm"/>
          <inkml:channelProperty channel="Y" name="resolution" value="1000" units="1/cm"/>
        </inkml:channelProperties>
      </inkml:inkSource>
      <inkml:timestamp xml:id="ts0" timeString="2021-09-06T08:04:14.126"/>
    </inkml:context>
    <inkml:brush xml:id="br0">
      <inkml:brushProperty name="width" value="0.05" units="cm"/>
      <inkml:brushProperty name="height" value="0.05" units="cm"/>
      <inkml:brushProperty name="color" value="#E71224"/>
      <inkml:brushProperty name="ignorePressure" value="1"/>
    </inkml:brush>
  </inkml:definitions>
  <inkml:trace contextRef="#ctx0" brushRef="#br0">197 1369,'0'-16,"0"-45,11-93,-6 115,-5 29,1-1,0 1,1-1,0 1,1-1,0 1,1 0,0 1,0-1,9-14,-5 13,1 0,0 0,0 1,1 0,0 1,1 0,0 1,0 0,1 1,0 0,0 1,0 0,1 1,0 0,20-4,-29 8,1-1,-1 0,1 1,-1-1,0-1,0 1,0-1,0 1,7-8,27-33,-1-1,-11 20,-9 10,23-28,-34 34,-1 1,0-1,0 0,-1 0,0-1,0 1,3-11,57-156,-49 142,2 0,1 1,26-33,-38 57,1 0,0 1,0 0,0 0,1 0,0 1,0 0,1 1,0 0,0 0,0 1,0 0,20-5,-19 6,0-1,0 0,0 0,0-1,-1 0,15-12,-19 14,-1-1,0 0,0 1,0-1,-1-1,1 1,-1-1,0 1,-1-1,1 0,-1 0,0 0,0 0,0 0,1-6,-3 9,5-17,0 14,2 14,4 17,0 1,9 40,-3-8,-5-24,-4-15,-1 2,0-1,-2 1,-1 0,2 22,-6-42,0 1,-1-1,1 1,0-1,-1 1,1-1,-1 1,0-1,0 0,0 1,0-1,-1 0,1 0,0 0,-1 0,-3 3,-1 1,-1 0,0-1,-11 7,-10 7,21-12,0-1,0 1,1 1,0-1,1 1,-1 0,2 1,-1-1,1 1,0 0,1 0,0 0,0 0,-1 16,-1 9,3 0,2 61,2-51,11 302,-11-323,5 99,-7-107,-1 0,0-1,-1 1,-1 0,0-1,-7 16,8-26,0 0,0 0,-1-1,1 1,-1-1,0 0,0 0,0 0,0 0,0-1,-1 1,0-1,1 0,-1 0,0 0,0 0,0-1,0 1,-4 0,0 1,1 0,-1 0,1 0,-7 6,-1 3</inkml:trace>
  <inkml:trace contextRef="#ctx0" brushRef="#br0" timeOffset="2700.78">55 1422,'-16'-64,"3"-1,-9-109,18-132,5 295,0-1,0 1,1-1,0 1,6-18,-6 23,0 1,1 1,0-1,-1 0,2 1,-1-1,0 1,1 0,0 0,0 0,0 1,0-1,10-5,39-21,3-2,88-66,-128 85,0 1,1 1,0 0,0 1,1 1,0 1,1 0,0 1,35-7,-53 14,20-4,35-11,-50 12,1 1,-1-1,1-1,-1 1,0-1,0 0,-1-1,1 1,4-7,72-87,14-15,-81 97,1 1,0 1,2 0,28-18,-40 29,1 0,-1 0,1 0,0 1,0 0,0 0,0 1,0-1,0 2,0-1,14 1,-18 1,0-1,0 1,1-1,-1 1,0 0,0 0,0 0,0 0,0 1,-1-1,1 1,0 0,-1 0,1 0,-1 0,0 0,1 0,-1 1,0-1,0 1,-1 0,1-1,0 1,-1 0,0 0,0 0,0 0,1 4,2 15,-2 1,-1 0,0-1,-4 33,1-10,2-32,-1 8,0 1,-6 32,6-48,-1 0,1-1,-1 1,0 0,-1-1,0 1,0-1,0 0,0 0,-1 0,0 0,0-1,-8 8,-2-2,1 1,0 1,0 0,2 0,-1 1,1 1,-10 16,-74 123,-34 64,125-211,1 1,0-1,1 1,-1 0,1 0,0 0,1 0,0 0,0 10,1-11,1 0,0 0,0 0,0 0,1 0,0 0,0 0,1 0,0-1,6 11,14 18,-12-19,-1 1,0 0,-1 1,0 0,-1 0,8 28,-16-43,0-1,0 0,0 0,0 0,0 0,0 1,0-1,0 0,-1 0,1 0,0 0,-1 0,1 0,-1 1,1-1,-1 0,1 0,-1 0,0-1,1 1,-1 0,0 0,0 0,0 0,0-1,0 1,0 0,0-1,0 1,0-1,0 1,0-1,0 1,0-1,0 0,-2 1,-6 0,0 1,1-2,-18 1,18-1,-43-1,29 0,0 0,-24 4,28 0</inkml:trace>
  <inkml:trace contextRef="#ctx0" brushRef="#br0" timeOffset="4085.08">374 1314,'1'-16,"1"0,1 0,0 0,1 1,1-1,8-16,-9 19,5-9,1 1,1-1,1 2,1 0,1 0,26-29,111-95,-102 100,-29 26,-10 10,-1 0,17-19,-23 22,0 1,-1 0,1-1,-1 0,0 0,0 1,-1-1,1 0,-1 0,1-8,-1 3,0-1,0 1,-2-1,1 1,-1-1,-5-19,6 29,0 0,0 1,0-1,0 0,-1 0,1 0,0 1,0-1,-1 0,1 0,-1 1,1-1,-1 0,1 1,-1-1,1 1,-1-1,0 1,1-1,-1 1,0-1,-1 0,2 1,-1 0,1 1,-1-1,0 0,1 1,-1-1,1 0,-1 1,1-1,-1 1,1-1,-1 1,1-1,0 1,-1-1,1 1,0-1,-1 1,1-1,0 1,-1 0,-2 6,1 0,0 0,-3 13,-9 109,4 195,10-317,0 0,0 0,0-1,-1 1,0-1,0 1,-1 0,1-1,-1 0,-1 1,0-1,1 0,-2 0,1-1,-9 11,-1-2</inkml:trace>
  <inkml:trace contextRef="#ctx0" brushRef="#br0" timeOffset="6590.38">2 1263,'4'-14,"-1"0,0 0,-1-1,1-28,0-4,19-126,-16 139,1 1,2 0,16-37,-23 63,1 1,0 0,0 1,0-1,1 1,0-1,0 1,0 0,1 0,0 1,0-1,0 1,0 0,1 1,-1-1,1 1,0 0,0 0,0 1,0 0,1 0,6-1,46-12,75-25,-117 34,0-2,0 0,-1-1,0 0,24-20,4-13,-32 30,0 0,1 1,25-18,-38 29,1-1,0 0,0 1,0-1,0 1,0-1,0 1,1-1,-1 1,0 0,0-1,0 1,0 0,0 0,1 0,-1 0,0 0,0 0,0 0,0 1,0-1,1 0,-1 1,0-1,0 0,0 1,0-1,0 1,0 0,0-1,0 1,0 0,-1 0,1-1,0 1,0 0,-1 0,1 0,0 0,-1 0,1 0,-1 0,1 0,-1 0,0 1,1-1,-1 0,0 1,3 9,-1 0,0 0,-1 0,0 12,-1-15,0 11,0-1,-2 0,0 0,-1 1,-1-2,0 1,-1 0,-2-1,1 0,-2 0,-13 22,8-19,0-1,-1 0,-1-1,-1 0,-1-1,0-1,-1-1,-28 19,24-20,1 1,1 1,1 1,0 0,1 2,0 0,2 1,1 0,0 1,-13 26,24-38,1 0,0 0,0 0,0 1,2-1,-1 1,1-1,0 1,1 0,0-1,0 1,3 10,4 22</inkml:trace>
</inkml:ink>
</file>

<file path=word/ink/ink51.xml><?xml version="1.0" encoding="utf-8"?>
<inkml:ink xmlns:inkml="http://www.w3.org/2003/InkML">
  <inkml:definitions>
    <inkml:context xml:id="ctx0">
      <inkml:inkSource xml:id="inkSrc0">
        <inkml:traceFormat>
          <inkml:channel name="X" type="integer" min="-2.14748E9" max="2.14748E9" units="cm"/>
          <inkml:channel name="Y" type="integer" min="-2.14748E9" max="2.14748E9" units="cm"/>
        </inkml:traceFormat>
        <inkml:channelProperties>
          <inkml:channelProperty channel="X" name="resolution" value="1000" units="1/cm"/>
          <inkml:channelProperty channel="Y" name="resolution" value="1000" units="1/cm"/>
        </inkml:channelProperties>
      </inkml:inkSource>
      <inkml:timestamp xml:id="ts0" timeString="2021-09-06T08:03:29.445"/>
    </inkml:context>
    <inkml:brush xml:id="br0">
      <inkml:brushProperty name="width" value="0.05" units="cm"/>
      <inkml:brushProperty name="height" value="0.05" units="cm"/>
      <inkml:brushProperty name="color" value="#CC0066"/>
      <inkml:brushProperty name="ignorePressure" value="1"/>
    </inkml:brush>
  </inkml:definitions>
  <inkml:trace contextRef="#ctx0" brushRef="#br0">178 720,'0'842,"0"-830,1-1,0 0,4 17,-1-13</inkml:trace>
  <inkml:trace contextRef="#ctx0" brushRef="#br0" timeOffset="1">1078 738,'1'6,"0"0,0 0,0 0,1-1,0 1,0-1,6 10,6 18,-7-5,-2 1,-1 0,-1 0,-1 1,-3 31,3 36,6-32,-4-42,1 30,-6 37,0-50,1 1,8 57,13 34,-16-97</inkml:trace>
  <inkml:trace contextRef="#ctx0" brushRef="#br0" timeOffset="2">19 805,'306'-10,"-80"6,-13 1,-140-6,-44 5,43-1,191 5,-246 0</inkml:trace>
  <inkml:trace contextRef="#ctx0" brushRef="#br0" timeOffset="3">1 750,'10'0,"1"-1,-1 0,0-1,0 0,1 0,-2-1,1-1,0 1,-1-2,1 1,-1-1,0-1,-1 0,1 0,13-14,2-5,-1-2,-1-1,24-40,-15 22,47-60,-61 84,-5 6,0-1,-1 0,-1 0,-1-1,0 0,-1-1,7-26,-4-32,-10 56,2 1,6-25,-9 44,0 0,0 0,0-1,1 1,-1 0,0 0,1-1,-1 1,1 0,0 0,-1 0,1 0,0 0,-1 0,1 0,0 0,0 0,0 0,0 1,0-1,0 0,0 0,0 1,0-1,1 1,-1-1,0 1,0 0,0-1,1 1,-1 0,0 0,0 0,1 0,-1 0,0 0,0 0,1 0,-1 0,0 0,0 1,1-1,-1 1,0-1,0 1,0-1,0 1,0 0,2 1,6 4,0 1,0 0,-1 1,11 12,-17-18,62 66,-3 2,-3 4,-4 1,56 102,-106-169,1 0,0 0,1-1,0 0,0 0,0 0,1-1,0 1,0-2,16 10,-15-9,-1 1,1 0,-1 0,-1 1,1 0,-1 0,8 15,4 3,-5-6</inkml:trace>
  <inkml:trace contextRef="#ctx0" brushRef="#br0" timeOffset="4">460 1154,'0'6,"0"8,0 14,0 5,0 2,6 2,5 1,0-1,2 0,-1-3,-4-6,-2-3,-3-3,-1 0,-2 0,0-4</inkml:trace>
  <inkml:trace contextRef="#ctx0" brushRef="#br0" timeOffset="5">477 1186,'0'0,"1"-1,-1 0,1 1,-1-1,0 0,1 1,-1-1,1 1,0-1,-1 1,1-1,0 1,-1 0,1-1,0 1,-1 0,1-1,0 1,-1 0,1 0,0 0,0-1,-1 1,3 0,22-3,-21 3,89-7,-36 3,0-1,100-24,-147 25,5 1,-14 6,-7 5,-1 1,1 0,-1 0,1 1,1-1,0 1,0 0,1 1,0-1,1 1,0 0,1 0,0 0,0 0,1 17,4 263,-3-270</inkml:trace>
  <inkml:trace contextRef="#ctx0" brushRef="#br0" timeOffset="6">107 1730,'0'3,"-3"10,-4 3,-1 2,1 0,-1 4,-2 0,0-2</inkml:trace>
  <inkml:trace contextRef="#ctx0" brushRef="#br0" timeOffset="7">301 1746,'3'0,"1"6,0 8,-4 5,-5 4,-4 3,-8 4,-2 2,0-6</inkml:trace>
  <inkml:trace contextRef="#ctx0" brushRef="#br0" timeOffset="8">547 1764,'3'0,"1"6,-1 5,0 4,-3 8,-6 3,-4-2,0 0,1-1,2-1,3-2,-2 3,7-10,3-6</inkml:trace>
  <inkml:trace contextRef="#ctx0" brushRef="#br0" timeOffset="9">830 1677,'0'6,"-3"11,-4 9,-1 2,-2 1,1 0,2-1,2-3,7-8,5-8</inkml:trace>
  <inkml:trace contextRef="#ctx0" brushRef="#br0" timeOffset="10">1042 1764,'3'0,"1"6,-1 5,-3 4,-4 5,-6 2,-6 1,-1-1,3-1,4-2,0 0,2 0,5-5,7-6,5-8,4-11,3-5,-1-1</inkml:trace>
  <inkml:trace contextRef="#ctx0" brushRef="#br0" timeOffset="11">1341 1660,'-3'6,"-4"5,-1 4,1 2,-1 4,-6 2,-3 0,2 2,2-1,5-3</inkml:trace>
</inkml:ink>
</file>

<file path=word/ink/ink52.xml><?xml version="1.0" encoding="utf-8"?>
<inkml:ink xmlns:inkml="http://www.w3.org/2003/InkML">
  <inkml:definitions>
    <inkml:context xml:id="ctx0">
      <inkml:inkSource xml:id="inkSrc0">
        <inkml:traceFormat>
          <inkml:channel name="X" type="integer" min="-2.14748E9" max="2.14748E9" units="cm"/>
          <inkml:channel name="Y" type="integer" min="-2.14748E9" max="2.14748E9" units="cm"/>
        </inkml:traceFormat>
        <inkml:channelProperties>
          <inkml:channelProperty channel="X" name="resolution" value="1000" units="1/cm"/>
          <inkml:channelProperty channel="Y" name="resolution" value="1000" units="1/cm"/>
        </inkml:channelProperties>
      </inkml:inkSource>
      <inkml:timestamp xml:id="ts0" timeString="2021-09-06T08:03:29.457"/>
    </inkml:context>
    <inkml:brush xml:id="br0">
      <inkml:brushProperty name="width" value="0.05" units="cm"/>
      <inkml:brushProperty name="height" value="0.05" units="cm"/>
      <inkml:brushProperty name="color" value="#CC0066"/>
      <inkml:brushProperty name="ignorePressure" value="1"/>
    </inkml:brush>
  </inkml:definitions>
  <inkml:trace contextRef="#ctx0" brushRef="#br0">1 0,'1336'0,"-1318"0</inkml:trace>
</inkml:ink>
</file>

<file path=word/ink/ink53.xml><?xml version="1.0" encoding="utf-8"?>
<inkml:ink xmlns:inkml="http://www.w3.org/2003/InkML">
  <inkml:definitions>
    <inkml:context xml:id="ctx0">
      <inkml:inkSource xml:id="inkSrc0">
        <inkml:traceFormat>
          <inkml:channel name="X" type="integer" min="-2.14748E9" max="2.14748E9" units="cm"/>
          <inkml:channel name="Y" type="integer" min="-2.14748E9" max="2.14748E9" units="cm"/>
        </inkml:traceFormat>
        <inkml:channelProperties>
          <inkml:channelProperty channel="X" name="resolution" value="1000" units="1/cm"/>
          <inkml:channelProperty channel="Y" name="resolution" value="1000" units="1/cm"/>
        </inkml:channelProperties>
      </inkml:inkSource>
      <inkml:timestamp xml:id="ts0" timeString="2021-09-06T08:03:29.458"/>
    </inkml:context>
    <inkml:brush xml:id="br0">
      <inkml:brushProperty name="width" value="0.05" units="cm"/>
      <inkml:brushProperty name="height" value="0.05" units="cm"/>
      <inkml:brushProperty name="color" value="#66CC00"/>
      <inkml:brushProperty name="ignorePressure" value="1"/>
    </inkml:brush>
  </inkml:definitions>
  <inkml:trace contextRef="#ctx0" brushRef="#br0">600 951,'-1'-4,"-1"-1,1 1,-1 0,0 0,0 0,-1 0,1 0,-1 0,-4-5,-3-5,-35-52,-72-80,94 119,15 18,1-1,0 0,1 0,0 0,1-1,0 0,1 0,0 0,0 0,1-1,1 0,0 1,1-1,0 0,0 0,1 0,2-13,-1 22,-1 0,1 0,0 0,0 1,0-1,0 0,1 1,-1-1,1 0,-1 1,1 0,0-1,0 1,0 0,0 0,0 0,0 0,1 0,-1 1,1-1,-1 1,1-1,0 1,0 0,-1 0,1 0,0 1,0-1,3 0,9 0,0 0,-1 1,1 0,22 4,-31-3,6 1,0 0,-1 1,1 0,0 1,-1 0,0 1,0 1,16 10,-6-2,-1 2,36 36,-51-47,22 19,-27-23,1-1,0 1,-1-1,1 1,-1-1,1 0,0 1,-1-1,1 0,0 0,-1 1,1-1,0 0,0 0,-1 0,1 0,0 0,0 0,-1 0,1 0,0 0,0 0,-1 0,1-1,0 1,-1 0,1 0,0-1,-1 1,1-1,0 1,-1 0,1-1,-1 1,1-1,-1 1,1-1,-1 0,1 1,-1-1,1 0,1-4,-1 1,1 0,-1-1,0 1,0-1,0 1,-1-1,0 0,0-7,-7-47,4 35,-6-61,4-91,5 175,0-1,0 1,0 0,0 0,0 0,0-1,0 1,0 0,0 0,1 0,-1 0,0 0,1-1,-1 1,1 0,-1 0,1 0,0 0,-1 0,1 0,0 1,0-1,1-1,-1 1,0 1,0 0,1 0,-1 0,0 0,0 0,0 1,0-1,0 0,0 1,0-1,0 0,0 1,0-1,0 1,0-1,0 1,0 0,1 1,7 6,0 0,0 1,9 13,15 26,48 91,-39-63,-41-74,0 0,0 0,0 0,0 0,1-1,-1 1,1 0,-1-1,1 1,3 2,-4-4,-1 0,0 0,0 0,1 0,-1 0,0 0,0 0,1 0,-1 0,0 0,0 0,1 0,-1 0,0 0,1 0,-1 0,0 0,0 0,1-1,-1 1,0 0,0 0,0 0,1 0,-1 0,0-1,0 1,0 0,1 0,-1-1,5-16,0-27,-3 0,-4-64,0 39,1 32,-1 22,2 0,0 0,0 1,5-25,-4 38,-1 0,0 0,0 0,1 0,-1 0,1 0,-1 0,1 0,-1 0,1 0,-1 0,1 1,1-3,-2 3,1 0,-1 0,0 0,1 0,-1-1,1 1,-1 0,0 0,1 0,-1 0,0 0,1 0,-1 0,1 0,-1 0,0 0,1 0,-1 0,1 0,-1 0,0 1,1-1,-1 0,1 0,1 2,0 0,0-1,0 1,0 0,-1 0,1 0,0 0,-1 0,0 1,2 1,11 29,-1 0,-2 1,11 54,11 33,-33-120,0 1,1-1,-1 1,1-1,-1 1,1-1,0 1,-1-1,1 0,0 1,0-1,0 0,0 0,0 0,0 0,1 0,-1 0,0 0,2 1,-2-2,0 0,0 0,0 0,-1 0,1 0,0-1,0 1,0 0,-1-1,1 1,0 0,0-1,-1 1,1-1,0 1,-1-1,1 1,0-1,-1 0,1 1,-1-1,1 0,-1 1,1-2,4-6,-1 0,0-1,0 0,4-15,17-80,-13 50,28-76,-40 129,0-1,1 1,-1 0,1 0,-1 0,1 0,0 0,-1 0,1 0,0 0,0 0,-1 0,1 0,0 0,2-1,-3 2,1 0,-1 0,1 0,-1 0,0 0,1 0,-1 0,1 0,-1 1,0-1,1 0,-1 0,1 0,-1 0,0 0,1 1,-1-1,0 0,1 0,-1 1,0-1,1 0,-1 1,0-1,1 0,-1 1,0-1,0 0,1 1,1 4,0-1,0 1,0 0,0 0,-1 0,1 7,10 89,4 22,-15-119,0-1,-1 0,1 1,1-1,-1 0,0 0,1 0,0 0,-1 0,1 0,3 3,-4-6,0 1,0 0,0-1,0 1,0 0,0-1,1 1,-1-1,0 0,0 1,0-1,1 0,-1 0,0 0,0 0,1 0,-1 0,0 0,0 0,1 0,-1-1,0 1,0 0,0-1,0 1,1-1,-1 0,0 1,0-1,0 0,0 1,0-1,0 0,1-1,9-8,0 0,-1-1,0 0,12-20,32-56,-26 40,-27 45,0 1,-1 0,1 0,0 0,-1 0,1 0,0 0,0 0,0 0,0 0,0 0,0 1,0-1,0 0,2 0,-3 1,0 0,1 0,-1 0,1 0,-1 0,0 1,1-1,-1 0,0 0,1 0,-1 1,0-1,1 0,-1 0,0 1,0-1,1 0,-1 1,0-1,0 0,0 1,1-1,-1 0,0 1,0-1,0 0,0 1,0-1,0 1,0-1,0 1,2 8,-1-1,0 1,-1 11,0-12,-3 61,1-44,2 1,0-1,5 28,-5-52,0 0,0 0,0 0,0 0,0 0,0 0,1 0,-1 0,0 0,1 0,-1-1,1 1,-1 0,1 0,-1 0,1 0,0-1,-1 1,1 0,0-1,-1 1,1 0,2 0,-2-1,0 0,0 0,0 0,-1 0,1-1,0 1,0 0,0 0,0-1,0 1,0-1,0 1,0-1,-1 1,1-1,0 1,0-1,-1 0,2 0,5-7,0-1,-1 1,7-13,-10 17,23-39,-15 23,1 0,2 0,0 1,21-22,-35 40,1 0,0 0,0 1,-1-1,1 0,0 1,0-1,0 0,0 1,0-1,0 1,0-1,0 1,0 0,0-1,0 1,0 0,0 0,0 0,0 0,0 0,0 0,0 0,2 0,-2 1,0 0,0-1,1 1,-1 0,0 0,-1 0,1 0,0 0,0 0,0 1,-1-1,1 0,0 0,-1 0,1 1,0 1,2 9,-1 0,0 0,1 18,-3-21,1-3,0-1,0 1,0-1,0 1,1-1,2 7,-3-11,-1 0,1 0,0 1,-1-1,1 0,0 0,0 0,0 0,0 0,0 0,0 0,0 0,0 0,0-1,0 1,0 0,1-1,-1 1,0 0,1-1,-1 0,0 1,1-1,-1 0,0 0,1 0,-1 0,0 0,1 0,-1 0,2 0,4-3,0 0,0 0,-1 0,0-1,0 0,0 0,0-1,9-8,13-10,-27 22,0 0,0 1,0-1,0 0,0 0,0 1,0-1,0 1,0-1,1 1,-1-1,0 1,0 0,1 0,-1-1,0 1,0 0,1 0,-1 0,0 0,1 1,-1-1,0 0,0 0,2 1,-1 1,-1-1,0 1,1-1,-1 1,0-1,0 1,0 0,0-1,0 1,0 0,0 0,-1 0,1 0,-1 0,1 3,2 15,-1 0,0 1,-2-1,0 0,-5 25,1 37,4-81,-1 0,1 0,0 0,0 0,0 0,0 0,0 0,0 0,0 0,1 0,-1 0,0 0,0 0,1 0,-1 0,1 0,-1 0,1 0,-1 0,1-1,-1 1,1 0,0 0,0-1,-1 1,1 0,0-1,0 1,0-1,0 1,-1-1,1 1,0-1,0 0,0 1,0-1,0 0,0 0,0 0,0 0,0 0,0 0,0 0,0 0,0 0,0 0,0 0,0-1,0 1,2-1,2-1,1-1,-1 1,0-1,1 0,-1-1,-1 1,7-6,-1 0,-6 6,0 0,0-1,-1 0,1 0,-1 0,0 0,3-5,-6 9,0 0,0 0,0 0,0 0,0 0,0 0,-1 0,1 0,0 0,0 0,0 1,0-1,0 0,0 0,0 0,-1 0,1 0,0 0,0 0,0 0,0 0,0 0,0 0,-1 0,1 0,0 0,0 0,0-1,0 1,0 0,0 0,0 0,-1 0,1 0,0 0,0 0,0 0,0 0,0 0,0 0,0-1,0 1,0 0,0 0,0 0,0 0,-1 0,1 0,0 0,0-1,0 1,0 0,0 0,0 0,0 0,0 0,0 0,0 0,0-1,0 1,0 0,0 0,0 0,1 0,-1 0,-10 6,-3 6,1 1,0 0,1 1,1 1,0 0,1 0,-14 33,23-46,0 0,-1 0,1 0,0 0,0 0,0 0,0 0,1 1,-1-1,1 0,-1 0,1 0,-1 0,1 0,0 0,0-1,0 1,0 0,3 2,-3-1,1-1,0 1,-1 0,0-1,0 1,0 0,0 0,0 0,0 0,-1 0,1 3,-2 4,-1 0,0 0,0 0,-1 0,0-1,-1 1,-6 11,-5 14,15-33,-1-1,0 1,1 1,-1-1,1 0,0 0,0 0,0 0,0 0,0 0,0 0,0 0,1 0,-1 0,1 0,0 0,-1 0,1 0,0 0,0 0,0 0,2 2,8 16,-11-17,1-1,-1 1,1-1,-1 1,0-1,1 1,-1-1,-1 1,1-1,0 1,-1-1,1 0,-2 5,-17 32,16-35,0 1,1-1,-1 1,1 0,0-1,1 1,-1 0,1 0,0 1,-1 8,2-13,1 0,-1 1,0-1,1 0,0 1,-1-1,1 0,-1 0,1 1,0-1,0 0,0 0,0 0,0 0,0 0,0 0,0 0,0-1,0 1,1 0,-1-1,0 1,0-1,1 1,2 0,-3-1,0 0,0 0,0 1,0-1,0 0,0 1,0-1,-1 1,1-1,0 1,0-1,0 1,0 0,-1-1,1 1,0 0,-1-1,1 1,0 0,-1 0,1 0,-1 0,1 0,-1 0,0 0,1 0,-1 0,0 0,0 0,1 0,-1 0,0 0,0 1,-2 5,-1-1,1 0,-1 1,0-1,0 0,-1 0,-5 6,9-12,-12 18</inkml:trace>
  <inkml:trace contextRef="#ctx0" brushRef="#br0" timeOffset="1">1 1037,'1529'0,"-1352"10,6-1,755-10,-921 2,0 1,24 5,-35-6,11 2</inkml:trace>
</inkml:ink>
</file>

<file path=word/ink/ink54.xml><?xml version="1.0" encoding="utf-8"?>
<inkml:ink xmlns:inkml="http://www.w3.org/2003/InkML">
  <inkml:definitions>
    <inkml:context xml:id="ctx0">
      <inkml:inkSource xml:id="inkSrc0">
        <inkml:traceFormat>
          <inkml:channel name="X" type="integer" min="-2.14748E9" max="2.14748E9" units="cm"/>
          <inkml:channel name="Y" type="integer" min="-2.14748E9" max="2.14748E9" units="cm"/>
        </inkml:traceFormat>
        <inkml:channelProperties>
          <inkml:channelProperty channel="X" name="resolution" value="1000" units="1/cm"/>
          <inkml:channelProperty channel="Y" name="resolution" value="1000" units="1/cm"/>
        </inkml:channelProperties>
      </inkml:inkSource>
      <inkml:timestamp xml:id="ts0" timeString="2021-09-06T08:00:17.837"/>
    </inkml:context>
    <inkml:brush xml:id="br0">
      <inkml:brushProperty name="width" value="0.05" units="cm"/>
      <inkml:brushProperty name="height" value="0.05" units="cm"/>
      <inkml:brushProperty name="color" value="#008C3A"/>
      <inkml:brushProperty name="ignorePressure" value="1"/>
    </inkml:brush>
  </inkml:definitions>
  <inkml:trace contextRef="#ctx0" brushRef="#br0">882 1982,'-31'1,"-1"-2,1-1,0-1,-54-13,58 8,1 1,-27-11,45 15,0-1,1 0,-1-1,1 1,0-1,0-1,-9-9,7 6,0-2,0 1,1-1,0 0,1-1,0 0,1 0,1 0,0-1,0 0,1 0,1 0,0-1,1 1,-1-27,3 36,0 0,1-1,0 1,-1 0,2 0,-1 0,0 0,1 1,-1-1,1 0,0 0,4-4,1-1,1 1,0 0,9-8,-9 10,-1 0,-1-1,1 1,-1-2,6-7,-12 15,0-1,1 1,-1-1,1 0,-1 1,0-1,1 0,-1 1,0-1,1 1,-1-1,0 0,0 0,0 1,0-1,0 0,0 1,0-1,0 0,0 0,0 1,0-1,0 0,-1 1,1-1,0 0,0 1,-1-1,1 0,0 1,-1-1,1 1,-1-1,1 1,-1-1,1 1,-1-1,1 1,-1-1,1 1,-1 0,0-1,1 1,-1 0,0-1,1 1,-2 0,-4-2,0 1,0 0,0 0,-10 0,3 0,-11-4,0-1,0-2,-38-16,32 12,26 10,0 0,0 0,1 0,-1-1,1 1,0-1,-1 0,1 0,1 0,-1 0,-4-7,-22-43,12 17,1 10,8 13,0-1,0 1,2-1,-1-1,2 1,-6-26,9 32,-14-93,14 85,1 0,1 0,1-1,3-21,-3 34,0 0,0 0,0 0,1 0,0 0,0 0,0 0,0 0,0 1,1-1,0 1,0 0,0 0,0 0,0 0,0 1,1-1,0 1,-1-1,1 1,0 1,0-1,0 0,5 0,9-3,0 1,1 2,-1-1,24 2,-28 0,3-1,-17 2,0 0,0 0,0 0,0 0,0 0,-1-1,1 1,0 0,0 0,0 0,0 0,0 0,0 0,0-1,0 1,0 0,0 0,0 0,0 0,0 0,0-1,0 1,0 0,0 0,0 0,0 0,0 0,0-1,0 1,0 0,0 0,0 0,0 0,0 0,0-1,0 1,0 0,0 0,1 0,-1 0,0 0,0 0,0 0,0-1,0 1,0 0,1 0,-24-10,1-1,0-1,0-1,-19-16,2 2,29 21,1 0,-1-1,1 0,1 0,-1-1,1 0,1-1,-1 0,1 0,1 0,0-1,0 0,-4-12,1 0,0-1,2-1,1 1,1-1,1 0,-2-39,5 54,1-1,1 1,0-1,0 0,1 1,0-1,1 1,0 0,0 0,1 0,0 0,0 1,1-1,1 1,-1 0,1 1,0-1,1 1,9-7,-5 5,0 2,1 0,0 0,0 1,1 0,-1 1,1 1,1 0,-1 1,0 0,19-1,14 1,0 3,47 5,-75-4,4 1,-1 1,1 1,34 11,-51-14,0 0,0 0,0 0,0-1,0 1,0-2,0 1,0 0,0-1,0 0,0 0,0 0,0-1,-1 1,1-1,0-1,5-3,7-4,-1-2,0 0,16-16,-15 12,12-10,-18 15,1 1,22-16,-28 22,-1 1,1 1,0-1,0 1,0 0,0 0,0 1,0 0,1 0,7 0,5 0,1 1,-1 1,29 4,-41-3,0 0,0 0,-1 0,1 1,0 0,-1 0,0 1,1 0,-1 0,-1 0,1 1,7 7,-5-2,0 1,0-1,-2 1,8 14,8 13,-21-35,1-1,0 0,0 0,0-1,0 1,0 0,0-1,1 1,-1-1,0 0,1 1,-1-1,1-1,0 1,-1 0,1 0,0-1,3 1,8-1,-1 1,23-3,-11 0,16 0,-24 0,0 1,0 1,1 0,-1 1,21 5,-35-5,0 0,1 0,-1 1,0 0,0-1,0 1,-1 0,1 0,0 1,-1-1,1 0,-1 1,0 0,0-1,0 1,2 3,2 7,0 0,7 23,3 5,-14-39,-1 1,1-1,-1 0,1 0,0 0,0 0,0 0,0 0,1 0,-1 0,0-1,1 1,-1-1,1 0,0 0,-1 0,1 0,0 0,0-1,3 1,7 1,0-1,0-1,16-1,-8 0,46-1,90 2,-155 0,1 0,-1 0,1 0,-1 1,1-1,-1 1,1 0,-1-1,0 1,1 0,-1 1,0-1,0 0,0 1,0-1,0 1,0-1,0 1,0 0,-1 0,1 0,-1 0,1 0,-1 0,2 4,-2-2,0-1,0 1,-1-1,0 1,1 0,-1-1,-1 1,1-1,0 1,-1-1,0 1,1-1,-1 1,-1-1,1 1,0-1,-4 5,3-5,1-1,-1 1,1-1,-1 0,0 0,0 0,0 0,-1 0,1 0,0-1,-1 1,1-1,-1 1,1-1,-1 0,-3 1,-2 0,-1 0,1-1,-18 0,-18 3,43-3,0-1,-1 1,1-1,-1 1,1-1,0 1,-1 0,1-1,0 1,-1 0,1 0,0 0,0 0,0 0,0 1,0-1,0 0,0 0,1 0,-1 1,0-1,1 1,-1-1,1 0,-1 1,1-1,0 1,-1-1,1 1,0-1,0 1,0-1,0 1,1-1,-1 3,1 0,0 1,0-1,1 0,-1 1,1-1,0 0,0 0,0 0,1 0,4 5,6 4,1 0,1-2,19 14,-15-12,24 22,-37-30,-1 0,0 1,0 0,0 1,-1-1,0 1,0 0,3 8,11 22,9 25,-25-57,-1-1,0 1,0 0,0 0,0-1,-1 1,1 0,-1 0,-1 0,0 8,0-11,0 1,0 0,0 0,-1 0,1-1,0 1,-1-1,0 1,0-1,0 0,0 1,0-1,0 0,0 0,-1-1,1 1,-1 0,0-1,1 1,-1-1,-4 2,-6 0,-1 1,1-2,-23 3,24-5,0 2,-20 5,31-7,0 0,-1 0,1 1,0-1,-1 1,1-1,0 1,0 0,-1 0,1-1,0 1,0 0,0 0,0 0,0 0,0 0,0 0,1 0,-1 1,0-1,0 0,1 0,-1 1,1-1,-1 0,1 1,0-1,-1 0,1 1,0-1,0 1,0-1,0 0,0 1,0-1,1 1,-1-1,0 0,1 1,-1-1,1 0,-1 0,1 1,0-1,-1 0,2 2,5 7,1 1,-1-1,2-1,11 12,-10-11,-1-1,37 44,-42-48,-1-1,0 1,0 0,-1 0,1 0,-1 0,0 0,0 0,-1 0,2 7,-3-10,0 0,0 0,0 0,0 0,0 0,-1 0,1 0,0 0,-1 0,0 0,1 0,-1 0,0 0,0 0,0 0,0-1,-1 1,1 0,0-1,-1 1,-2 1,-1 1,-1 0,-1 0,1-1,0 0,-8 2,10-3,-1-1,1 1,-1 0,1 0,0 0,0 1,0 0,0-1,0 1,1 1,-1-1,-3 5,3 0,1 0,0 0,0 0,1 0,0 0,0 1,1-1,0 1,0 0,1 11,2 9,9 51,6 2,9 61,-26-141,1 0,-1 0,0-1,0 1,0 0,0 0,0 0,0-1,0 1,-1 0,1 0,-1-1,1 1,-1 0,0-1,1 1,-1 0,0-1,0 1,0-1,0 1,-2 0,0 0,0 0,0 0,0-1,-1 0,1 0,0 1,-1-2,1 1,-1 0,-5 0,-18 0,-41-2,12 0,53 1,1 0,-1 0,1 0,-1 1,1-1,-1 1,1-1,-1 1,1 0,0 0,0 0,-5 3,6-3,0 0,0 0,0 0,0 0,0 0,0 1,0-1,1 0,-1 1,0-1,1 0,-1 1,1-1,-1 1,1-1,0 3,0 3,0 1,1 0,0 0,0 0,1-1,4 13,2 18,-8-37,1 0,-1 0,0 0,0 0,-1 0,1 0,0 0,0 0,0 0,-1 0,1 0,0 0,-1 0,1 0,-1 0,1-1,-1 1,1 0,-1 0,0 0,0-1,0 2,-1-1,0 0,0 0,0 0,0 0,-1 0,1 0,0-1,0 1,-5 0,-5-1,0 0,0 0,-14-3,13 2,-31-4,-70-17,57 11,-94-6,11 3,110 9</inkml:trace>
</inkml:ink>
</file>

<file path=word/ink/ink55.xml><?xml version="1.0" encoding="utf-8"?>
<inkml:ink xmlns:inkml="http://www.w3.org/2003/InkML">
  <inkml:definitions>
    <inkml:context xml:id="ctx0">
      <inkml:inkSource xml:id="inkSrc0">
        <inkml:traceFormat>
          <inkml:channel name="X" type="integer" min="-2.14748E9" max="2.14748E9" units="cm"/>
          <inkml:channel name="Y" type="integer" min="-2.14748E9" max="2.14748E9" units="cm"/>
        </inkml:traceFormat>
        <inkml:channelProperties>
          <inkml:channelProperty channel="X" name="resolution" value="1000" units="1/cm"/>
          <inkml:channelProperty channel="Y" name="resolution" value="1000" units="1/cm"/>
        </inkml:channelProperties>
      </inkml:inkSource>
      <inkml:timestamp xml:id="ts0" timeString="2021-09-06T08:01:40.097"/>
    </inkml:context>
    <inkml:brush xml:id="br0">
      <inkml:brushProperty name="width" value="0.05" units="cm"/>
      <inkml:brushProperty name="height" value="0.05" units="cm"/>
      <inkml:brushProperty name="color" value="#333333"/>
      <inkml:brushProperty name="ignorePressure" value="1"/>
    </inkml:brush>
  </inkml:definitions>
  <inkml:trace contextRef="#ctx0" brushRef="#br0">689 1339</inkml:trace>
  <inkml:trace contextRef="#ctx0" brushRef="#br0" timeOffset="-4030.24">530 513</inkml:trace>
  <inkml:trace contextRef="#ctx0" brushRef="#br0" timeOffset="-3144.6">618 584</inkml:trace>
  <inkml:trace contextRef="#ctx0" brushRef="#br0" timeOffset="-2593.08">900 460</inkml:trace>
  <inkml:trace contextRef="#ctx0" brushRef="#br0" timeOffset="-2103.34">601 319</inkml:trace>
  <inkml:trace contextRef="#ctx0" brushRef="#br0" timeOffset="-1721.4">953 0</inkml:trace>
  <inkml:trace contextRef="#ctx0" brushRef="#br0" timeOffset="-1140.95">1024 723</inkml:trace>
  <inkml:trace contextRef="#ctx0" brushRef="#br0" timeOffset="-516.63">1236 757</inkml:trace>
  <inkml:trace contextRef="#ctx0" brushRef="#br0" timeOffset="374.06">883 933,'-12'0,"-25"-6,-6-2</inkml:trace>
  <inkml:trace contextRef="#ctx0" brushRef="#br0" timeOffset="739.02">1 721</inkml:trace>
  <inkml:trace contextRef="#ctx0" brushRef="#br0" timeOffset="1485.09">495 863,'-6'0,"-5"3,-7 4,-3 4,2 0</inkml:trace>
  <inkml:trace contextRef="#ctx0" brushRef="#br0" timeOffset="1938.81">283 704</inkml:trace>
  <inkml:trace contextRef="#ctx0" brushRef="#br0" timeOffset="13323.41">971 652,'28'7,"-5"0,34-2,113-4,-75-3,-82 2,39 1,94-13,-46 0,180 0,-265 12,190 7,-175-3,0 0,0 2,-1 2,50 18,-12-1,43 20,-10 9,159 72,-149-76,163 102,-176-95,142 77,-149-85,-52-30,-1 2,-1 1,42 34,52 45,-75-62,59 58,-95-78,-2 2,22 33,-23-30,37 41,-53-65,21 20,-1 2,0 0,28 45,-31-41,2-2,31 34,-8-11,-12-10,-1 1,-1 2,-3 1,-1 1,-2 1,-2 1,-2 1,-2 0,12 58,27 102,-50-177,1 37,-6-48,2 1,0 0,1-1,0 0,2 1,8 20,-6-19,-1 0,-1 0,4 21,-4-15,9 27,-3-22,-2 0,-1 0,-1 1,-2 0,-1 1,0 51,-4-71,2 0,-1 0,1 0,1 0,0-1,0 1,7 13,-3-8,8 35,-11-26</inkml:trace>
  <inkml:trace contextRef="#ctx0" brushRef="#br0" timeOffset="14629.92">4816 3684,'7'0,"-1"1,1-1,0 1,-1 0,1 1,0-1,-1 1,0 1,1-1,-1 1,0 0,0 1,-1-1,1 1,-1 0,0 1,0-1,0 1,0 0,-1 0,0 0,0 1,-1 0,6 9,-8-12,0 0,1-1,-1 1,1-1,-1 0,1 0,0 0,0 1,0-2,0 1,0 0,5 3,-5-5,0 1,0-1,0 0,0 0,-1 0,1 0,0 0,0-1,0 1,0 0,-1-1,1 1,0-1,0 0,-1 1,1-1,0 0,-1 0,1 0,1-2,4-2,-1 0,0 0,-1 0,1-1,-1 1,0-1,6-11,0-2,11-26,7-12,-18 38</inkml:trace>
</inkml:ink>
</file>

<file path=word/ink/ink56.xml><?xml version="1.0" encoding="utf-8"?>
<inkml:ink xmlns:inkml="http://www.w3.org/2003/InkML">
  <inkml:definitions>
    <inkml:context xml:id="ctx0">
      <inkml:inkSource xml:id="inkSrc0">
        <inkml:traceFormat>
          <inkml:channel name="X" type="integer" min="-2.14748E9" max="2.14748E9" units="cm"/>
          <inkml:channel name="Y" type="integer" min="-2.14748E9" max="2.14748E9" units="cm"/>
        </inkml:traceFormat>
        <inkml:channelProperties>
          <inkml:channelProperty channel="X" name="resolution" value="1000" units="1/cm"/>
          <inkml:channelProperty channel="Y" name="resolution" value="1000" units="1/cm"/>
        </inkml:channelProperties>
      </inkml:inkSource>
      <inkml:timestamp xml:id="ts0" timeString="2021-09-06T08:00:07.732"/>
    </inkml:context>
    <inkml:brush xml:id="br0">
      <inkml:brushProperty name="width" value="0.05" units="cm"/>
      <inkml:brushProperty name="height" value="0.05" units="cm"/>
      <inkml:brushProperty name="color" value="#F6630D"/>
      <inkml:brushProperty name="ignorePressure" value="1"/>
    </inkml:brush>
  </inkml:definitions>
  <inkml:trace contextRef="#ctx0" brushRef="#br0">38 0,'-1'1,"0"-1,1 0,-1 0,0 1,1-1,-1 0,0 1,1-1,-1 1,1-1,-1 1,1-1,-1 1,1-1,-1 1,1-1,-1 1,1 0,0-1,-1 1,1 0,0 0,-7 19,6-16,-5 20,1 1,2 0,1 0,0 0,3 27,0-21,1 4,1 0,2 0,2 0,11 35,-14-55,3 23,-1 0,-2 0,-2 0,-4 48,2-32,9 191,0-75,5 53,-3-124,21 135,-25-182,-3 1,-3 99,-2-76,0-48,-6 29,0 12,5-32,-1 2,2 0,1 0,7 41,-7-77,1 0,-1-1,1 1,-1 0,1-1,0 1,0-1,1 0,-1 1,0-1,1 0,-1 1,1-1,0 0,2 2,1-1,0 0,0-1,0 1,0-1,11 3,-12-3,24 6,0 0,38 4,-63-11,0 0,0-1,0 1,0 0,0 1,-1-1,1 0,0 1,-1 0,1-1,-1 1,1 0,-1 0,0 0,0 1,0-1,0 1,0-1,0 1,-1-1,2 5,3 6,-2 0,0 0,4 23,-1-8,-6-21,1 0,0 1,0-1,1 0,0-1,0 1,1 0,-1-1,1 0,1 0,8 9,0-5</inkml:trace>
</inkml:ink>
</file>

<file path=word/ink/ink57.xml><?xml version="1.0" encoding="utf-8"?>
<inkml:ink xmlns:inkml="http://www.w3.org/2003/InkML">
  <inkml:definitions>
    <inkml:context xml:id="ctx0">
      <inkml:inkSource xml:id="inkSrc0">
        <inkml:traceFormat>
          <inkml:channel name="X" type="integer" min="-2.14748E9" max="2.14748E9" units="cm"/>
          <inkml:channel name="Y" type="integer" min="-2.14748E9" max="2.14748E9" units="cm"/>
        </inkml:traceFormat>
        <inkml:channelProperties>
          <inkml:channelProperty channel="X" name="resolution" value="1000" units="1/cm"/>
          <inkml:channelProperty channel="Y" name="resolution" value="1000" units="1/cm"/>
        </inkml:channelProperties>
      </inkml:inkSource>
      <inkml:timestamp xml:id="ts0" timeString="2021-09-06T08:00:03.275"/>
    </inkml:context>
    <inkml:brush xml:id="br0">
      <inkml:brushProperty name="width" value="0.05" units="cm"/>
      <inkml:brushProperty name="height" value="0.05" units="cm"/>
      <inkml:brushProperty name="color" value="#F6630D"/>
      <inkml:brushProperty name="ignorePressure" value="1"/>
    </inkml:brush>
  </inkml:definitions>
  <inkml:trace contextRef="#ctx0" brushRef="#br0">1 2676,'4'-7,"1"1,0-1,0 1,0 0,11-9,16-19,30-70,-38 61,-16 26,0 0,-1 0,0-1,-2 0,0 0,-1-1,2-28,-1-136,-6 122,1-1950,0 1989</inkml:trace>
</inkml:ink>
</file>

<file path=word/ink/ink58.xml><?xml version="1.0" encoding="utf-8"?>
<inkml:ink xmlns:inkml="http://www.w3.org/2003/InkML">
  <inkml:definitions>
    <inkml:context xml:id="ctx0">
      <inkml:inkSource xml:id="inkSrc0">
        <inkml:traceFormat>
          <inkml:channel name="X" type="integer" min="-2.14748E9" max="2.14748E9" units="cm"/>
          <inkml:channel name="Y" type="integer" min="-2.14748E9" max="2.14748E9" units="cm"/>
        </inkml:traceFormat>
        <inkml:channelProperties>
          <inkml:channelProperty channel="X" name="resolution" value="1000" units="1/cm"/>
          <inkml:channelProperty channel="Y" name="resolution" value="1000" units="1/cm"/>
        </inkml:channelProperties>
      </inkml:inkSource>
      <inkml:timestamp xml:id="ts0" timeString="2021-09-06T08:00:59.866"/>
    </inkml:context>
    <inkml:brush xml:id="br0">
      <inkml:brushProperty name="width" value="0.05" units="cm"/>
      <inkml:brushProperty name="height" value="0.05" units="cm"/>
      <inkml:brushProperty name="color" value="#CC0066"/>
      <inkml:brushProperty name="ignorePressure" value="1"/>
    </inkml:brush>
  </inkml:definitions>
  <inkml:trace contextRef="#ctx0" brushRef="#br0">178 720,'0'842,"0"-830,1-1,0 0,4 17,-1-13</inkml:trace>
  <inkml:trace contextRef="#ctx0" brushRef="#br0" timeOffset="1936.82">1078 738,'1'6,"0"0,0 0,0 0,1-1,0 1,0-1,6 10,6 18,-7-5,-2 1,-1 0,-1 0,-1 1,-3 31,3 36,6-32,-4-42,1 30,-6 37,0-50,1 1,8 57,13 34,-16-97</inkml:trace>
  <inkml:trace contextRef="#ctx0" brushRef="#br0" timeOffset="3657.23">19 805,'306'-10,"-80"6,-13 1,-140-6,-44 5,43-1,191 5,-246 0</inkml:trace>
  <inkml:trace contextRef="#ctx0" brushRef="#br0" timeOffset="6088.72">1 750,'10'0,"1"-1,-1 0,0-1,0 0,1 0,-2-1,1-1,0 1,-1-2,1 1,-1-1,0-1,-1 0,1 0,13-14,2-5,-1-2,-1-1,24-40,-15 22,47-60,-61 84,-5 6,0-1,-1 0,-1 0,-1-1,0 0,-1-1,7-26,-4-32,-10 56,2 1,6-25,-9 44,0 0,0 0,0-1,1 1,-1 0,0 0,1-1,-1 1,1 0,0 0,-1 0,1 0,0 0,-1 0,1 0,0 0,0 0,0 0,0 1,0-1,0 0,0 0,0 1,0-1,1 1,-1-1,0 1,0 0,0-1,1 1,-1 0,0 0,0 0,1 0,-1 0,0 0,0 0,1 0,-1 0,0 0,0 1,1-1,-1 1,0-1,0 1,0-1,0 1,0 0,2 1,6 4,0 1,0 0,-1 1,11 12,-17-18,62 66,-3 2,-3 4,-4 1,56 102,-106-169,1 0,0 0,1-1,0 0,0 0,0 0,1-1,0 1,0-2,16 10,-15-9,-1 1,1 0,-1 0,-1 1,1 0,-1 0,8 15,4 3,-5-6</inkml:trace>
  <inkml:trace contextRef="#ctx0" brushRef="#br0" timeOffset="7818.17">460 1154,'0'6,"0"8,0 14,0 5,0 2,6 2,5 1,0-1,2 0,-1-3,-4-6,-2-3,-3-3,-1 0,-2 0,0-4</inkml:trace>
  <inkml:trace contextRef="#ctx0" brushRef="#br0" timeOffset="10161.84">477 1186,'0'0,"1"-1,-1 0,1 1,-1-1,0 0,1 1,-1-1,1 1,0-1,-1 1,1-1,0 1,-1 0,1-1,0 1,-1 0,1-1,0 1,-1 0,1 0,0 0,0-1,-1 1,3 0,22-3,-21 3,89-7,-36 3,0-1,100-24,-147 25,5 1,-14 6,-7 5,-1 1,1 0,-1 0,1 1,1-1,0 1,0 0,1 1,0-1,1 1,0 0,1 0,0 0,0 0,1 17,4 263,-3-270</inkml:trace>
  <inkml:trace contextRef="#ctx0" brushRef="#br0" timeOffset="12743.93">107 1730,'0'3,"-3"10,-4 3,-1 2,1 0,-1 4,-2 0,0-2</inkml:trace>
  <inkml:trace contextRef="#ctx0" brushRef="#br0" timeOffset="14148.24">301 1746,'3'0,"1"6,0 8,-4 5,-5 4,-4 3,-8 4,-2 2,0-6</inkml:trace>
  <inkml:trace contextRef="#ctx0" brushRef="#br0" timeOffset="14964">547 1764,'3'0,"1"6,-1 5,0 4,-3 8,-6 3,-4-2,0 0,1-1,2-1,3-2,-2 3,7-10,3-6</inkml:trace>
  <inkml:trace contextRef="#ctx0" brushRef="#br0" timeOffset="15627.24">830 1677,'0'6,"-3"11,-4 9,-1 2,-2 1,1 0,2-1,2-3,7-8,5-8</inkml:trace>
  <inkml:trace contextRef="#ctx0" brushRef="#br0" timeOffset="16279.55">1042 1764,'3'0,"1"6,-1 5,-3 4,-4 5,-6 2,-6 1,-1-1,3-1,4-2,0 0,2 0,5-5,7-6,5-8,4-11,3-5,-1-1</inkml:trace>
  <inkml:trace contextRef="#ctx0" brushRef="#br0" timeOffset="17073.37">1341 1660,'-3'6,"-4"5,-1 4,1 2,-1 4,-6 2,-3 0,2 2,2-1,5-3</inkml:trace>
</inkml:ink>
</file>

<file path=word/ink/ink59.xml><?xml version="1.0" encoding="utf-8"?>
<inkml:ink xmlns:inkml="http://www.w3.org/2003/InkML">
  <inkml:definitions>
    <inkml:context xml:id="ctx0">
      <inkml:inkSource xml:id="inkSrc0">
        <inkml:traceFormat>
          <inkml:channel name="X" type="integer" min="-2.14748E9" max="2.14748E9" units="cm"/>
          <inkml:channel name="Y" type="integer" min="-2.14748E9" max="2.14748E9" units="cm"/>
        </inkml:traceFormat>
        <inkml:channelProperties>
          <inkml:channelProperty channel="X" name="resolution" value="1000" units="1/cm"/>
          <inkml:channelProperty channel="Y" name="resolution" value="1000" units="1/cm"/>
        </inkml:channelProperties>
      </inkml:inkSource>
      <inkml:timestamp xml:id="ts0" timeString="2021-09-06T08:00:50.560"/>
    </inkml:context>
    <inkml:brush xml:id="br0">
      <inkml:brushProperty name="width" value="0.05" units="cm"/>
      <inkml:brushProperty name="height" value="0.05" units="cm"/>
      <inkml:brushProperty name="color" value="#CC0066"/>
      <inkml:brushProperty name="ignorePressure" value="1"/>
    </inkml:brush>
  </inkml:definitions>
  <inkml:trace contextRef="#ctx0" brushRef="#br0">1 0,'1336'0,"-1318"0</inkml:trace>
</inkml:ink>
</file>

<file path=word/ink/ink6.xml><?xml version="1.0" encoding="utf-8"?>
<inkml:ink xmlns:inkml="http://www.w3.org/2003/InkML">
  <inkml:definitions>
    <inkml:context xml:id="ctx0">
      <inkml:inkSource xml:id="inkSrc0">
        <inkml:traceFormat>
          <inkml:channel name="X" type="integer" min="-2.14748E9" max="2.14748E9" units="cm"/>
          <inkml:channel name="Y" type="integer" min="-2.14748E9" max="2.14748E9" units="cm"/>
        </inkml:traceFormat>
        <inkml:channelProperties>
          <inkml:channelProperty channel="X" name="resolution" value="1000" units="1/cm"/>
          <inkml:channelProperty channel="Y" name="resolution" value="1000" units="1/cm"/>
        </inkml:channelProperties>
      </inkml:inkSource>
      <inkml:timestamp xml:id="ts0" timeString="2021-09-06T23:10:37.404"/>
    </inkml:context>
    <inkml:brush xml:id="br0">
      <inkml:brushProperty name="width" value="0.05" units="cm"/>
      <inkml:brushProperty name="height" value="0.05" units="cm"/>
      <inkml:brushProperty name="color" value="#F6630D"/>
      <inkml:brushProperty name="ignorePressure" value="1"/>
    </inkml:brush>
  </inkml:definitions>
  <inkml:trace contextRef="#ctx0" brushRef="#br0">1 261,'4'0,"0"0,0 1,0-1,0 1,0 0,-1 0,1 0,0 0,0 0,-1 1,1 0,-1 0,1 0,-1 0,6 5,-1 1,-1 1,0 0,0 0,7 13,-14-21,13 18,0-1,2-1,0-1,0 0,2 0,0-2,0 0,1-1,1-1,0-1,1 0,0-1,29 9,-25-10,-1 2,0 1,-1 0,0 2,-1 0,35 32,-49-41,0 0,0-1,0 0,0 0,1 0,11 3,-11-5,0 2,0-1,-1 1,1 0,7 6,-14-9,0 0,0 0,1 0,-1 0,0 0,0 0,0 1,-1-1,1 0,0 1,0-1,-1 0,1 1,-1-1,1 1,-1-1,1 1,-1-1,0 1,0 0,0-1,0 1,0-1,0 1,0-1,-1 1,1-1,0 1,-1-1,0 1,1-1,-1 1,0-1,1 0,-1 1,0-1,0 0,0 0,0 0,0 0,-1 0,1 0,0 0,0 0,-1 0,1 0,0-1,-1 1,1 0,-1-1,1 1,-1-1,1 0,-1 1,-2-1,7-1,0 0,-1 0,1 0,0 0,-1 0,1-1,-1 1,1-1,-1 1,0-1,0 0,0 0,0 0,2-3,2-2,0 0,-1 0,7-13,6-20,18-59,-21 57,-10 21,0 0,-1 0,-1-1,0-22,2-12,-1-37,-5 68,2-1,5-33,-1 41,1-1,1 2,0-1,2 1,17-28,-12 23</inkml:trace>
</inkml:ink>
</file>

<file path=word/ink/ink60.xml><?xml version="1.0" encoding="utf-8"?>
<inkml:ink xmlns:inkml="http://www.w3.org/2003/InkML">
  <inkml:definitions>
    <inkml:context xml:id="ctx0">
      <inkml:inkSource xml:id="inkSrc0">
        <inkml:traceFormat>
          <inkml:channel name="X" type="integer" min="-2.14748E9" max="2.14748E9" units="cm"/>
          <inkml:channel name="Y" type="integer" min="-2.14748E9" max="2.14748E9" units="cm"/>
        </inkml:traceFormat>
        <inkml:channelProperties>
          <inkml:channelProperty channel="X" name="resolution" value="1000" units="1/cm"/>
          <inkml:channelProperty channel="Y" name="resolution" value="1000" units="1/cm"/>
        </inkml:channelProperties>
      </inkml:inkSource>
      <inkml:timestamp xml:id="ts0" timeString="2021-09-06T08:00:33.205"/>
    </inkml:context>
    <inkml:brush xml:id="br0">
      <inkml:brushProperty name="width" value="0.05" units="cm"/>
      <inkml:brushProperty name="height" value="0.05" units="cm"/>
      <inkml:brushProperty name="color" value="#66CC00"/>
      <inkml:brushProperty name="ignorePressure" value="1"/>
    </inkml:brush>
  </inkml:definitions>
  <inkml:trace contextRef="#ctx0" brushRef="#br0">600 951,'-1'-4,"-1"-1,1 1,-1 0,0 0,0 0,-1 0,1 0,-1 0,-4-5,-3-5,-35-52,-72-80,94 119,15 18,1-1,0 0,1 0,0 0,1-1,0 0,1 0,0 0,0 0,1-1,1 0,0 1,1-1,0 0,0 0,1 0,2-13,-1 22,-1 0,1 0,0 0,0 1,0-1,0 0,1 1,-1-1,1 0,-1 1,1 0,0-1,0 1,0 0,0 0,0 0,0 0,1 0,-1 1,1-1,-1 1,1-1,0 1,0 0,-1 0,1 0,0 1,0-1,3 0,9 0,0 0,-1 1,1 0,22 4,-31-3,6 1,0 0,-1 1,1 0,0 1,-1 0,0 1,0 1,16 10,-6-2,-1 2,36 36,-51-47,22 19,-27-23,1-1,0 1,-1-1,1 1,-1-1,1 0,0 1,-1-1,1 0,0 0,-1 1,1-1,0 0,0 0,-1 0,1 0,0 0,0 0,-1 0,1 0,0 0,0 0,-1 0,1-1,0 1,-1 0,1 0,0-1,-1 1,1-1,0 1,-1 0,1-1,-1 1,1-1,-1 1,1-1,-1 0,1 1,-1-1,1 0,1-4,-1 1,1 0,-1-1,0 1,0-1,0 1,-1-1,0 0,0-7,-7-47,4 35,-6-61,4-91,5 175,0-1,0 1,0 0,0 0,0 0,0-1,0 1,0 0,0 0,1 0,-1 0,0 0,1-1,-1 1,1 0,-1 0,1 0,0 0,-1 0,1 0,0 1,0-1,1-1,-1 1,0 1,0 0,1 0,-1 0,0 0,0 0,0 1,0-1,0 0,0 1,0-1,0 0,0 1,0-1,0 1,0-1,0 1,0 0,1 1,7 6,0 0,0 1,9 13,15 26,48 91,-39-63,-41-74,0 0,0 0,0 0,0 0,1-1,-1 1,1 0,-1-1,1 1,3 2,-4-4,-1 0,0 0,0 0,1 0,-1 0,0 0,0 0,1 0,-1 0,0 0,0 0,1 0,-1 0,0 0,1 0,-1 0,0 0,0 0,1-1,-1 1,0 0,0 0,0 0,1 0,-1 0,0-1,0 1,0 0,1 0,-1-1,5-16,0-27,-3 0,-4-64,0 39,1 32,-1 22,2 0,0 0,0 1,5-25,-4 38,-1 0,0 0,0 0,1 0,-1 0,1 0,-1 0,1 0,-1 0,1 0,-1 0,1 1,1-3,-2 3,1 0,-1 0,0 0,1 0,-1-1,1 1,-1 0,0 0,1 0,-1 0,0 0,1 0,-1 0,1 0,-1 0,0 0,1 0,-1 0,1 0,-1 0,0 1,1-1,-1 0,1 0,1 2,0 0,0-1,0 1,0 0,-1 0,1 0,0 0,-1 0,0 1,2 1,11 29,-1 0,-2 1,11 54,11 33,-33-120,0 1,1-1,-1 1,1-1,-1 1,1-1,0 1,-1-1,1 0,0 1,0-1,0 0,0 0,0 0,0 0,1 0,-1 0,0 0,2 1,-2-2,0 0,0 0,0 0,-1 0,1 0,0-1,0 1,0 0,-1-1,1 1,0 0,0-1,-1 1,1-1,0 1,-1-1,1 1,0-1,-1 0,1 1,-1-1,1 0,-1 1,1-2,4-6,-1 0,0-1,0 0,4-15,17-80,-13 50,28-76,-40 129,0-1,1 1,-1 0,1 0,-1 0,1 0,0 0,-1 0,1 0,0 0,0 0,-1 0,1 0,0 0,2-1,-3 2,1 0,-1 0,1 0,-1 0,0 0,1 0,-1 0,1 0,-1 1,0-1,1 0,-1 0,1 0,-1 0,0 0,1 1,-1-1,0 0,1 0,-1 1,0-1,1 0,-1 1,0-1,1 0,-1 1,0-1,0 0,1 1,1 4,0-1,0 1,0 0,0 0,-1 0,1 7,10 89,4 22,-15-119,0-1,-1 0,1 1,1-1,-1 0,0 0,1 0,0 0,-1 0,1 0,3 3,-4-6,0 1,0 0,0-1,0 1,0 0,0-1,1 1,-1-1,0 0,0 1,0-1,1 0,-1 0,0 0,0 0,1 0,-1 0,0 0,0 0,1 0,-1-1,0 1,0 0,0-1,0 1,1-1,-1 0,0 1,0-1,0 0,0 1,0-1,0 0,1-1,9-8,0 0,-1-1,0 0,12-20,32-56,-26 40,-27 45,0 1,-1 0,1 0,0 0,-1 0,1 0,0 0,0 0,0 0,0 0,0 0,0 1,0-1,0 0,2 0,-3 1,0 0,1 0,-1 0,1 0,-1 0,0 1,1-1,-1 0,0 0,1 0,-1 1,0-1,1 0,-1 0,0 1,0-1,1 0,-1 1,0-1,0 0,0 1,1-1,-1 0,0 1,0-1,0 0,0 1,0-1,0 1,0-1,0 1,2 8,-1-1,0 1,-1 11,0-12,-3 61,1-44,2 1,0-1,5 28,-5-52,0 0,0 0,0 0,0 0,0 0,0 0,1 0,-1 0,0 0,1 0,-1-1,1 1,-1 0,1 0,-1 0,1 0,0-1,-1 1,1 0,0-1,-1 1,1 0,2 0,-2-1,0 0,0 0,0 0,-1 0,1-1,0 1,0 0,0 0,0-1,0 1,0-1,0 1,0-1,-1 1,1-1,0 1,0-1,-1 0,2 0,5-7,0-1,-1 1,7-13,-10 17,23-39,-15 23,1 0,2 0,0 1,21-22,-35 40,1 0,0 0,0 1,-1-1,1 0,0 1,0-1,0 0,0 1,0-1,0 1,0-1,0 1,0 0,0-1,0 1,0 0,0 0,0 0,0 0,0 0,0 0,0 0,2 0,-2 1,0 0,0-1,1 1,-1 0,0 0,-1 0,1 0,0 0,0 0,0 1,-1-1,1 0,0 0,-1 0,1 1,0 1,2 9,-1 0,0 0,1 18,-3-21,1-3,0-1,0 1,0-1,0 1,1-1,2 7,-3-11,-1 0,1 0,0 1,-1-1,1 0,0 0,0 0,0 0,0 0,0 0,0 0,0 0,0 0,0-1,0 1,0 0,1-1,-1 1,0 0,1-1,-1 0,0 1,1-1,-1 0,0 0,1 0,-1 0,0 0,1 0,-1 0,2 0,4-3,0 0,0 0,-1 0,0-1,0 0,0 0,0-1,9-8,13-10,-27 22,0 0,0 1,0-1,0 0,0 0,0 1,0-1,0 1,0-1,1 1,-1-1,0 1,0 0,1 0,-1-1,0 1,0 0,1 0,-1 0,0 0,1 1,-1-1,0 0,0 0,2 1,-1 1,-1-1,0 1,1-1,-1 1,0-1,0 1,0 0,0-1,0 1,0 0,0 0,-1 0,1 0,-1 0,1 3,2 15,-1 0,0 1,-2-1,0 0,-5 25,1 37,4-81,-1 0,1 0,0 0,0 0,0 0,0 0,0 0,0 0,0 0,1 0,-1 0,0 0,0 0,1 0,-1 0,1 0,-1 0,1 0,-1 0,1-1,-1 1,1 0,0 0,0-1,-1 1,1 0,0-1,0 1,0-1,0 1,-1-1,1 1,0-1,0 0,0 1,0-1,0 0,0 0,0 0,0 0,0 0,0 0,0 0,0 0,0 0,0 0,0 0,0-1,0 1,2-1,2-1,1-1,-1 1,0-1,1 0,-1-1,-1 1,7-6,-1 0,-6 6,0 0,0-1,-1 0,1 0,-1 0,0 0,3-5,-6 9,0 0,0 0,0 0,0 0,0 0,0 0,-1 0,1 0,0 0,0 0,0 1,0-1,0 0,0 0,0 0,-1 0,1 0,0 0,0 0,0 0,0 0,0 0,0 0,-1 0,1 0,0 0,0 0,0-1,0 1,0 0,0 0,0 0,-1 0,1 0,0 0,0 0,0 0,0 0,0 0,0 0,0-1,0 1,0 0,0 0,0 0,0 0,-1 0,1 0,0 0,0-1,0 1,0 0,0 0,0 0,0 0,0 0,0 0,0 0,0-1,0 1,0 0,0 0,0 0,1 0,-1 0,-10 6,-3 6,1 1,0 0,1 1,1 1,0 0,1 0,-14 33,23-46,0 0,-1 0,1 0,0 0,0 0,0 0,0 0,1 1,-1-1,1 0,-1 0,1 0,-1 0,1 0,0 0,0-1,0 1,0 0,3 2,-3-1,1-1,0 1,-1 0,0-1,0 1,0 0,0 0,0 0,0 0,-1 0,1 3,-2 4,-1 0,0 0,0 0,-1 0,0-1,-1 1,-6 11,-5 14,15-33,-1-1,0 1,1 1,-1-1,1 0,0 0,0 0,0 0,0 0,0 0,0 0,0 0,1 0,-1 0,1 0,0 0,-1 0,1 0,0 0,0 0,0 0,2 2,8 16,-11-17,1-1,-1 1,1-1,-1 1,0-1,1 1,-1-1,-1 1,1-1,0 1,-1-1,1 0,-2 5,-17 32,16-35,0 1,1-1,-1 1,1 0,0-1,1 1,-1 0,1 0,0 1,-1 8,2-13,1 0,-1 1,0-1,1 0,0 1,-1-1,1 0,-1 0,1 1,0-1,0 0,0 0,0 0,0 0,0 0,0 0,0 0,0-1,0 1,1 0,-1-1,0 1,0-1,1 1,2 0,-3-1,0 0,0 0,0 1,0-1,0 0,0 1,0-1,-1 1,1-1,0 1,0-1,0 1,0 0,-1-1,1 1,0 0,-1-1,1 1,0 0,-1 0,1 0,-1 0,1 0,-1 0,0 0,1 0,-1 0,0 0,0 0,1 0,-1 0,0 0,0 1,-2 5,-1-1,1 0,-1 1,0-1,0 0,-1 0,-5 6,9-12,-12 18</inkml:trace>
  <inkml:trace contextRef="#ctx0" brushRef="#br0" timeOffset="2589.13">1 1037,'1529'0,"-1352"10,6-1,755-10,-921 2,0 1,24 5,-35-6,11 2</inkml:trace>
</inkml:ink>
</file>

<file path=word/ink/ink61.xml><?xml version="1.0" encoding="utf-8"?>
<inkml:ink xmlns:inkml="http://www.w3.org/2003/InkML">
  <inkml:definitions>
    <inkml:context xml:id="ctx0">
      <inkml:inkSource xml:id="inkSrc0">
        <inkml:traceFormat>
          <inkml:channel name="X" type="integer" min="-2.14748E9" max="2.14748E9" units="cm"/>
          <inkml:channel name="Y" type="integer" min="-2.14748E9" max="2.14748E9" units="cm"/>
        </inkml:traceFormat>
        <inkml:channelProperties>
          <inkml:channelProperty channel="X" name="resolution" value="1000" units="1/cm"/>
          <inkml:channelProperty channel="Y" name="resolution" value="1000" units="1/cm"/>
        </inkml:channelProperties>
      </inkml:inkSource>
      <inkml:timestamp xml:id="ts0" timeString="2021-09-06T08:02:09.478"/>
    </inkml:context>
    <inkml:brush xml:id="br0">
      <inkml:brushProperty name="width" value="0.05" units="cm"/>
      <inkml:brushProperty name="height" value="0.05" units="cm"/>
      <inkml:brushProperty name="color" value="#008C3A"/>
      <inkml:brushProperty name="ignorePressure" value="1"/>
    </inkml:brush>
  </inkml:definitions>
  <inkml:trace contextRef="#ctx0" brushRef="#br0">882 1982,'-31'1,"-1"-2,1-1,0-1,-54-13,58 8,1 1,-27-11,45 15,0-1,1 0,-1-1,1 1,0-1,0-1,-9-9,7 6,0-2,0 1,1-1,0 0,1-1,0 0,1 0,1 0,0-1,0 0,1 0,1 0,0-1,1 1,-1-27,3 36,0 0,1-1,0 1,-1 0,2 0,-1 0,0 0,1 1,-1-1,1 0,0 0,4-4,1-1,1 1,0 0,9-8,-9 10,-1 0,-1-1,1 1,-1-2,6-7,-12 15,0-1,1 1,-1-1,1 0,-1 1,0-1,1 0,-1 1,0-1,1 1,-1-1,0 0,0 0,0 1,0-1,0 0,0 1,0-1,0 0,0 0,0 1,0-1,0 0,-1 1,1-1,0 0,0 1,-1-1,1 0,0 1,-1-1,1 1,-1-1,1 1,-1-1,1 1,-1-1,1 1,-1-1,1 1,-1 0,0-1,1 1,-1 0,0-1,1 1,-2 0,-4-2,0 1,0 0,0 0,-10 0,3 0,-11-4,0-1,0-2,-38-16,32 12,26 10,0 0,0 0,1 0,-1-1,1 1,0-1,-1 0,1 0,1 0,-1 0,-4-7,-22-43,12 17,1 10,8 13,0-1,0 1,2-1,-1-1,2 1,-6-26,9 32,-14-93,14 85,1 0,1 0,1-1,3-21,-3 34,0 0,0 0,0 0,1 0,0 0,0 0,0 0,0 0,0 1,1-1,0 1,0 0,0 0,0 0,0 0,0 1,1-1,0 1,-1-1,1 1,0 1,0-1,0 0,5 0,9-3,0 1,1 2,-1-1,24 2,-28 0,3-1,-17 2,0 0,0 0,0 0,0 0,0 0,-1-1,1 1,0 0,0 0,0 0,0 0,0 0,0 0,0-1,0 1,0 0,0 0,0 0,0 0,0 0,0-1,0 1,0 0,0 0,0 0,0 0,0 0,0-1,0 1,0 0,0 0,0 0,0 0,0 0,0-1,0 1,0 0,0 0,1 0,-1 0,0 0,0 0,0 0,0-1,0 1,0 0,1 0,-24-10,1-1,0-1,0-1,-19-16,2 2,29 21,1 0,-1-1,1 0,1 0,-1-1,1 0,1-1,-1 0,1 0,1 0,0-1,0 0,-4-12,1 0,0-1,2-1,1 1,1-1,1 0,-2-39,5 54,1-1,1 1,0-1,0 0,1 1,0-1,1 1,0 0,0 0,1 0,0 0,0 1,1-1,1 1,-1 0,1 1,0-1,1 1,9-7,-5 5,0 2,1 0,0 0,0 1,1 0,-1 1,1 1,1 0,-1 1,0 0,19-1,14 1,0 3,47 5,-75-4,4 1,-1 1,1 1,34 11,-51-14,0 0,0 0,0 0,0-1,0 1,0-2,0 1,0 0,0-1,0 0,0 0,0 0,0-1,-1 1,1-1,0-1,5-3,7-4,-1-2,0 0,16-16,-15 12,12-10,-18 15,1 1,22-16,-28 22,-1 1,1 1,0-1,0 1,0 0,0 0,0 1,0 0,1 0,7 0,5 0,1 1,-1 1,29 4,-41-3,0 0,0 0,-1 0,1 1,0 0,-1 0,0 1,1 0,-1 0,-1 0,1 1,7 7,-5-2,0 1,0-1,-2 1,8 14,8 13,-21-35,1-1,0 0,0 0,0-1,0 1,0 0,0-1,1 1,-1-1,0 0,1 1,-1-1,1-1,0 1,-1 0,1 0,0-1,3 1,8-1,-1 1,23-3,-11 0,16 0,-24 0,0 1,0 1,1 0,-1 1,21 5,-35-5,0 0,1 0,-1 1,0 0,0-1,0 1,-1 0,1 0,0 1,-1-1,1 0,-1 1,0 0,0-1,0 1,2 3,2 7,0 0,7 23,3 5,-14-39,-1 1,1-1,-1 0,1 0,0 0,0 0,0 0,0 0,1 0,-1 0,0-1,1 1,-1-1,1 0,0 0,-1 0,1 0,0 0,0-1,3 1,7 1,0-1,0-1,16-1,-8 0,46-1,90 2,-155 0,1 0,-1 0,1 0,-1 1,1-1,-1 1,1 0,-1-1,0 1,1 0,-1 1,0-1,0 0,0 1,0-1,0 1,0-1,0 1,0 0,-1 0,1 0,-1 0,1 0,-1 0,2 4,-2-2,0-1,0 1,-1-1,0 1,1 0,-1-1,-1 1,1-1,0 1,-1-1,0 1,1-1,-1 1,-1-1,1 1,0-1,-4 5,3-5,1-1,-1 1,1-1,-1 0,0 0,0 0,0 0,-1 0,1 0,0-1,-1 1,1-1,-1 1,1-1,-1 0,-3 1,-2 0,-1 0,1-1,-18 0,-18 3,43-3,0-1,-1 1,1-1,-1 1,1-1,0 1,-1 0,1-1,0 1,-1 0,1 0,0 0,0 0,0 0,0 1,0-1,0 0,0 0,1 0,-1 1,0-1,1 1,-1-1,1 0,-1 1,1-1,0 1,-1-1,1 1,0-1,0 1,0-1,0 1,1-1,-1 3,1 0,0 1,0-1,1 0,-1 1,1-1,0 0,0 0,0 0,1 0,4 5,6 4,1 0,1-2,19 14,-15-12,24 22,-37-30,-1 0,0 1,0 0,0 1,-1-1,0 1,0 0,3 8,11 22,9 25,-25-57,-1-1,0 1,0 0,0 0,0-1,-1 1,1 0,-1 0,-1 0,0 8,0-11,0 1,0 0,0 0,-1 0,1-1,0 1,-1-1,0 1,0-1,0 0,0 1,0-1,0 0,0 0,-1-1,1 1,-1 0,0-1,1 1,-1-1,-4 2,-6 0,-1 1,1-2,-23 3,24-5,0 2,-20 5,31-7,0 0,-1 0,1 1,0-1,-1 1,1-1,0 1,0 0,-1 0,1-1,0 1,0 0,0 0,0 0,0 0,0 0,0 0,1 0,-1 1,0-1,0 0,1 0,-1 1,1-1,-1 0,1 1,0-1,-1 0,1 1,0-1,0 1,0-1,0 0,0 1,0-1,1 1,-1-1,0 0,1 1,-1-1,1 0,-1 0,1 1,0-1,-1 0,2 2,5 7,1 1,-1-1,2-1,11 12,-10-11,-1-1,37 44,-42-48,-1-1,0 1,0 0,-1 0,1 0,-1 0,0 0,0 0,-1 0,2 7,-3-10,0 0,0 0,0 0,0 0,0 0,-1 0,1 0,0 0,-1 0,0 0,1 0,-1 0,0 0,0 0,0 0,0-1,-1 1,1 0,0-1,-1 1,-2 1,-1 1,-1 0,-1 0,1-1,0 0,-8 2,10-3,-1-1,1 1,-1 0,1 0,0 0,0 1,0 0,0-1,0 1,1 1,-1-1,-3 5,3 0,1 0,0 0,0 0,1 0,0 0,0 1,1-1,0 1,0 0,1 11,2 9,9 51,6 2,9 61,-26-141,1 0,-1 0,0-1,0 1,0 0,0 0,0 0,0-1,0 1,-1 0,1 0,-1-1,1 1,-1 0,0-1,1 1,-1 0,0-1,0 1,0-1,0 1,-2 0,0 0,0 0,0 0,0-1,-1 0,1 0,0 1,-1-2,1 1,-1 0,-5 0,-18 0,-41-2,12 0,53 1,1 0,-1 0,1 0,-1 1,1-1,-1 1,1-1,-1 1,1 0,0 0,0 0,-5 3,6-3,0 0,0 0,0 0,0 0,0 0,0 1,0-1,1 0,-1 1,0-1,1 0,-1 1,1-1,-1 1,1-1,0 3,0 3,0 1,1 0,0 0,0 0,1-1,4 13,2 18,-8-37,1 0,-1 0,0 0,0 0,-1 0,1 0,0 0,0 0,0 0,-1 0,1 0,0 0,-1 0,1 0,-1 0,1-1,-1 1,1 0,-1 0,0 0,0-1,0 2,-1-1,0 0,0 0,0 0,0 0,-1 0,1 0,0-1,0 1,-5 0,-5-1,0 0,0 0,-14-3,13 2,-31-4,-70-17,57 11,-94-6,11 3,110 9</inkml:trace>
</inkml:ink>
</file>

<file path=word/ink/ink62.xml><?xml version="1.0" encoding="utf-8"?>
<inkml:ink xmlns:inkml="http://www.w3.org/2003/InkML">
  <inkml:definitions>
    <inkml:context xml:id="ctx0">
      <inkml:inkSource xml:id="inkSrc0">
        <inkml:traceFormat>
          <inkml:channel name="X" type="integer" min="-2.14748E9" max="2.14748E9" units="cm"/>
          <inkml:channel name="Y" type="integer" min="-2.14748E9" max="2.14748E9" units="cm"/>
        </inkml:traceFormat>
        <inkml:channelProperties>
          <inkml:channelProperty channel="X" name="resolution" value="1000" units="1/cm"/>
          <inkml:channelProperty channel="Y" name="resolution" value="1000" units="1/cm"/>
        </inkml:channelProperties>
      </inkml:inkSource>
      <inkml:timestamp xml:id="ts0" timeString="2021-09-06T08:02:09.493"/>
    </inkml:context>
    <inkml:brush xml:id="br0">
      <inkml:brushProperty name="width" value="0.05" units="cm"/>
      <inkml:brushProperty name="height" value="0.05" units="cm"/>
      <inkml:brushProperty name="color" value="#F6630D"/>
      <inkml:brushProperty name="ignorePressure" value="1"/>
    </inkml:brush>
  </inkml:definitions>
  <inkml:trace contextRef="#ctx0" brushRef="#br0">38 0,'-1'1,"0"-1,1 0,-1 0,0 1,1-1,-1 0,0 1,1-1,-1 1,1-1,-1 1,1-1,-1 1,1-1,-1 1,1-1,-1 1,1 0,0-1,-1 1,1 0,0 0,-7 19,6-16,-5 20,1 1,2 0,1 0,0 0,3 27,0-21,1 4,1 0,2 0,2 0,11 35,-14-55,3 23,-1 0,-2 0,-2 0,-4 48,2-32,9 191,0-75,5 53,-3-124,21 135,-25-182,-3 1,-3 99,-2-76,0-48,-6 29,0 12,5-32,-1 2,2 0,1 0,7 41,-7-77,1 0,-1-1,1 1,-1 0,1-1,0 1,0-1,1 0,-1 1,0-1,1 0,-1 1,1-1,0 0,2 2,1-1,0 0,0-1,0 1,0-1,11 3,-12-3,24 6,0 0,38 4,-63-11,0 0,0-1,0 1,0 0,0 1,-1-1,1 0,0 1,-1 0,1-1,-1 1,1 0,-1 0,0 0,0 1,0-1,0 1,0-1,0 1,-1-1,2 5,3 6,-2 0,0 0,4 23,-1-8,-6-21,1 0,0 1,0-1,1 0,0-1,0 1,1 0,-1-1,1 0,1 0,8 9,0-5</inkml:trace>
</inkml:ink>
</file>

<file path=word/ink/ink63.xml><?xml version="1.0" encoding="utf-8"?>
<inkml:ink xmlns:inkml="http://www.w3.org/2003/InkML">
  <inkml:definitions>
    <inkml:context xml:id="ctx0">
      <inkml:inkSource xml:id="inkSrc0">
        <inkml:traceFormat>
          <inkml:channel name="X" type="integer" min="-2.14748E9" max="2.14748E9" units="cm"/>
          <inkml:channel name="Y" type="integer" min="-2.14748E9" max="2.14748E9" units="cm"/>
        </inkml:traceFormat>
        <inkml:channelProperties>
          <inkml:channelProperty channel="X" name="resolution" value="1000" units="1/cm"/>
          <inkml:channelProperty channel="Y" name="resolution" value="1000" units="1/cm"/>
        </inkml:channelProperties>
      </inkml:inkSource>
      <inkml:timestamp xml:id="ts0" timeString="2021-09-06T08:02:09.494"/>
    </inkml:context>
    <inkml:brush xml:id="br0">
      <inkml:brushProperty name="width" value="0.05" units="cm"/>
      <inkml:brushProperty name="height" value="0.05" units="cm"/>
      <inkml:brushProperty name="color" value="#F6630D"/>
      <inkml:brushProperty name="ignorePressure" value="1"/>
    </inkml:brush>
  </inkml:definitions>
  <inkml:trace contextRef="#ctx0" brushRef="#br0">1 2676,'4'-7,"1"1,0-1,0 1,0 0,11-9,16-19,30-70,-38 61,-16 26,0 0,-1 0,0-1,-2 0,0 0,-1-1,2-28,-1-136,-6 122,1-1950,0 1989</inkml:trace>
</inkml:ink>
</file>

<file path=word/ink/ink64.xml><?xml version="1.0" encoding="utf-8"?>
<inkml:ink xmlns:inkml="http://www.w3.org/2003/InkML">
  <inkml:definitions>
    <inkml:context xml:id="ctx0">
      <inkml:inkSource xml:id="inkSrc0">
        <inkml:traceFormat>
          <inkml:channel name="X" type="integer" min="-2.14748E9" max="2.14748E9" units="cm"/>
          <inkml:channel name="Y" type="integer" min="-2.14748E9" max="2.14748E9" units="cm"/>
        </inkml:traceFormat>
        <inkml:channelProperties>
          <inkml:channelProperty channel="X" name="resolution" value="1000" units="1/cm"/>
          <inkml:channelProperty channel="Y" name="resolution" value="1000" units="1/cm"/>
        </inkml:channelProperties>
      </inkml:inkSource>
      <inkml:timestamp xml:id="ts0" timeString="2021-09-06T08:02:36.574"/>
    </inkml:context>
    <inkml:brush xml:id="br0">
      <inkml:brushProperty name="width" value="0.05" units="cm"/>
      <inkml:brushProperty name="height" value="0.05" units="cm"/>
      <inkml:brushProperty name="color" value="#333333"/>
      <inkml:brushProperty name="ignorePressure" value="1"/>
    </inkml:brush>
  </inkml:definitions>
  <inkml:trace contextRef="#ctx0" brushRef="#br0">0 0,'23'2,"0"1,35 9,-28-6,55 6,-23-11,54 5,-101-4,0 0,0 2,0 0,-1 0,25 12,148 85,19 9,-181-99,-1 1,0 2,-1 0,0 2,-1 0,-1 1,26 28,-30-27,31 23,-29-25,27 28,-11-10,-27-27,0 1,0-1,-1 1,0 1,-1-1,11 18,-4 5,-1 1,-1 1,-2 0,6 40,-11-58,1 0,1 0,0 0,1 0,1-1,10 15,8 16,-17-27</inkml:trace>
  <inkml:trace contextRef="#ctx0" brushRef="#br0" timeOffset="1998.66">1252 913,'15'0,"0"1,0 0,0 1,0 0,0 1,0 1,-1 0,17 8,-26-10,0 1,0-1,1 0,-1-1,0 1,1-1,-1 0,11 0,-14-1,1-1,-1 1,0 0,1-1,-1 0,0 1,0-1,1 0,-1 0,0-1,0 1,0 0,0-1,0 1,-1-1,1 1,0-1,-1 0,1 0,-1 0,1 0,-1 0,2-4,3-8,-1-1,0 0,5-26,-8 26,2 1,0 0,0 0,8-16,-15 73,0-35,0 0,0 0,0-1,-9 13,-4 6</inkml:trace>
</inkml:ink>
</file>

<file path=word/ink/ink65.xml><?xml version="1.0" encoding="utf-8"?>
<inkml:ink xmlns:inkml="http://www.w3.org/2003/InkML">
  <inkml:definitions>
    <inkml:context xml:id="ctx0">
      <inkml:inkSource xml:id="inkSrc0">
        <inkml:traceFormat>
          <inkml:channel name="X" type="integer" min="-2.14748E9" max="2.14748E9" units="cm"/>
          <inkml:channel name="Y" type="integer" min="-2.14748E9" max="2.14748E9" units="cm"/>
        </inkml:traceFormat>
        <inkml:channelProperties>
          <inkml:channelProperty channel="X" name="resolution" value="1000" units="1/cm"/>
          <inkml:channelProperty channel="Y" name="resolution" value="1000" units="1/cm"/>
        </inkml:channelProperties>
      </inkml:inkSource>
      <inkml:timestamp xml:id="ts0" timeString="2021-09-06T08:02:27.524"/>
    </inkml:context>
    <inkml:brush xml:id="br0">
      <inkml:brushProperty name="width" value="0.05" units="cm"/>
      <inkml:brushProperty name="height" value="0.05" units="cm"/>
      <inkml:brushProperty name="color" value="#333333"/>
      <inkml:brushProperty name="ignorePressure" value="1"/>
    </inkml:brush>
  </inkml:definitions>
  <inkml:trace contextRef="#ctx0" brushRef="#br0">5 339,'20'0,"-11"-1,0 1,0 0,-1 1,14 2,-19-2,-1-1,0 1,0 0,0 0,1 0,-1 0,0 0,0 0,0 1,-1-1,1 1,0-1,0 1,-1 0,1 0,-1 0,0 0,1 0,-1 0,0 0,1 3,0 0,-1-1,0 1,0-1,0 1,-1-1,0 1,0-1,0 1,0-1,0 1,-2 5,1-8,1-1,-1 1,1-1,-1 0,1 1,-1-1,0 0,0 1,0-1,0 0,1 0,-2 0,1 0,0 0,0 0,0 0,0 0,-1 0,1-1,0 1,-1 0,1-1,0 1,-1-1,1 1,-1-1,1 0,-1 0,1 0,-1 0,1 0,-1 0,1 0,-1 0,1 0,-1-1,1 1,-3-1,0-1,-1 0,1-1,-1 1,1-1,0 0,0 0,0 0,0 0,1-1,-1 1,1-1,0 0,0 0,0-1,1 1,-1 0,1-1,0 0,-2-5,3 6,-1 0,1 0,0 0,0 0,0 0,1 0,-1 0,1 0,0 0,0 0,1 0,-1 0,1 0,0 0,0 0,0 0,0 0,1 1,-1-1,1 0,0 1,0-1,1 1,2-4,-4 6,-1 0,1 1,-1-1,1 1,0-1,-1 1,1 0,-1-1,1 1,0-1,-1 1,1 0,0 0,0-1,-1 1,1 0,0 0,-1 0,1 0,0 0,0 0,-1 0,1 0,0 0,0 0,-1 0,1 1,0-1,0 1,0-1,0 1,0 0,0 0,0 0,0 0,0 0,0 0,-1 0,1 0,0 1,-1-1,1 0,-1 0,1 0,-1 2,3 10</inkml:trace>
  <inkml:trace contextRef="#ctx0" brushRef="#br0" timeOffset="1807.16">586 233,'0'0,"1"1,-1-1,0 0,0 0,0 0,1 1,-1-1,0 0,0 0,0 0,0 1,1-1,-1 0,0 0,0 1,0-1,0 0,0 1,0-1,0 0,0 0,0 1,0-1,0 0,0 1,0-1,0 0,0 0,0 1,0-1,0 0,0 0,0 1,0-1,0 0,-1 1,1-1,0 0,0 0,0 0,-1 1,1-1,0 0,0 0,0 0,-1 1,1-1,0 0,0 0,-1 0,1 0,0 0,0 0,-1 0,1 0,0 1,-1-1,1 0,0 0,0 0,-1 0,1 0,0 0,-1-1,1 1,0 0,0 0,-1 0,-1 0,1 0,-1 0,0 0,1 0,-1 0,1 0,-1-1,0 1,1-1,-1 1,1-1,-1 0,-1 0,1-1,0-1,0 1,0-1,1 1,-1-1,1 0,-1 1,1-1,0 0,0 0,0 0,1 0,-1 0,1 0,-1 0,1 0,0 0,0 0,0 0,1 0,-1 0,1 0,1-5,-1 5,0 0,0 1,0-1,0 0,0 1,0-1,1 1,-1-1,1 1,0 0,0 0,0-1,0 1,0 1,0-1,0 0,1 0,-1 1,1 0,-1-1,1 1,0 0,-1 0,7-1,-7 2,0 0,0 0,-1 1,1-1,0 1,0-1,0 1,0 0,0 0,0 0,-1 0,1 0,0 0,-1 0,1 0,-1 1,1-1,-1 1,0-1,0 1,1-1,-1 1,0 0,0 0,-1-1,1 1,0 0,-1 0,2 2,-2-2,1 0,0 0,-1 0,1 0,-1 0,0 0,0 0,0 0,0 0,0 0,0 0,0 0,-1 0,1 0,-1 0,1 0,-1 0,0 0,1 0,-1 0,0-1,-1 1,1 0,0-1,0 1,-1 0,1-1,-3 2,3-2,1-1,-1 0,0 0,0 1,1-1,-1 0,0 0,0 0,1 0,-1 0,0 0,0 0,1 0,-1 0,0 0,1-1,-1 1,0 0,0 0,1-1,-1 1,0-1,1 1,-1 0,1-1,-1 1,0-1,1 1,-1-1,1 0,-1 1,1-1,0 1,-1-1,1 0,0 1,-1-1,1 0,0 1,0-1,-1 0,1 0,-9-35,7 10,0 2</inkml:trace>
  <inkml:trace contextRef="#ctx0" brushRef="#br0" timeOffset="2882.3">233 3,'0'-3,"3"8,1 6,0 5,2-2,3-2,7-9,-1-9,-5-5,-4-5,-3 1</inkml:trace>
  <inkml:trace contextRef="#ctx0" brushRef="#br0" timeOffset="5222.04">498 659,'-1'0,"0"0,0-1,1 1,-1 0,0-1,0 1,0-1,1 1,-1-1,0 1,0-1,1 0,-1 1,1-1,-1 0,0 0,1 1,0-1,-1 0,1 0,-1 0,1 0,-1-1,-6-24,6 22,-8-35,10 40,0 0,0 0,0 1,0-1,0 0,0 1,-1-1,1 1,0-1,-1 1,1-1,-1 1,1-1,-1 1,0-1,0 3,4 11,-4-15,0 1,0-1,1 0,-1 1,0-1,0 0,0 0,1 1,-1-1,0 0,1 0,-1 0,0 1,0-1,1 0,-1 0,0 0,1 0,-1 0,0 0,1 1,-1-1,0 0,1 0,-1 0,0 0,1 0,-1 0,0 0,1-1,-1 1,0 0,1 0,-1 0,0 0,1 0,-1 0,0-1,0 1,1 0,-1 0,0 0,0-1,1 1,-1 0,0 0,0-1,1 1,-1 0,0-1,0 1,0 0,0 0,0-1,1 0,10-17,-10 12,1-1,-1 1,-1-1,1 1,-1-1,0 0,-1 1,1-1,-1 0,0 1,-3-9,1 6</inkml:trace>
</inkml:ink>
</file>

<file path=word/ink/ink66.xml><?xml version="1.0" encoding="utf-8"?>
<inkml:ink xmlns:inkml="http://www.w3.org/2003/InkML">
  <inkml:definitions>
    <inkml:context xml:id="ctx0">
      <inkml:inkSource xml:id="inkSrc0">
        <inkml:traceFormat>
          <inkml:channel name="X" type="integer" min="-2.14748E9" max="2.14748E9" units="cm"/>
          <inkml:channel name="Y" type="integer" min="-2.14748E9" max="2.14748E9" units="cm"/>
        </inkml:traceFormat>
        <inkml:channelProperties>
          <inkml:channelProperty channel="X" name="resolution" value="1000" units="1/cm"/>
          <inkml:channelProperty channel="Y" name="resolution" value="1000" units="1/cm"/>
        </inkml:channelProperties>
      </inkml:inkSource>
      <inkml:timestamp xml:id="ts0" timeString="2021-09-06T08:02:09.495"/>
    </inkml:context>
    <inkml:brush xml:id="br0">
      <inkml:brushProperty name="width" value="0.05" units="cm"/>
      <inkml:brushProperty name="height" value="0.05" units="cm"/>
      <inkml:brushProperty name="color" value="#CC0066"/>
      <inkml:brushProperty name="ignorePressure" value="1"/>
    </inkml:brush>
  </inkml:definitions>
  <inkml:trace contextRef="#ctx0" brushRef="#br0">178 720,'0'842,"0"-830,1-1,0 0,4 17,-1-13</inkml:trace>
  <inkml:trace contextRef="#ctx0" brushRef="#br0" timeOffset="1">1078 738,'1'6,"0"0,0 0,0 0,1-1,0 1,0-1,6 10,6 18,-7-5,-2 1,-1 0,-1 0,-1 1,-3 31,3 36,6-32,-4-42,1 30,-6 37,0-50,1 1,8 57,13 34,-16-97</inkml:trace>
  <inkml:trace contextRef="#ctx0" brushRef="#br0" timeOffset="2">19 805,'306'-10,"-80"6,-13 1,-140-6,-44 5,43-1,191 5,-246 0</inkml:trace>
  <inkml:trace contextRef="#ctx0" brushRef="#br0" timeOffset="3">1 750,'10'0,"1"-1,-1 0,0-1,0 0,1 0,-2-1,1-1,0 1,-1-2,1 1,-1-1,0-1,-1 0,1 0,13-14,2-5,-1-2,-1-1,24-40,-15 22,47-60,-61 84,-5 6,0-1,-1 0,-1 0,-1-1,0 0,-1-1,7-26,-4-32,-10 56,2 1,6-25,-9 44,0 0,0 0,0-1,1 1,-1 0,0 0,1-1,-1 1,1 0,0 0,-1 0,1 0,0 0,-1 0,1 0,0 0,0 0,0 0,0 1,0-1,0 0,0 0,0 1,0-1,1 1,-1-1,0 1,0 0,0-1,1 1,-1 0,0 0,0 0,1 0,-1 0,0 0,0 0,1 0,-1 0,0 0,0 1,1-1,-1 1,0-1,0 1,0-1,0 1,0 0,2 1,6 4,0 1,0 0,-1 1,11 12,-17-18,62 66,-3 2,-3 4,-4 1,56 102,-106-169,1 0,0 0,1-1,0 0,0 0,0 0,1-1,0 1,0-2,16 10,-15-9,-1 1,1 0,-1 0,-1 1,1 0,-1 0,8 15,4 3,-5-6</inkml:trace>
  <inkml:trace contextRef="#ctx0" brushRef="#br0" timeOffset="4">460 1154,'0'6,"0"8,0 14,0 5,0 2,6 2,5 1,0-1,2 0,-1-3,-4-6,-2-3,-3-3,-1 0,-2 0,0-4</inkml:trace>
  <inkml:trace contextRef="#ctx0" brushRef="#br0" timeOffset="5">477 1186,'0'0,"1"-1,-1 0,1 1,-1-1,0 0,1 1,-1-1,1 1,0-1,-1 1,1-1,0 1,-1 0,1-1,0 1,-1 0,1-1,0 1,-1 0,1 0,0 0,0-1,-1 1,3 0,22-3,-21 3,89-7,-36 3,0-1,100-24,-147 25,5 1,-14 6,-7 5,-1 1,1 0,-1 0,1 1,1-1,0 1,0 0,1 1,0-1,1 1,0 0,1 0,0 0,0 0,1 17,4 263,-3-270</inkml:trace>
  <inkml:trace contextRef="#ctx0" brushRef="#br0" timeOffset="6">107 1730,'0'3,"-3"10,-4 3,-1 2,1 0,-1 4,-2 0,0-2</inkml:trace>
  <inkml:trace contextRef="#ctx0" brushRef="#br0" timeOffset="7">301 1746,'3'0,"1"6,0 8,-4 5,-5 4,-4 3,-8 4,-2 2,0-6</inkml:trace>
  <inkml:trace contextRef="#ctx0" brushRef="#br0" timeOffset="8">547 1764,'3'0,"1"6,-1 5,0 4,-3 8,-6 3,-4-2,0 0,1-1,2-1,3-2,-2 3,7-10,3-6</inkml:trace>
  <inkml:trace contextRef="#ctx0" brushRef="#br0" timeOffset="9">830 1677,'0'6,"-3"11,-4 9,-1 2,-2 1,1 0,2-1,2-3,7-8,5-8</inkml:trace>
  <inkml:trace contextRef="#ctx0" brushRef="#br0" timeOffset="10">1042 1764,'3'0,"1"6,-1 5,-3 4,-4 5,-6 2,-6 1,-1-1,3-1,4-2,0 0,2 0,5-5,7-6,5-8,4-11,3-5,-1-1</inkml:trace>
  <inkml:trace contextRef="#ctx0" brushRef="#br0" timeOffset="11">1341 1660,'-3'6,"-4"5,-1 4,1 2,-1 4,-6 2,-3 0,2 2,2-1,5-3</inkml:trace>
</inkml:ink>
</file>

<file path=word/ink/ink67.xml><?xml version="1.0" encoding="utf-8"?>
<inkml:ink xmlns:inkml="http://www.w3.org/2003/InkML">
  <inkml:definitions>
    <inkml:context xml:id="ctx0">
      <inkml:inkSource xml:id="inkSrc0">
        <inkml:traceFormat>
          <inkml:channel name="X" type="integer" min="-2.14748E9" max="2.14748E9" units="cm"/>
          <inkml:channel name="Y" type="integer" min="-2.14748E9" max="2.14748E9" units="cm"/>
        </inkml:traceFormat>
        <inkml:channelProperties>
          <inkml:channelProperty channel="X" name="resolution" value="1000" units="1/cm"/>
          <inkml:channelProperty channel="Y" name="resolution" value="1000" units="1/cm"/>
        </inkml:channelProperties>
      </inkml:inkSource>
      <inkml:timestamp xml:id="ts0" timeString="2021-09-06T08:02:09.507"/>
    </inkml:context>
    <inkml:brush xml:id="br0">
      <inkml:brushProperty name="width" value="0.05" units="cm"/>
      <inkml:brushProperty name="height" value="0.05" units="cm"/>
      <inkml:brushProperty name="color" value="#CC0066"/>
      <inkml:brushProperty name="ignorePressure" value="1"/>
    </inkml:brush>
  </inkml:definitions>
  <inkml:trace contextRef="#ctx0" brushRef="#br0">1 0,'1336'0,"-1318"0</inkml:trace>
</inkml:ink>
</file>

<file path=word/ink/ink68.xml><?xml version="1.0" encoding="utf-8"?>
<inkml:ink xmlns:inkml="http://www.w3.org/2003/InkML">
  <inkml:definitions>
    <inkml:context xml:id="ctx0">
      <inkml:inkSource xml:id="inkSrc0">
        <inkml:traceFormat>
          <inkml:channel name="X" type="integer" min="-2.14748E9" max="2.14748E9" units="cm"/>
          <inkml:channel name="Y" type="integer" min="-2.14748E9" max="2.14748E9" units="cm"/>
        </inkml:traceFormat>
        <inkml:channelProperties>
          <inkml:channelProperty channel="X" name="resolution" value="1000" units="1/cm"/>
          <inkml:channelProperty channel="Y" name="resolution" value="1000" units="1/cm"/>
        </inkml:channelProperties>
      </inkml:inkSource>
      <inkml:timestamp xml:id="ts0" timeString="2021-09-06T08:02:09.508"/>
    </inkml:context>
    <inkml:brush xml:id="br0">
      <inkml:brushProperty name="width" value="0.05" units="cm"/>
      <inkml:brushProperty name="height" value="0.05" units="cm"/>
      <inkml:brushProperty name="color" value="#66CC00"/>
      <inkml:brushProperty name="ignorePressure" value="1"/>
    </inkml:brush>
  </inkml:definitions>
  <inkml:trace contextRef="#ctx0" brushRef="#br0">600 951,'-1'-4,"-1"-1,1 1,-1 0,0 0,0 0,-1 0,1 0,-1 0,-4-5,-3-5,-35-52,-72-80,94 119,15 18,1-1,0 0,1 0,0 0,1-1,0 0,1 0,0 0,0 0,1-1,1 0,0 1,1-1,0 0,0 0,1 0,2-13,-1 22,-1 0,1 0,0 0,0 1,0-1,0 0,1 1,-1-1,1 0,-1 1,1 0,0-1,0 1,0 0,0 0,0 0,0 0,1 0,-1 1,1-1,-1 1,1-1,0 1,0 0,-1 0,1 0,0 1,0-1,3 0,9 0,0 0,-1 1,1 0,22 4,-31-3,6 1,0 0,-1 1,1 0,0 1,-1 0,0 1,0 1,16 10,-6-2,-1 2,36 36,-51-47,22 19,-27-23,1-1,0 1,-1-1,1 1,-1-1,1 0,0 1,-1-1,1 0,0 0,-1 1,1-1,0 0,0 0,-1 0,1 0,0 0,0 0,-1 0,1 0,0 0,0 0,-1 0,1-1,0 1,-1 0,1 0,0-1,-1 1,1-1,0 1,-1 0,1-1,-1 1,1-1,-1 1,1-1,-1 0,1 1,-1-1,1 0,1-4,-1 1,1 0,-1-1,0 1,0-1,0 1,-1-1,0 0,0-7,-7-47,4 35,-6-61,4-91,5 175,0-1,0 1,0 0,0 0,0 0,0-1,0 1,0 0,0 0,1 0,-1 0,0 0,1-1,-1 1,1 0,-1 0,1 0,0 0,-1 0,1 0,0 1,0-1,1-1,-1 1,0 1,0 0,1 0,-1 0,0 0,0 0,0 1,0-1,0 0,0 1,0-1,0 0,0 1,0-1,0 1,0-1,0 1,0 0,1 1,7 6,0 0,0 1,9 13,15 26,48 91,-39-63,-41-74,0 0,0 0,0 0,0 0,1-1,-1 1,1 0,-1-1,1 1,3 2,-4-4,-1 0,0 0,0 0,1 0,-1 0,0 0,0 0,1 0,-1 0,0 0,0 0,1 0,-1 0,0 0,1 0,-1 0,0 0,0 0,1-1,-1 1,0 0,0 0,0 0,1 0,-1 0,0-1,0 1,0 0,1 0,-1-1,5-16,0-27,-3 0,-4-64,0 39,1 32,-1 22,2 0,0 0,0 1,5-25,-4 38,-1 0,0 0,0 0,1 0,-1 0,1 0,-1 0,1 0,-1 0,1 0,-1 0,1 1,1-3,-2 3,1 0,-1 0,0 0,1 0,-1-1,1 1,-1 0,0 0,1 0,-1 0,0 0,1 0,-1 0,1 0,-1 0,0 0,1 0,-1 0,1 0,-1 0,0 1,1-1,-1 0,1 0,1 2,0 0,0-1,0 1,0 0,-1 0,1 0,0 0,-1 0,0 1,2 1,11 29,-1 0,-2 1,11 54,11 33,-33-120,0 1,1-1,-1 1,1-1,-1 1,1-1,0 1,-1-1,1 0,0 1,0-1,0 0,0 0,0 0,0 0,1 0,-1 0,0 0,2 1,-2-2,0 0,0 0,0 0,-1 0,1 0,0-1,0 1,0 0,-1-1,1 1,0 0,0-1,-1 1,1-1,0 1,-1-1,1 1,0-1,-1 0,1 1,-1-1,1 0,-1 1,1-2,4-6,-1 0,0-1,0 0,4-15,17-80,-13 50,28-76,-40 129,0-1,1 1,-1 0,1 0,-1 0,1 0,0 0,-1 0,1 0,0 0,0 0,-1 0,1 0,0 0,2-1,-3 2,1 0,-1 0,1 0,-1 0,0 0,1 0,-1 0,1 0,-1 1,0-1,1 0,-1 0,1 0,-1 0,0 0,1 1,-1-1,0 0,1 0,-1 1,0-1,1 0,-1 1,0-1,1 0,-1 1,0-1,0 0,1 1,1 4,0-1,0 1,0 0,0 0,-1 0,1 7,10 89,4 22,-15-119,0-1,-1 0,1 1,1-1,-1 0,0 0,1 0,0 0,-1 0,1 0,3 3,-4-6,0 1,0 0,0-1,0 1,0 0,0-1,1 1,-1-1,0 0,0 1,0-1,1 0,-1 0,0 0,0 0,1 0,-1 0,0 0,0 0,1 0,-1-1,0 1,0 0,0-1,0 1,1-1,-1 0,0 1,0-1,0 0,0 1,0-1,0 0,1-1,9-8,0 0,-1-1,0 0,12-20,32-56,-26 40,-27 45,0 1,-1 0,1 0,0 0,-1 0,1 0,0 0,0 0,0 0,0 0,0 0,0 1,0-1,0 0,2 0,-3 1,0 0,1 0,-1 0,1 0,-1 0,0 1,1-1,-1 0,0 0,1 0,-1 1,0-1,1 0,-1 0,0 1,0-1,1 0,-1 1,0-1,0 0,0 1,1-1,-1 0,0 1,0-1,0 0,0 1,0-1,0 1,0-1,0 1,2 8,-1-1,0 1,-1 11,0-12,-3 61,1-44,2 1,0-1,5 28,-5-52,0 0,0 0,0 0,0 0,0 0,0 0,1 0,-1 0,0 0,1 0,-1-1,1 1,-1 0,1 0,-1 0,1 0,0-1,-1 1,1 0,0-1,-1 1,1 0,2 0,-2-1,0 0,0 0,0 0,-1 0,1-1,0 1,0 0,0 0,0-1,0 1,0-1,0 1,0-1,-1 1,1-1,0 1,0-1,-1 0,2 0,5-7,0-1,-1 1,7-13,-10 17,23-39,-15 23,1 0,2 0,0 1,21-22,-35 40,1 0,0 0,0 1,-1-1,1 0,0 1,0-1,0 0,0 1,0-1,0 1,0-1,0 1,0 0,0-1,0 1,0 0,0 0,0 0,0 0,0 0,0 0,0 0,2 0,-2 1,0 0,0-1,1 1,-1 0,0 0,-1 0,1 0,0 0,0 0,0 1,-1-1,1 0,0 0,-1 0,1 1,0 1,2 9,-1 0,0 0,1 18,-3-21,1-3,0-1,0 1,0-1,0 1,1-1,2 7,-3-11,-1 0,1 0,0 1,-1-1,1 0,0 0,0 0,0 0,0 0,0 0,0 0,0 0,0 0,0-1,0 1,0 0,1-1,-1 1,0 0,1-1,-1 0,0 1,1-1,-1 0,0 0,1 0,-1 0,0 0,1 0,-1 0,2 0,4-3,0 0,0 0,-1 0,0-1,0 0,0 0,0-1,9-8,13-10,-27 22,0 0,0 1,0-1,0 0,0 0,0 1,0-1,0 1,0-1,1 1,-1-1,0 1,0 0,1 0,-1-1,0 1,0 0,1 0,-1 0,0 0,1 1,-1-1,0 0,0 0,2 1,-1 1,-1-1,0 1,1-1,-1 1,0-1,0 1,0 0,0-1,0 1,0 0,0 0,-1 0,1 0,-1 0,1 3,2 15,-1 0,0 1,-2-1,0 0,-5 25,1 37,4-81,-1 0,1 0,0 0,0 0,0 0,0 0,0 0,0 0,0 0,1 0,-1 0,0 0,0 0,1 0,-1 0,1 0,-1 0,1 0,-1 0,1-1,-1 1,1 0,0 0,0-1,-1 1,1 0,0-1,0 1,0-1,0 1,-1-1,1 1,0-1,0 0,0 1,0-1,0 0,0 0,0 0,0 0,0 0,0 0,0 0,0 0,0 0,0 0,0 0,0-1,0 1,2-1,2-1,1-1,-1 1,0-1,1 0,-1-1,-1 1,7-6,-1 0,-6 6,0 0,0-1,-1 0,1 0,-1 0,0 0,3-5,-6 9,0 0,0 0,0 0,0 0,0 0,0 0,-1 0,1 0,0 0,0 0,0 1,0-1,0 0,0 0,0 0,-1 0,1 0,0 0,0 0,0 0,0 0,0 0,0 0,-1 0,1 0,0 0,0 0,0-1,0 1,0 0,0 0,0 0,-1 0,1 0,0 0,0 0,0 0,0 0,0 0,0 0,0-1,0 1,0 0,0 0,0 0,0 0,-1 0,1 0,0 0,0-1,0 1,0 0,0 0,0 0,0 0,0 0,0 0,0 0,0-1,0 1,0 0,0 0,0 0,1 0,-1 0,-10 6,-3 6,1 1,0 0,1 1,1 1,0 0,1 0,-14 33,23-46,0 0,-1 0,1 0,0 0,0 0,0 0,0 0,1 1,-1-1,1 0,-1 0,1 0,-1 0,1 0,0 0,0-1,0 1,0 0,3 2,-3-1,1-1,0 1,-1 0,0-1,0 1,0 0,0 0,0 0,0 0,-1 0,1 3,-2 4,-1 0,0 0,0 0,-1 0,0-1,-1 1,-6 11,-5 14,15-33,-1-1,0 1,1 1,-1-1,1 0,0 0,0 0,0 0,0 0,0 0,0 0,0 0,1 0,-1 0,1 0,0 0,-1 0,1 0,0 0,0 0,0 0,2 2,8 16,-11-17,1-1,-1 1,1-1,-1 1,0-1,1 1,-1-1,-1 1,1-1,0 1,-1-1,1 0,-2 5,-17 32,16-35,0 1,1-1,-1 1,1 0,0-1,1 1,-1 0,1 0,0 1,-1 8,2-13,1 0,-1 1,0-1,1 0,0 1,-1-1,1 0,-1 0,1 1,0-1,0 0,0 0,0 0,0 0,0 0,0 0,0 0,0-1,0 1,1 0,-1-1,0 1,0-1,1 1,2 0,-3-1,0 0,0 0,0 1,0-1,0 0,0 1,0-1,-1 1,1-1,0 1,0-1,0 1,0 0,-1-1,1 1,0 0,-1-1,1 1,0 0,-1 0,1 0,-1 0,1 0,-1 0,0 0,1 0,-1 0,0 0,0 0,1 0,-1 0,0 0,0 1,-2 5,-1-1,1 0,-1 1,0-1,0 0,-1 0,-5 6,9-12,-12 18</inkml:trace>
  <inkml:trace contextRef="#ctx0" brushRef="#br0" timeOffset="1">1 1037,'1529'0,"-1352"10,6-1,755-10,-921 2,0 1,24 5,-35-6,11 2</inkml:trace>
</inkml:ink>
</file>

<file path=word/ink/ink69.xml><?xml version="1.0" encoding="utf-8"?>
<inkml:ink xmlns:inkml="http://www.w3.org/2003/InkML">
  <inkml:definitions>
    <inkml:context xml:id="ctx0">
      <inkml:inkSource xml:id="inkSrc0">
        <inkml:traceFormat>
          <inkml:channel name="X" type="integer" min="-2.14748E9" max="2.14748E9" units="cm"/>
          <inkml:channel name="Y" type="integer" min="-2.14748E9" max="2.14748E9" units="cm"/>
        </inkml:traceFormat>
        <inkml:channelProperties>
          <inkml:channelProperty channel="X" name="resolution" value="1000" units="1/cm"/>
          <inkml:channelProperty channel="Y" name="resolution" value="1000" units="1/cm"/>
        </inkml:channelProperties>
      </inkml:inkSource>
      <inkml:timestamp xml:id="ts0" timeString="2021-09-07T00:49:13.421"/>
    </inkml:context>
    <inkml:brush xml:id="br0">
      <inkml:brushProperty name="width" value="0.05" units="cm"/>
      <inkml:brushProperty name="height" value="0.05" units="cm"/>
      <inkml:brushProperty name="color" value="#008C3A"/>
      <inkml:brushProperty name="ignorePressure" value="1"/>
    </inkml:brush>
  </inkml:definitions>
  <inkml:trace contextRef="#ctx0" brushRef="#br0">1 0,'9'0,"6"0,6 0,6 0,4 0,6 3,3 1,-3 0,-4-1,-6-1,-6-1</inkml:trace>
</inkml:ink>
</file>

<file path=word/ink/ink7.xml><?xml version="1.0" encoding="utf-8"?>
<inkml:ink xmlns:inkml="http://www.w3.org/2003/InkML">
  <inkml:definitions>
    <inkml:context xml:id="ctx0">
      <inkml:inkSource xml:id="inkSrc0">
        <inkml:traceFormat>
          <inkml:channel name="X" type="integer" min="-2.14748E9" max="2.14748E9" units="cm"/>
          <inkml:channel name="Y" type="integer" min="-2.14748E9" max="2.14748E9" units="cm"/>
        </inkml:traceFormat>
        <inkml:channelProperties>
          <inkml:channelProperty channel="X" name="resolution" value="1000" units="1/cm"/>
          <inkml:channelProperty channel="Y" name="resolution" value="1000" units="1/cm"/>
        </inkml:channelProperties>
      </inkml:inkSource>
      <inkml:timestamp xml:id="ts0" timeString="2021-09-06T23:13:38.585"/>
    </inkml:context>
    <inkml:brush xml:id="br0">
      <inkml:brushProperty name="width" value="0.05" units="cm"/>
      <inkml:brushProperty name="height" value="0.05" units="cm"/>
      <inkml:brushProperty name="color" value="#00A0D7"/>
      <inkml:brushProperty name="ignorePressure" value="1"/>
    </inkml:brush>
  </inkml:definitions>
  <inkml:trace contextRef="#ctx0" brushRef="#br0">0 618,'4'0,"0"-1,0 1,0-1,0 0,0 0,0-1,0 1,-1-1,1 0,0 0,-1 0,0 0,4-4,6-5,21-24,-17 18,103-98,-95 93,2 2,57-33,39-11,2 6,141-45,-175 75,1 4,144-18,-224 40,1 2,0-1,0 2,0 0,0 0,-1 1,1 1,-1 0,19 7,-15-3,0 1,-1 0,0 2,0 0,-1 0,17 16,-22-18,8 8,21 22,-26-22</inkml:trace>
  <inkml:trace contextRef="#ctx0" brushRef="#br0" timeOffset="2118.46">1942 107,'1'14,"1"-1,0 1,6 20,0-3,5 36,-4 0,-2 0,-3 103,-1-267,-3 26,4 1,15-86,-18 150,0 0,1 1,0 0,0-1,1 1,-1 0,1 0,0 0,1 0,-1 1,1-1,6-5,-8 8,0 0,1 0,-1 1,0-1,1 1,-1 0,1 0,-1 0,1 0,-1 0,1 0,0 1,0-1,-1 1,1 0,0 0,0 0,-1 0,1 0,0 1,-1-1,1 1,0-1,-1 1,1 0,0 0,-1 1,3 0,-1 1,-1 0,1 0,-1 0,1 0,-1 1,0-1,-1 1,1 0,0 0,-1 0,0 0,3 8,2 7,7 31,-10-33,4 19,4 62,0-5,-12-92,1-3,1-10,0-16,1-17,2 0,18-71,-6 33,-15 73,0 1,0 0,1 0,0 0,1 0,0 1,0-1,7-7,-10 14,0 0,1 0,-1 0,1 1,0-1,-1 1,1-1,0 1,0 0,0 0,0-1,0 1,0 1,1-1,-1 0,0 0,0 1,1 0,-1-1,0 1,1 0,-1 0,0 0,0 0,1 1,-1-1,0 0,1 1,-1 0,0 0,0-1,0 1,0 0,0 1,0-1,0 0,0 1,2 1,1 1,0 0,0 0,-1 1,1 0,-1-1,0 2,0-1,-1 0,1 1,-1 0,-1-1,1 1,-1 0,0 1,2 6,0 10,-1 0,0 46,-2-42,3 30,6-2,-3-20,3 69,-10-97,0-1,0 1,1-1,0 0,0 1,0-1,5 11,1-4</inkml:trace>
  <inkml:trace contextRef="#ctx0" brushRef="#br0" timeOffset="3534.1">1711 970,'43'0,"39"1,0-3,91-16,-99 4,-5 0,1 4,121-5,-148 16,-21-1</inkml:trace>
  <inkml:trace contextRef="#ctx0" brushRef="#br0" timeOffset="4580.79">2205 1202,'0'0,"0"0,1 0,-1 0,0-1,0 1,1 0,-1 0,0 0,0 0,1 0,-1 0,0-1,1 1,-1 0,0 0,0 0,1 0,-1 0,0 0,1 0,-1 0,0 0,0 1,1-1,-1 0,0 0,0 0,1 0,-1 0,0 0,0 0,1 1,-1-1,0 0,0 0,1 0,-1 1,0-1,0 0,0 0,1 1,13 10,-2 6,-1 0,0 1,-1 0,-1 1,11 36,-9-27,15 44,-4 1,-3 1,14 113,-24-98,-9-89,0-1,0 1,1 0,-1 0,0-1,0 1,0 0,0 0,1 0,-1 0,0-1,0 1,0 0,1 0,-1 0,0 0,0 0,0 0,1-1,-1 1,0 0,0 0,1 0,-1 0,0 0,0 0,1 0,-1 0,0 0,0 0,1 0,-1 0,0 0,0 0,1 1,-1-1,0 0,0 0,1 0,-1 0,0 0,0 0,0 1,1-1,-1 0,0 0,0 0,0 1,0-1,1 0,-1 0,0 0,0 1,0-1,0 0,0 0,0 1,0-1,0 0,0 0,0 1,11-25,-11 23,41-134,-19 52,84-290,-83 290,-18 64</inkml:trace>
</inkml:ink>
</file>

<file path=word/ink/ink70.xml><?xml version="1.0" encoding="utf-8"?>
<inkml:ink xmlns:inkml="http://www.w3.org/2003/InkML">
  <inkml:definitions>
    <inkml:context xml:id="ctx0">
      <inkml:inkSource xml:id="inkSrc0">
        <inkml:traceFormat>
          <inkml:channel name="X" type="integer" min="-2.14748E9" max="2.14748E9" units="cm"/>
          <inkml:channel name="Y" type="integer" min="-2.14748E9" max="2.14748E9" units="cm"/>
        </inkml:traceFormat>
        <inkml:channelProperties>
          <inkml:channelProperty channel="X" name="resolution" value="1000" units="1/cm"/>
          <inkml:channelProperty channel="Y" name="resolution" value="1000" units="1/cm"/>
        </inkml:channelProperties>
      </inkml:inkSource>
      <inkml:timestamp xml:id="ts0" timeString="2021-09-07T01:04:50.665"/>
    </inkml:context>
    <inkml:brush xml:id="br0">
      <inkml:brushProperty name="width" value="0.025" units="cm"/>
      <inkml:brushProperty name="height" value="0.025" units="cm"/>
      <inkml:brushProperty name="color" value="#CC0066"/>
      <inkml:brushProperty name="ignorePressure" value="1"/>
    </inkml:brush>
  </inkml:definitions>
  <inkml:trace contextRef="#ctx0" brushRef="#br0">0 0,'5'1,"1"0,-1 1,0-1,0 1,0 0,-1 0,1 1,0 0,-1-1,1 1,-1 1,0-1,4 5,8 7,28 34,-39-42,-1-1,0 1,-1 0,1 0,-1 0,-1 0,1 0,-1 1,-1-1,1 1,0 11,-1 11,-5 50,1-20,3-47,0 19,-7 55,5-76,0-1,-1 0,0 0,-1 0,0 0,0 0,-1-1,0 1,-9 9,3-5,1-1</inkml:trace>
</inkml:ink>
</file>

<file path=word/ink/ink71.xml><?xml version="1.0" encoding="utf-8"?>
<inkml:ink xmlns:inkml="http://www.w3.org/2003/InkML">
  <inkml:definitions>
    <inkml:context xml:id="ctx0">
      <inkml:inkSource xml:id="inkSrc0">
        <inkml:traceFormat>
          <inkml:channel name="X" type="integer" min="-2.14748E9" max="2.14748E9" units="cm"/>
          <inkml:channel name="Y" type="integer" min="-2.14748E9" max="2.14748E9" units="cm"/>
        </inkml:traceFormat>
        <inkml:channelProperties>
          <inkml:channelProperty channel="X" name="resolution" value="1000" units="1/cm"/>
          <inkml:channelProperty channel="Y" name="resolution" value="1000" units="1/cm"/>
        </inkml:channelProperties>
      </inkml:inkSource>
      <inkml:timestamp xml:id="ts0" timeString="2021-09-07T01:04:47.336"/>
    </inkml:context>
    <inkml:brush xml:id="br0">
      <inkml:brushProperty name="width" value="0.025" units="cm"/>
      <inkml:brushProperty name="height" value="0.025" units="cm"/>
      <inkml:brushProperty name="color" value="#CC0066"/>
      <inkml:brushProperty name="ignorePressure" value="1"/>
    </inkml:brush>
  </inkml:definitions>
  <inkml:trace contextRef="#ctx0" brushRef="#br0">0 0,'2'3,"0"-1,0 1,-1-1,1 1,-1 0,0 0,0 0,0 0,0 0,0 0,-1 0,1 3,1 43,-1-35,-2 323,2-351,0-1,5-18,3-25,-10-13,-1 47,2 1,4-40,-3 61,-1 0,0 0,1-1,0 1,-1 0,1 0,0 0,0 0,1 0,-1 0,0 0,0 0,1 1,-1-1,1 0,0 1,-1-1,1 1,0 0,0 0,0-1,0 1,0 0,0 1,0-1,0 0,1 1,-1-1,0 1,0-1,1 1,2 0,-2 0,0 0,0 1,0-1,0 1,0 0,0 0,0 0,0 0,0 0,-1 0,1 1,-1-1,1 1,-1 0,1 0,-1 0,0 0,0 0,0 0,0 1,0-1,-1 1,1-1,1 5,3 14,0 0,-2 1,-1-1,0 1,-1 37,3-117,-4 50,0 1,1 0,0 0,0 0,1 0,0 0,0 1,0-1,9-10,-8 11,1 1,0 0,1 0,-1 0,1 1,8-5,-13 8,1 0,-1 1,1-1,-1 0,1 1,-1-1,1 1,-1 0,1-1,0 1,-1 0,1 0,0 0,-1 0,1 0,0 1,-1-1,1 0,-1 1,1-1,-1 1,1-1,-1 1,1 0,-1 0,1 0,-1 0,0 0,0 0,1 0,-1 0,0 0,1 2,4 5,-1 1,0-1,-1 1,0 0,-1 0,1 1,-2-1,1 1,1 15,-1 5,-1 57,-4 65,2-134</inkml:trace>
</inkml:ink>
</file>

<file path=word/ink/ink72.xml><?xml version="1.0" encoding="utf-8"?>
<inkml:ink xmlns:inkml="http://www.w3.org/2003/InkML">
  <inkml:definitions>
    <inkml:context xml:id="ctx0">
      <inkml:inkSource xml:id="inkSrc0">
        <inkml:traceFormat>
          <inkml:channel name="X" type="integer" min="-2.14748E9" max="2.14748E9" units="cm"/>
          <inkml:channel name="Y" type="integer" min="-2.14748E9" max="2.14748E9" units="cm"/>
        </inkml:traceFormat>
        <inkml:channelProperties>
          <inkml:channelProperty channel="X" name="resolution" value="1000" units="1/cm"/>
          <inkml:channelProperty channel="Y" name="resolution" value="1000" units="1/cm"/>
        </inkml:channelProperties>
      </inkml:inkSource>
      <inkml:timestamp xml:id="ts0" timeString="2021-09-07T01:04:43.571"/>
    </inkml:context>
    <inkml:brush xml:id="br0">
      <inkml:brushProperty name="width" value="0.025" units="cm"/>
      <inkml:brushProperty name="height" value="0.025" units="cm"/>
      <inkml:brushProperty name="color" value="#CC0066"/>
      <inkml:brushProperty name="ignorePressure" value="1"/>
    </inkml:brush>
  </inkml:definitions>
  <inkml:trace contextRef="#ctx0" brushRef="#br0">217 34,'-27'-10,"14"5,1 0,-1 1,-21-5,31 9,0-1,0 1,0 0,0 0,0 0,0 0,0 1,0-1,0 1,0 0,0-1,1 1,-1 1,0-1,0 0,1 1,-1-1,1 1,-1 0,1 0,-3 2,-1 5,0-1,0 1,1 0,0 0,0 0,1 1,1 0,0 0,0 0,0 0,2 0,-1 0,1 1,1 13,0 9,2 1,2-1,9 37,-12-64,1 0,-1 0,1-1,1 1,-1-1,1 0,0 0,0 0,1 0,0 0,-1-1,2 1,-1-1,0 0,1-1,0 1,-1-1,1 0,1 0,-1 0,0 0,1-1,-1 0,1-1,0 1,10 1,-5-2,-1 0,1 0,-1-1,1 0,-1-1,0 0,1-1,-1 0,0-1,0 0,0 0,-1-1,1-1,14-8,-18 9,1 0,-1 0,0-1,0 0,0-1,-1 1,1-1,-2 0,1 0,0-1,-1 1,-1-1,1 0,-1 0,0 0,0-1,-1 1,0-1,0 1,-1-1,1-14,-2 5,1-3,-1-1,0 1,-8-41,7 56,0-1,-1 1,0 0,0-1,0 1,-1 0,0 0,0 1,0-1,0 1,-1-1,0 1,0 0,0 0,0 1,-1-1,1 1,-1 0,-6-3,-1 1,0 0,0 1,-1 1,1 0,-1 0,1 2,-1-1,-21 1,11 1</inkml:trace>
</inkml:ink>
</file>

<file path=word/ink/ink73.xml><?xml version="1.0" encoding="utf-8"?>
<inkml:ink xmlns:inkml="http://www.w3.org/2003/InkML">
  <inkml:definitions>
    <inkml:context xml:id="ctx0">
      <inkml:inkSource xml:id="inkSrc0">
        <inkml:traceFormat>
          <inkml:channel name="X" type="integer" min="-2.14748E9" max="2.14748E9" units="cm"/>
          <inkml:channel name="Y" type="integer" min="-2.14748E9" max="2.14748E9" units="cm"/>
        </inkml:traceFormat>
        <inkml:channelProperties>
          <inkml:channelProperty channel="X" name="resolution" value="1000" units="1/cm"/>
          <inkml:channelProperty channel="Y" name="resolution" value="1000" units="1/cm"/>
        </inkml:channelProperties>
      </inkml:inkSource>
      <inkml:timestamp xml:id="ts0" timeString="2021-09-07T01:04:39.507"/>
    </inkml:context>
    <inkml:brush xml:id="br0">
      <inkml:brushProperty name="width" value="0.025" units="cm"/>
      <inkml:brushProperty name="height" value="0.025" units="cm"/>
      <inkml:brushProperty name="color" value="#CC0066"/>
      <inkml:brushProperty name="ignorePressure" value="1"/>
    </inkml:brush>
  </inkml:definitions>
  <inkml:trace contextRef="#ctx0" brushRef="#br0">0 109,'0'-4,"1"-1,0 1,0-1,0 1,0 0,1-1,-1 1,1 0,0 0,0 0,1 0,-1 1,1-1,0 0,0 1,0 0,0 0,1 0,-1 0,1 0,0 1,0 0,0-1,7-2,-4 2,0 0,1 1,-1 0,1 0,0 0,-1 1,1 0,0 0,0 1,0 0,-1 1,1 0,12 2,-16-1,0-1,-1 1,1 0,0 0,-1 0,0 0,0 1,0-1,0 1,0 0,0 0,0 0,-1 0,0 0,0 1,1-1,-2 1,1 0,0-1,-1 1,0 0,0 0,0 0,1 7,-1 7,1-1,-2 1,-1-1,-3 24,4-37,-1-1,0 0,0 1,0-1,0 0,-1 0,1 1,-1-1,0 0,0-1,0 1,0 0,0-1,-1 1,1-1,-1 1,1-1,-5 2,-6 4,0-1,0-1,-17 6,-16 8,37-16,0 1,1 1,0 0,0 0,-10 10,15-13,1 0,-1 0,1 0,0 0,0 1,0-1,0 1,1-1,0 1,-1 0,1-1,0 1,1 0,-1 0,1 0,0 6,0-8,0-1,1 1,-1-1,0 1,1-1,0 1,-1-1,1 1,0-1,0 0,0 1,0-1,0 0,0 0,0 0,0 0,0 0,0 0,1 0,-1 0,0 0,1 0,-1-1,1 1,-1-1,1 1,-1-1,1 0,-1 1,1-1,3 0,7 1,0 0,0-1,14-2,-10 1,108-2,-109 3</inkml:trace>
</inkml:ink>
</file>

<file path=word/ink/ink74.xml><?xml version="1.0" encoding="utf-8"?>
<inkml:ink xmlns:inkml="http://www.w3.org/2003/InkML">
  <inkml:definitions>
    <inkml:context xml:id="ctx0">
      <inkml:inkSource xml:id="inkSrc0">
        <inkml:traceFormat>
          <inkml:channel name="X" type="integer" min="-2.14748E9" max="2.14748E9" units="cm"/>
          <inkml:channel name="Y" type="integer" min="-2.14748E9" max="2.14748E9" units="cm"/>
        </inkml:traceFormat>
        <inkml:channelProperties>
          <inkml:channelProperty channel="X" name="resolution" value="1000" units="1/cm"/>
          <inkml:channelProperty channel="Y" name="resolution" value="1000" units="1/cm"/>
        </inkml:channelProperties>
      </inkml:inkSource>
      <inkml:timestamp xml:id="ts0" timeString="2021-09-07T01:04:35.408"/>
    </inkml:context>
    <inkml:brush xml:id="br0">
      <inkml:brushProperty name="width" value="0.025" units="cm"/>
      <inkml:brushProperty name="height" value="0.025" units="cm"/>
      <inkml:brushProperty name="color" value="#CC0066"/>
      <inkml:brushProperty name="ignorePressure" value="1"/>
    </inkml:brush>
  </inkml:definitions>
  <inkml:trace contextRef="#ctx0" brushRef="#br0">263 0,'-13'0,"0"0,1 1,-21 4,28-4,1 1,-1-1,0 1,1 0,-1 1,1-1,0 1,0 0,0 0,0 0,0 1,-3 3,-3 6,1 0,0 0,1 1,0 0,1 1,1-1,0 1,-6 27,6-24,-14 28,15-38,0 1,1-1,1 1,-1 0,2 1,-1-1,1 0,0 1,1-1,0 1,1 13,2-12,0 0,1-1,0 1,0-1,1 1,1-1,0 0,0-1,1 1,12 15,5 2,54 47,-47-47,7 1,-20-17</inkml:trace>
</inkml:ink>
</file>

<file path=word/ink/ink75.xml><?xml version="1.0" encoding="utf-8"?>
<inkml:ink xmlns:inkml="http://www.w3.org/2003/InkML">
  <inkml:definitions>
    <inkml:context xml:id="ctx0">
      <inkml:inkSource xml:id="inkSrc0">
        <inkml:traceFormat>
          <inkml:channel name="X" type="integer" min="-2.14748E9" max="2.14748E9" units="cm"/>
          <inkml:channel name="Y" type="integer" min="-2.14748E9" max="2.14748E9" units="cm"/>
        </inkml:traceFormat>
        <inkml:channelProperties>
          <inkml:channelProperty channel="X" name="resolution" value="1000" units="1/cm"/>
          <inkml:channelProperty channel="Y" name="resolution" value="1000" units="1/cm"/>
        </inkml:channelProperties>
      </inkml:inkSource>
      <inkml:timestamp xml:id="ts0" timeString="2021-09-07T01:03:42.848"/>
    </inkml:context>
    <inkml:brush xml:id="br0">
      <inkml:brushProperty name="width" value="0.025" units="cm"/>
      <inkml:brushProperty name="height" value="0.025" units="cm"/>
      <inkml:brushProperty name="color" value="#CC0066"/>
      <inkml:brushProperty name="ignorePressure" value="1"/>
    </inkml:brush>
  </inkml:definitions>
  <inkml:trace contextRef="#ctx0" brushRef="#br0">1 585,'1'-5,"-1"0,2 0,-1 0,0 0,1 0,0 0,0 1,1-1,-1 1,1-1,0 1,0 0,1 0,-1 0,1 0,0 1,7-6,-1 1,0 1,0 1,1 0,-1 0,1 1,19-6,-12 7,-1 1,1 1,0 0,0 1,0 1,25 4,-42-4,1 0,0 0,-1 0,1 0,0 1,-1-1,1 1,-1-1,1 1,-1 0,1-1,-1 1,1 0,-1 0,1 0,-1 0,0 0,0 0,0 1,2 1,-2-1,0 0,-1-1,1 1,-1 0,0 0,0-1,0 1,1 0,-2 0,1-1,0 1,0 0,0 0,-1-1,1 1,-2 2,-3 7,0 1,-1-2,-1 1,-10 14,12-19,-1 4,0 0,0 0,1 1,1 0,0 0,0 0,-2 12,-10 84,10-61,2-4,1 60,9-120,1 1,18-33,-20 42,2-4,1 0,1 1,0 0,0 0,1 1,12-10,21-22,-28 24</inkml:trace>
  <inkml:trace contextRef="#ctx0" brushRef="#br0" timeOffset="2405.67">424 199,'1'9,"0"-1,0 1,1-1,0 0,1 1,0-1,0 0,6 8,-4-5,0 0,-1 0,5 18,-4 3,7 27,-10-72,-2-13,-15-83,8 70,2 0,1 0,2-47,2 84,0 1,0-1,1 0,-1 0,0 1,0-1,1 0,-1 1,1-1,0 1,-1-1,1 1,0-1,0 1,0-1,0 1,0 0,0 0,1-1,-1 1,0 0,1 0,1-1,-2 2,1-1,-1 1,0 0,1 0,-1 0,0 0,1 0,-1 1,0-1,1 0,-1 1,0-1,0 1,1-1,-1 1,0-1,0 1,0 0,0 0,0 0,0-1,0 1,0 0,0 0,0 0,-1 0,1 1,0-1,-1 0,2 2,5 12,0 0,-1 0,0 1,-2-1,6 31,-5-23,13 41,-18-63,0 0,1 0,-1 0,0 0,1 0,-1 0,0 0,1-1,-1 1,1 0,0 0,-1 0,1-1,-1 1,1 0,0-1,0 1,-1 0,1-1,1 1,-1-1,-1 0,1-1,-1 1,1-1,-1 1,1 0,-1-1,1 1,-1-1,0 0,1 1,-1-1,0 1,1-1,-1 1,0-1,0 0,0 1,0-1,1 1,-1-2,5-44,-6-42,1-22,0 109,1-1,-1 0,0 0,0 1,1-1,-1 0,1 1,-1-1,1 0,0 1,0-1,0 1,0-1,0 1,0-1,0 1,0 0,0-1,1 1,-1 0,1 0,-1 0,3-1,-3 2,1-1,-1 1,0 0,0 0,1 0,-1 0,0 0,0 0,1 1,-1-1,0 0,0 1,0-1,1 1,-1-1,0 1,0-1,0 1,0 0,0 0,0-1,0 1,0 0,0 0,-1 0,1 0,0 0,-1 0,1 0,0 0,-1 1,1-1,-1 0,1 2,5 15,0 0,-1 0,-1 1,0 0,0 26,5 21,-5-44</inkml:trace>
</inkml:ink>
</file>

<file path=word/ink/ink76.xml><?xml version="1.0" encoding="utf-8"?>
<inkml:ink xmlns:inkml="http://www.w3.org/2003/InkML">
  <inkml:definitions>
    <inkml:context xml:id="ctx0">
      <inkml:inkSource xml:id="inkSrc0">
        <inkml:traceFormat>
          <inkml:channel name="X" type="integer" min="-2.14748E9" max="2.14748E9" units="cm"/>
          <inkml:channel name="Y" type="integer" min="-2.14748E9" max="2.14748E9" units="cm"/>
        </inkml:traceFormat>
        <inkml:channelProperties>
          <inkml:channelProperty channel="X" name="resolution" value="1000" units="1/cm"/>
          <inkml:channelProperty channel="Y" name="resolution" value="1000" units="1/cm"/>
        </inkml:channelProperties>
      </inkml:inkSource>
      <inkml:timestamp xml:id="ts0" timeString="2021-09-07T00:54:18.642"/>
    </inkml:context>
    <inkml:brush xml:id="br0">
      <inkml:brushProperty name="width" value="0.025" units="cm"/>
      <inkml:brushProperty name="height" value="0.025" units="cm"/>
      <inkml:brushProperty name="color" value="#E71224"/>
      <inkml:brushProperty name="ignorePressure" value="1"/>
    </inkml:brush>
  </inkml:definitions>
  <inkml:trace contextRef="#ctx0" brushRef="#br0">42 321,'106'2,"115"-4,-198-1,-1-1,1-1,-1 0,22-10,-12 5,-9 5,0 0,0 2,0 1,1 1,44 4,-4-1,-48-2</inkml:trace>
  <inkml:trace contextRef="#ctx0" brushRef="#br0" timeOffset="1564.59">237 162,'-2'-1,"1"0,-1 0,0-1,1 1,-1 0,0 0,0 1,0-1,0 0,0 1,0-1,0 1,0 0,0-1,0 1,0 0,0 0,0 0,0 1,0-1,0 0,0 1,0 0,0-1,0 1,0 0,0 0,1 0,-1 0,-3 3,-6 3,0 1,1 0,-14 15,20-19,-21 23,-34 46,42-50,16-21,-1 0,1 0,-1 0,1 0,0 0,0 1,0-1,0 1,0-1,0 4,1-5,0 0,0 0,0 1,0-1,0 0,1 0,-1 0,0 0,1 0,-1 0,1 0,-1 0,1 0,0 0,-1 0,1 0,0 0,0-1,-1 1,1 0,0 0,0-1,0 1,0 0,0-1,2 1,19 10,1-2,0-1,32 7,-32-9,0 0,0 2,-1 1,24 12,38 20,-58-30</inkml:trace>
  <inkml:trace contextRef="#ctx0" brushRef="#br0" timeOffset="7985.69">1349 128,'0'-1,"0"1,-1-1,1 0,-1 0,1 1,0-1,-1 0,1 1,-1-1,0 0,1 1,-1-1,1 1,-1-1,0 1,0-1,1 1,-1-1,0 1,0 0,1-1,-1 1,0 0,0 0,0-1,0 1,-1 0,-27-3,26 3,-5-1,0 1,1 0,-1 0,0 1,1 0,-1 0,1 1,-11 3,14-3,0 0,0 0,1 0,-1 0,1 1,0 0,-1 0,1 0,1 0,-1 0,0 0,1 1,-1-1,1 1,0 0,-3 7,2 1,-1-1,1 1,1 0,0 1,1-1,0 15,6 76,-4-87,-1-12,1 1,0 0,0 0,0 0,0-1,1 1,-1-1,1 1,1-1,-1 1,0-1,1 0,0 0,0 0,0-1,6 6,-4-6,-1 0,1 1,0-2,0 1,1-1,-1 0,0 0,1 0,-1-1,1 1,0-2,-1 1,12 0,2-1,5 1,0-1,0-2,27-4,-36 2</inkml:trace>
  <inkml:trace contextRef="#ctx0" brushRef="#br0" timeOffset="11406.78">1790 183,'-7'0,"-1"-1,1 0,0-1,-8-2,-22-4,32 7,-1 1,1-1,-1 1,1 1,-1-1,1 1,-1 0,1 0,0 0,-1 1,1-1,0 2,0-1,0 0,0 1,1 0,-1 0,1 0,0 1,-1-1,2 1,-1 0,0 0,1 1,0-1,0 1,0 0,0-1,1 1,0 0,0 1,-2 6,2-4,0-1,0 1,1 0,0 0,0 0,1 0,0 0,0 0,1-1,2 13,-1-16,-1 0,0-1,1 1,0 0,0 0,0-1,0 1,0-1,1 0,0 1,-1-1,1-1,1 1,-1 0,0-1,0 1,1-1,0 0,-1 0,1 0,5 1,0 0,0 0,0 0,1-1,-1 0,1-1,0 0,-1 0,13-2,-19 1,0-1,0 1,1-1,-1 0,0 0,-1 0,1-1,0 1,0 0,0-1,-1 0,1 0,-1 0,0 0,1 0,-1 0,0-1,0 1,0-1,-1 0,1 1,-1-1,1 0,-1 0,0 0,0 0,0 0,0 0,0-4,2-24,-1-1,-3-54,0 52,0 91,3 101,-3-155,1-1,1 0,-1 0,0 1,1-1,-1 0,1 0,-1 1,1-1,0 0,0 0,0 0,0 0,1 0,-1 0,1 0,-1-1,1 1,-1 0,1-1,0 1,0-1,0 0,-1 1,1-1,1 0,-1 0,0-1,0 1,0 0,3 0,16 3</inkml:trace>
  <inkml:trace contextRef="#ctx0" brushRef="#br0" timeOffset="14999.68">1894 167,'2'1,"1"-1,-1 1,0 0,0-1,0 1,0 0,0 0,0 0,0 1,0-1,0 0,0 1,0 0,-1-1,1 1,-1 0,1 0,-1-1,0 1,0 0,0 0,0 1,0-1,1 3,3 9,0 0,4 22,-8-30,18 117,-12-64,-6-67,-1-1,1 1,1 0,0-1,0 1,6-14,-1 0,13-38,-11 36,9-35,-18 55,1 0,0 0,1 0,-1 1,0-1,1 0,0 1,0-1,0 1,1 0,-1 0,1 0,-1 0,1 0,0 0,0 1,0-1,1 1,-1 0,0 0,1 0,0 1,-1-1,1 1,0 0,0 0,0 0,-1 0,1 1,0 0,0-1,0 2,0-1,0 0,0 1,0-1,7 3,-8-2,0 0,0 1,0-1,0 0,0 1,0 0,-1-1,1 1,0 0,-1 0,0 1,1-1,-1 1,0-1,0 1,0-1,-1 1,1 0,-1 0,1 0,-1 0,0 0,1 6,1 6,-1 1,0-1,-2 31,2 3,24 86,-19-105,-2-12</inkml:trace>
  <inkml:trace contextRef="#ctx0" brushRef="#br0" timeOffset="17206.78">2547 188,'0'-1,"0"0,0-1,0 1,0 0,0-1,0 1,-1 0,1-1,0 1,-1 0,1 0,-1 0,0-1,1 1,-1 0,0 0,0 0,1 0,-1 0,0 0,0 0,0 0,0 0,-2 0,1 0,0 0,-1 0,1 1,0-1,-1 1,1-1,-1 1,1 0,-1 0,1 0,0 0,-5 1,1 1,0-1,0 1,0 0,0 0,1 1,-1-1,1 1,-1 0,1 1,-5 4,5-3,1 1,-1-1,1 1,1 0,-1 0,1 1,0-1,0 1,1 0,0-1,0 1,1 0,-1 7,0 7,1-1,1 0,3 28,-2-44,-1 0,1 1,0-1,0 0,0 0,1 0,-1 0,1 0,0-1,0 1,0 0,1-1,-1 1,1-1,4 4,-2-3,0 0,0-1,0 0,0 0,0-1,1 1,-1-1,1 0,11 2,6-1,0-1,0-1,1-1,33-5,-52 5,-1 0,0-1,1 1,-1-1,0 0,0 0,0 0,0-1,-1 0,1 1,0-1,-1 0,1-1,-1 1,0-1,1 1,3-6,-4 5,-1-1,1-1,-1 1,0 0,0-1,0 1,-1-1,1 1,-1-1,0 0,-1 1,1-1,-1 0,0-5,-5-195,5 202,0-1,0 1,-1-1,1 1,-1-1,0 1,0-1,-1 1,1 0,-1-1,1 1,-1 0,0 0,0 0,-1 1,1-1,-1 0,-4-4,2 5,1-1,-1 1,0 0,1 0,-1 0,0 1,0 0,0 0,0 0,0 0,0 1,-9 0,3 0,-2 0,1 1,0 0,-20 4,18-1</inkml:trace>
  <inkml:trace contextRef="#ctx0" brushRef="#br0" timeOffset="18331.58">2813 153,'4'7,"0"-1,-1 0,0 1,0 0,0 0,-1 0,0 0,0 0,-1 0,1 11,2 3,0 3,8 30,-3 0,4 109,-13-155,0 3,0-1,3 20,0-15</inkml:trace>
  <inkml:trace contextRef="#ctx0" brushRef="#br0" timeOffset="19956.14">2847 191,'1'-3,"-1"0,1-1,0 1,0 0,1 0,-1 0,0 0,1 0,0 0,0 1,0-1,0 0,0 1,1-1,-1 1,1 0,-1 0,1 0,0 0,5-2,-2 0,0 1,0 0,1 0,-1 1,0 0,1 0,-1 1,1-1,10 1,-12 1,-1 0,1 1,0 0,-1 0,1 0,-1 0,1 1,-1-1,0 1,0 0,0 1,0-1,0 1,0 0,-1 0,1 0,-1 0,0 0,0 1,0 0,0-1,-1 1,1 0,-1 0,0 1,-1-1,1 0,1 6,1 5,-1-1,0 0,-2 1,1-1,-2 1,0-1,-3 27,3-39,-1 0,1 0,-1 0,1-1,-1 1,0 0,0 0,0-1,0 1,0-1,0 1,0-1,0 1,0-1,-1 0,1 0,-1 1,1-1,-1 0,1 0,-1 0,0-1,1 1,-1 0,0-1,0 1,1-1,-1 1,-3-1,-5 1,-1 0,0-1,0 0,-10-2,2 1,3 0</inkml:trace>
  <inkml:trace contextRef="#ctx0" brushRef="#br0" timeOffset="22486.85">3130 103,'1'1,"0"-1,0 0,-1 1,1-1,0 0,0 1,-1-1,1 1,0-1,-1 1,1 0,-1-1,1 1,-1 0,1-1,-1 1,1 0,-1-1,1 1,-1 0,0 0,0 0,1-1,-1 1,0 0,0 0,0 1,4 28,-4-27,0 13,2-1,0 1,0-1,10 29,-7-31,-4-7,1-1,0 0,0 0,0 0,1 0,5 8,-6-12,-1 1,1-1,-1 0,1 1,0-1,-1 0,1 0,0 0,0-1,0 1,0 0,0-1,0 1,0-1,0 0,0 1,0-1,0 0,0 0,0-1,0 1,4-1,1-1,0 0,1-1,-1 1,0-1,0-1,-1 1,1-1,-1-1,0 1,0-1,0 0,-1 0,1-1,-1 0,5-7,-2 2,-1 1,-1-2,1 1,-2-1,0 0,0 0,-1 0,3-16,-1-2,-2-1,1-47,-7 224,4 107,7-172,-5-56,-1 0,-1 1,-3 36,1-60,0 0,-1-1,1 1,-1 0,0-1,1 1,-1 0,0-1,0 1,0-1,0 1,0-1,0 0,-1 1,1-1,0 0,-1 0,1 0,-1 0,1 0,-1 0,0 0,1-1,-1 1,0-1,1 1,-1-1,0 1,-3-1,-7 1,0 0,1 0,-19-3,12 1,-12 1,7 1,0-2,0-1,-27-5,45 6,0 0,0 0,0-1,0 0,0 0,0 0,1 0,-1-1,1 0,0 0,0 0,0 0,0-1,0 1,0-1,1 0,0 0,0-1,-4-6,7 10,-1 0,1 0,-1 0,1 0,-1 0,1 0,0 0,0 0,0 0,-1 0,1 0,0 0,0 0,0 0,0 0,1 0,-1 1,0-1,0 0,1 0,-1 0,0 0,1 0,-1 0,1 0,-1 0,1 1,-1-1,1 0,0 0,-1 1,1-1,0 0,1 0,8-4</inkml:trace>
</inkml:ink>
</file>

<file path=word/ink/ink77.xml><?xml version="1.0" encoding="utf-8"?>
<inkml:ink xmlns:inkml="http://www.w3.org/2003/InkML">
  <inkml:definitions>
    <inkml:context xml:id="ctx0">
      <inkml:inkSource xml:id="inkSrc0">
        <inkml:traceFormat>
          <inkml:channel name="X" type="integer" min="-2.14748E9" max="2.14748E9" units="cm"/>
          <inkml:channel name="Y" type="integer" min="-2.14748E9" max="2.14748E9" units="cm"/>
        </inkml:traceFormat>
        <inkml:channelProperties>
          <inkml:channelProperty channel="X" name="resolution" value="1000" units="1/cm"/>
          <inkml:channelProperty channel="Y" name="resolution" value="1000" units="1/cm"/>
        </inkml:channelProperties>
      </inkml:inkSource>
      <inkml:timestamp xml:id="ts0" timeString="2021-09-07T01:03:23.837"/>
    </inkml:context>
    <inkml:brush xml:id="br0">
      <inkml:brushProperty name="width" value="0.025" units="cm"/>
      <inkml:brushProperty name="height" value="0.025" units="cm"/>
      <inkml:brushProperty name="color" value="#CC0066"/>
      <inkml:brushProperty name="ignorePressure" value="1"/>
    </inkml:brush>
  </inkml:definitions>
  <inkml:trace contextRef="#ctx0" brushRef="#br0">148 68,'-4'-3,"0"-1,-1 1,1 0,-1 0,1 1,-1-1,0 1,0 0,0 0,0 1,0 0,0-1,-1 2,-9-2,12 2,1 0,-1 0,1 0,-1 1,1-1,0 1,-1-1,1 1,0 0,-1 0,1 0,0 0,0 0,0 0,0 1,0-1,0 1,0-1,0 1,0 0,1 0,-1-1,1 1,0 0,-1 1,1-1,0 0,0 0,0 0,0 1,1-1,-1 0,0 6,-1 17,0 0,2 0,1 0,4 26,-4-47,-1-1,1 1,1-1,-1 0,0 0,1 0,0 0,-1 0,1 0,0 0,1-1,-1 1,0 0,1-1,0 0,-1 0,1 0,0 0,6 3,5 1,0 0,0-1,20 5,-8-3,-18-5,4 2,0 0,0-1,1-1,21 2,-31-3,-1-1,0 0,1-1,-1 1,1 0,-1-1,0 1,1-1,-1 0,0 0,1 0,-1 0,0 0,0 0,0 0,0-1,0 1,0-1,0 0,-1 1,1-1,0 0,-1 0,0 0,1 0,-1 0,0 0,0-1,0 1,1-5,1-8,-1-1,-1 0,0 0,-1 1,-3-26,0-12,3 48,0-1,0 1,-1-1,0 1,0 0,0-1,-1 1,0 0,-3-8,3 10,0 0,-1 0,1 0,-1 0,1 0,-1 1,0-1,0 1,0-1,-1 1,1 0,0 1,-1-1,-4-1,-15-6,15 4,0 2,0-1,-1 1,1 1,-1-1,0 2,0-1,0 1,-14 0,9 3</inkml:trace>
</inkml:ink>
</file>

<file path=word/ink/ink78.xml><?xml version="1.0" encoding="utf-8"?>
<inkml:ink xmlns:inkml="http://www.w3.org/2003/InkML">
  <inkml:definitions>
    <inkml:context xml:id="ctx0">
      <inkml:inkSource xml:id="inkSrc0">
        <inkml:traceFormat>
          <inkml:channel name="X" type="integer" min="-2.14748E9" max="2.14748E9" units="cm"/>
          <inkml:channel name="Y" type="integer" min="-2.14748E9" max="2.14748E9" units="cm"/>
        </inkml:traceFormat>
        <inkml:channelProperties>
          <inkml:channelProperty channel="X" name="resolution" value="1000" units="1/cm"/>
          <inkml:channelProperty channel="Y" name="resolution" value="1000" units="1/cm"/>
        </inkml:channelProperties>
      </inkml:inkSource>
      <inkml:timestamp xml:id="ts0" timeString="2021-09-07T01:03:20.181"/>
    </inkml:context>
    <inkml:brush xml:id="br0">
      <inkml:brushProperty name="width" value="0.025" units="cm"/>
      <inkml:brushProperty name="height" value="0.025" units="cm"/>
      <inkml:brushProperty name="color" value="#CC0066"/>
      <inkml:brushProperty name="ignorePressure" value="1"/>
    </inkml:brush>
  </inkml:definitions>
  <inkml:trace contextRef="#ctx0" brushRef="#br0">1 0,'0'3,"0"10,0 9,0 4,0 0,0 1,0 0,0-2,0-2,0 1,0-1,0-1,0 5,0 3,0 0,0-2,0-3,0-5</inkml:trace>
</inkml:ink>
</file>

<file path=word/ink/ink79.xml><?xml version="1.0" encoding="utf-8"?>
<inkml:ink xmlns:inkml="http://www.w3.org/2003/InkML">
  <inkml:definitions>
    <inkml:context xml:id="ctx0">
      <inkml:inkSource xml:id="inkSrc0">
        <inkml:traceFormat>
          <inkml:channel name="X" type="integer" min="-2.14748E9" max="2.14748E9" units="cm"/>
          <inkml:channel name="Y" type="integer" min="-2.14748E9" max="2.14748E9" units="cm"/>
        </inkml:traceFormat>
        <inkml:channelProperties>
          <inkml:channelProperty channel="X" name="resolution" value="1000" units="1/cm"/>
          <inkml:channelProperty channel="Y" name="resolution" value="1000" units="1/cm"/>
        </inkml:channelProperties>
      </inkml:inkSource>
      <inkml:timestamp xml:id="ts0" timeString="2021-09-07T01:04:07.883"/>
    </inkml:context>
    <inkml:brush xml:id="br0">
      <inkml:brushProperty name="width" value="0.025" units="cm"/>
      <inkml:brushProperty name="height" value="0.025" units="cm"/>
      <inkml:brushProperty name="color" value="#CC0066"/>
      <inkml:brushProperty name="ignorePressure" value="1"/>
    </inkml:brush>
  </inkml:definitions>
  <inkml:trace contextRef="#ctx0" brushRef="#br0">107 211,'6'-3,"2"-3,2-5,3-3,2-2,-1-1,-3-1,-1-4,1-3,-1-1,-3 4</inkml:trace>
  <inkml:trace contextRef="#ctx0" brushRef="#br0" timeOffset="1406.24">1 0,'0'455,"0"-451,0-1,0 1,0-1,0 0,1 1,0-1,-1 1,3 3,-3-7,0 1,1-1,-1 1,0-1,1 1,-1-1,0 0,1 1,-1-1,1 0,-1 1,0-1,1 0,-1 0,1 1,-1-1,1 0,-1 0,1 0,-1 0,1 1,0-1,1 0,0-1,-1 1,1 0,-1-1,1 1,-1-1,0 1,1-1,-1 0,0 1,3-3,73-59,-55 43,0 1,38-23,-44 32,-1 4</inkml:trace>
</inkml:ink>
</file>

<file path=word/ink/ink8.xml><?xml version="1.0" encoding="utf-8"?>
<inkml:ink xmlns:inkml="http://www.w3.org/2003/InkML">
  <inkml:definitions>
    <inkml:context xml:id="ctx0">
      <inkml:inkSource xml:id="inkSrc0">
        <inkml:traceFormat>
          <inkml:channel name="X" type="integer" min="-2.14748E9" max="2.14748E9" units="cm"/>
          <inkml:channel name="Y" type="integer" min="-2.14748E9" max="2.14748E9" units="cm"/>
        </inkml:traceFormat>
        <inkml:channelProperties>
          <inkml:channelProperty channel="X" name="resolution" value="1000" units="1/cm"/>
          <inkml:channelProperty channel="Y" name="resolution" value="1000" units="1/cm"/>
        </inkml:channelProperties>
      </inkml:inkSource>
      <inkml:timestamp xml:id="ts0" timeString="2021-09-06T23:11:46.249"/>
    </inkml:context>
    <inkml:brush xml:id="br0">
      <inkml:brushProperty name="width" value="0.05" units="cm"/>
      <inkml:brushProperty name="height" value="0.05" units="cm"/>
      <inkml:brushProperty name="color" value="#008C3A"/>
      <inkml:brushProperty name="ignorePressure" value="1"/>
    </inkml:brush>
  </inkml:definitions>
  <inkml:trace contextRef="#ctx0" brushRef="#br0">1253 1144,'-20'0,"-148"-3,131 0,1-2,-58-14,52 7,0-1,0-2,2-1,-52-30,81 38,0 0,1-1,0-1,0 0,1 0,-13-19,6 6,2 0,-15-34,24 43,0 0,0 0,2-1,0 0,0 0,0-29,3 19,1 1,1-1,8-36,4 28,-11 27,0 0,0 0,-1 0,2-8,-3 12,-1 0,0 0,0 1,0-1,0 0,0 1,0-1,0 0,-1 0,1 1,-1-1,1 0,-1 1,1-1,-1 1,0-1,0 1,0-1,0 1,-2-3,-10-8,0 1,-1 0,-19-11,-19-15,-123-129,18 14,130 128,8 8</inkml:trace>
</inkml:ink>
</file>

<file path=word/ink/ink80.xml><?xml version="1.0" encoding="utf-8"?>
<inkml:ink xmlns:inkml="http://www.w3.org/2003/InkML">
  <inkml:definitions>
    <inkml:context xml:id="ctx0">
      <inkml:inkSource xml:id="inkSrc0">
        <inkml:traceFormat>
          <inkml:channel name="X" type="integer" min="-2.14748E9" max="2.14748E9" units="cm"/>
          <inkml:channel name="Y" type="integer" min="-2.14748E9" max="2.14748E9" units="cm"/>
        </inkml:traceFormat>
        <inkml:channelProperties>
          <inkml:channelProperty channel="X" name="resolution" value="1000" units="1/cm"/>
          <inkml:channelProperty channel="Y" name="resolution" value="1000" units="1/cm"/>
        </inkml:channelProperties>
      </inkml:inkSource>
      <inkml:timestamp xml:id="ts0" timeString="2021-09-07T00:49:30.689"/>
    </inkml:context>
    <inkml:brush xml:id="br0">
      <inkml:brushProperty name="width" value="0.05" units="cm"/>
      <inkml:brushProperty name="height" value="0.05" units="cm"/>
      <inkml:brushProperty name="color" value="#008C3A"/>
      <inkml:brushProperty name="ignorePressure" value="1"/>
    </inkml:brush>
    <inkml:brush xml:id="br1">
      <inkml:brushProperty name="width" value="0.2" units="cm"/>
      <inkml:brushProperty name="height" value="0.2" units="cm"/>
      <inkml:brushProperty name="color" value="#008C3A"/>
      <inkml:brushProperty name="ignorePressure" value="1"/>
    </inkml:brush>
  </inkml:definitions>
  <inkml:trace contextRef="#ctx0" brushRef="#br0">846 1770,'3'0,"4"0,13 0,12 0,6 0,6 0,14 0,2 0,-2-3,-6 0,-8-1,-9-2,-10 0</inkml:trace>
  <inkml:trace contextRef="#ctx0" brushRef="#br0" timeOffset="749.8">1710 1699,'3'0,"4"0,4 0,6 0,3 0,7 0,8 0,7 3,3 1,-4 0,-9-1</inkml:trace>
  <inkml:trace contextRef="#ctx0" brushRef="#br0" timeOffset="1343.43">2345 1717,'3'0,"4"0,7 0,7 0,9 0,2 0,2 0,1 0,-2 0,-5 0,-2 0,-4 0,-3 0,-1 0,-3 0</inkml:trace>
  <inkml:trace contextRef="#ctx0" brushRef="#br0" timeOffset="8216.21">1005 2630,'3'0,"4"0,7 0,3 0,6 0,1 0,4 0,1 0,4 0,-3 0,1 0,-2 0,-3 0,-7 0</inkml:trace>
  <inkml:trace contextRef="#ctx0" brushRef="#br0" timeOffset="8684.89">2046 2577,'3'0,"4"0,3 0,7 0,6 0,5 0,7 0,4 0,6 0,9 0,3 0,-4 0,-12 0</inkml:trace>
  <inkml:trace contextRef="#ctx0" brushRef="#br0" timeOffset="18466.3">72 1604,'3'0,"4"0,4 0,3 0,5 0,2 0,4 0,0 0,0 0,-6 0</inkml:trace>
  <inkml:trace contextRef="#ctx0" brushRef="#br0" timeOffset="19654.73">599 1606,'3'0,"4"0,4 0,3 0,-1 0</inkml:trace>
  <inkml:trace contextRef="#ctx0" brushRef="#br0" timeOffset="20613.36">1 1536,'6'-3,"5"-1,7 0,6-2,2 0,3-2,-1 0,1-1,1-5,2-10,-1-6,5-7,-3 2</inkml:trace>
  <inkml:trace contextRef="#ctx0" brushRef="#br0" timeOffset="21084.54">546 1096,'6'0,"5"-6,4-5,2 0,4 1,1-1,7-4,1 1,-5-1,0-1,-2 0,-2 2,-1 1,-4 2</inkml:trace>
  <inkml:trace contextRef="#ctx0" brushRef="#br0" timeOffset="21531.58">1022 652,'3'-3,"4"-4,3-3,7-4,6-2,2-5,0-1,-1 0,-2 0,-2 2,-4 4</inkml:trace>
  <inkml:trace contextRef="#ctx0" brushRef="#br0" timeOffset="22375.12">1551 178,'3'0,"7"-6,7-5,5-4,1-2,0-1,-2-1,-3 1,-6 2</inkml:trace>
  <inkml:trace contextRef="#ctx0" brushRef="#br0" timeOffset="24249.67">54 1607,'0'6,"0"5,0 7,0 3,0 1,0 0,0-1,3-1,1-1,0 0,-1-1,-1-4</inkml:trace>
  <inkml:trace contextRef="#ctx0" brushRef="#br0" timeOffset="24843.26">72 2101,'0'3,"0"4,0 7,0 4,0 2,0 4,0 9,0 2,0-4</inkml:trace>
  <inkml:trace contextRef="#ctx0" brushRef="#br0" timeOffset="25343.15">72 2436,'0'3,"0"4,0 7,0 4,0-1</inkml:trace>
  <inkml:trace contextRef="#ctx0" brushRef="#br0" timeOffset="26100.28">89 2559,'6'0,"5"0,3 0,6 0,5 0,5 0,2 0,0 0,-3 0,-4 0,-5 0</inkml:trace>
  <inkml:trace contextRef="#ctx0" brushRef="#br0" timeOffset="26636.8">758 2577,'6'0,"8"3,4 1,3 0,-3-1</inkml:trace>
  <inkml:trace contextRef="#ctx0" brushRef="#br0" timeOffset="5246.53">7179 1427,'3'0,"4"3,4 1,3 0,8 2,3 0,4-1,0-1,-3-1,-1-2,-7-1</inkml:trace>
  <inkml:trace contextRef="#ctx0" brushRef="#br0" timeOffset="5799.8">7920 1375,'9'-3,"6"-1,4 0,7 1,8-2,2 0,3 0,4 2,2 1,-5 1,-3 0,-5 1,-8 0</inkml:trace>
  <inkml:trace contextRef="#ctx0" brushRef="#br0" timeOffset="6301.46">8908 1339,'6'0,"8"3,5 1,7 0,6-1,-2-1</inkml:trace>
  <inkml:trace contextRef="#ctx0" brushRef="#br0" timeOffset="1890.13">3228 1712,'3'0,"10"0,9 0,9 0,15 0,12 0,1 0,0 0,-4 0,-5 0,-2 0,-7 0,-7 0,-6 0,-8 0</inkml:trace>
  <inkml:trace contextRef="#ctx0" brushRef="#br0" timeOffset="2452.49">4039 1658,'6'0,"5"0,3 0,3 0,1 0,4 0,1 0,3 0,5 0,10-3,4 0,0-1,-4 1,-4-2,-7-1</inkml:trace>
  <inkml:trace contextRef="#ctx0" brushRef="#br0" timeOffset="2967.99">4710 1551,'3'0,"10"0,12 0,19 0,6 0,3 0,1 0,-2 0,-7 0,-11 0</inkml:trace>
  <inkml:trace contextRef="#ctx0" brushRef="#br0" timeOffset="3530.4">5380 1551,'6'0,"5"0,7 0,3 0,4 0,0 0,0 0,-2 0,-1 0,-5 0</inkml:trace>
  <inkml:trace contextRef="#ctx0" brushRef="#br0" timeOffset="4077.17">5821 1481,'6'0,"11"0,6 0,1 0,4 0,2 0,-1 0,-2 0,-3 0,1-3,-1-1,-5 0</inkml:trace>
  <inkml:trace contextRef="#ctx0" brushRef="#br0" timeOffset="4733.2">6456 1410,'3'0,"4"0,4 0,3 0,8 0,6 0,2 0,1 0,-4 0</inkml:trace>
  <inkml:trace contextRef="#ctx0" brushRef="#br0" timeOffset="9169.17">3157 2542,'15'0,"11"0,13 0,6 0,1 0,-1 0,-3 0,2 0,-5 0,-5 0,-9 0</inkml:trace>
  <inkml:trace contextRef="#ctx0" brushRef="#br0" timeOffset="9762.73">4533 2454,'3'0,"4"0,4 0,5 0,4 0,1 0,3 0,4 0,0 0,-3 0,-4 0</inkml:trace>
  <inkml:trace contextRef="#ctx0" brushRef="#br0" timeOffset="10262.62">5344 2419,'6'0,"11"0,5 0,9 0,4 0,6 0,11 0,5 0,-4 0,-5 0,-4 0,-11 0</inkml:trace>
  <inkml:trace contextRef="#ctx0" brushRef="#br0" timeOffset="10767.25">6561 2419,'9'0,"9"0,13 0,8 0,3 0,-3 0,-4 0,-6 0,-5 0,-6 0</inkml:trace>
  <inkml:trace contextRef="#ctx0" brushRef="#br0" timeOffset="-16627.41">7408 48,'3'0,"13"0,7 0,2 0,9 0,5 0,4 0,5 0,-3 0,-1 0,-5 0,-5 0,-6 0,-5 0,0 0,-1 0,-4 0</inkml:trace>
  <inkml:trace contextRef="#ctx0" brushRef="#br0" timeOffset="-15799.43">8343 66,'3'0,"7"0,8 0,3 0,8 0,7 0,5 0,0 0,0 0,-5 0,-5 0,-4 0,-5 0,-3 0,-1 0,-1 0,0-3,-3-1</inkml:trace>
  <inkml:trace contextRef="#ctx0" brushRef="#br0" timeOffset="-14627.88">9153 30,'6'0,"8"0,8 0,2 0,2 0,0 0,10 0,3 0,-1 0,-4 0,-8 0</inkml:trace>
  <inkml:trace contextRef="#ctx0" brushRef="#br0" timeOffset="-13734.41">10002 48,'3'0,"7"0,5 0,2 0,2 0,1 0,2 0,1 0,0 0,-2 0,-1 0,0 0,-5 0</inkml:trace>
  <inkml:trace contextRef="#ctx0" brushRef="#br0" timeOffset="-11643.17">10319 118,'0'3,"-9"7,-9 5,-4 2,-2 3,-5 2,-5 2,2-1,2-2,1-3,-1-3,2 3,5-2</inkml:trace>
  <inkml:trace contextRef="#ctx0" brushRef="#br0" timeOffset="-11033.95">9894 504,'-6'6,"-5"5,-4 4,-2 2,-1 1,2 4,-1 1,-2-1,3-4</inkml:trace>
  <inkml:trace contextRef="#ctx0" brushRef="#br0" timeOffset="-10391.27">9489 912,'-9'15,"-6"8,-3 6,-2-2,-1-2,-2 0,0-1,0-2,2-1,3-5</inkml:trace>
  <inkml:trace contextRef="#ctx0" brushRef="#br0" timeOffset="-9841.75">9067 1298,'-6'6,"-5"2,-4 3,1 2,0 2,-1 1,2-1</inkml:trace>
  <inkml:trace contextRef="#ctx0" brushRef="#br0" timeOffset="-9204.83">8889 1404,'-3'3,"-1"4,1 7,3 7,1 6,2 1,-1 0,0-3,5 0,2 3,-1 2,-1-1,-3 0,-1-1,-2-6</inkml:trace>
  <inkml:trace contextRef="#ctx0" brushRef="#br0" timeOffset="-8704.96">8925 1990,'0'6,"0"12,0 4,0 3,0-1,0-1,0-1,0-2,0-4</inkml:trace>
  <inkml:trace contextRef="#ctx0" brushRef="#br0" timeOffset="-8314.42">8925 2376</inkml:trace>
  <inkml:trace contextRef="#ctx0" brushRef="#br0" timeOffset="-7642.75">8960 2517,'0'3,"3"1,4 0,7-1,4-1,4-1,6 0,3-1,-3-3,2-4,-1-1,-2-2,-3 1,1-2,-1-1,-2-2,-5 2</inkml:trace>
  <inkml:trace contextRef="#ctx0" brushRef="#br0" timeOffset="-6970.98">9347 2327,'3'-3,"4"-4,4-4,3 0,8-4,0-2,3-2,0 0,1-4,0 0,1 1,-1 1,-1 4,-6-2,-6 1,-5 2</inkml:trace>
  <inkml:trace contextRef="#ctx0" brushRef="#br0" timeOffset="-6549.2">9808 1867,'3'0,"7"-3,5-4,2 0,5-9,2-4,-1-2,2 0,0 0,-5 2,-2 0,-4 5</inkml:trace>
  <inkml:trace contextRef="#ctx0" brushRef="#br0" timeOffset="-6049.33">10282 1423,'3'0,"4"-3,4-4,6 0,3 0,4-1,4-3,0-2,-1 1,-6 0,0 1,0 1,-2-2,-3 1</inkml:trace>
  <inkml:trace contextRef="#ctx0" brushRef="#br0" timeOffset="-4924.58">10390 34,'0'12,"0"7,0 12,0 7,0 0,0 8,0 3,0-1,0-3,0-3,0-6,0-8</inkml:trace>
  <inkml:trace contextRef="#ctx0" brushRef="#br0" timeOffset="-4409.09">10390 757,'0'12,"0"10,0 10,0 3,0-2,0-3,0-4,0-3,0-3,0-5</inkml:trace>
  <inkml:trace contextRef="#ctx0" brushRef="#br0" timeOffset="-4009.67">10389 1214,'0'3,"0"4,0 4,0 9,0 7,0 5,0 9,-6 1,-5-7,-1-10</inkml:trace>
  <inkml:trace contextRef="#ctx0" brushRef="#br0" timeOffset="11377.61">7655 2417,'6'0,"2"0</inkml:trace>
  <inkml:trace contextRef="#ctx0" brushRef="#br0" timeOffset="12076.47">8149 2435,'6'0,"8"0,4 0,6 0,4 0,1 0,-2 0,-2 0,-3 0,-2 0,-1 0,-4 0</inkml:trace>
  <inkml:trace contextRef="#ctx0" brushRef="#br0" timeOffset="12607.58">8837 2399,'6'-3,"8"0,13-1,9-2,1 0,-3 1,-5 1,-6 1</inkml:trace>
  <inkml:trace contextRef="#ctx0" brushRef="#br0" timeOffset="13310.55">7390 2575,'3'0,"4"0,7 0,1 0</inkml:trace>
  <inkml:trace contextRef="#ctx0" brushRef="#br1" timeOffset="210611.03">3104 778</inkml:trace>
  <inkml:trace contextRef="#ctx0" brushRef="#br1" timeOffset="211149.6">3422 1043</inkml:trace>
  <inkml:trace contextRef="#ctx0" brushRef="#br1" timeOffset="213525.3">3245 547</inkml:trace>
  <inkml:trace contextRef="#ctx0" brushRef="#br0" timeOffset="-19292.88">4392 0,'9'0,"6"0,3 0,5 0,1 0,0 0,2 0,-1 0,-2 0,-1 0,1 0,0 0,-1 0,-4 0</inkml:trace>
  <inkml:trace contextRef="#ctx0" brushRef="#br0" timeOffset="-18472.09">4956 0,'12'0,"10"0,4 0,1 0,1 0,3 0,2 0,-3 0,-2 0,-6 0</inkml:trace>
  <inkml:trace contextRef="#ctx0" brushRef="#br0" timeOffset="-17861.45">5574 0,'12'3,"10"1,7 3,5 1,3-2,0-2,-2-1,-2-1,-3-1,-6-1</inkml:trace>
  <inkml:trace contextRef="#ctx0" brushRef="#br0" timeOffset="-25627.54">1362 177,'-2'0,"3"0,4 0,3 0,2 0,2 0,0 0,-1 0,-3 0</inkml:trace>
  <inkml:trace contextRef="#ctx0" brushRef="#br0" timeOffset="-25096.47">1618 177,'2'0,"3"0,2 0,3 0,1 0,1 0,1 0,-3 0</inkml:trace>
  <inkml:trace contextRef="#ctx0" brushRef="#br0" timeOffset="-24580.95">1862 135,'2'0,"1"0</inkml:trace>
  <inkml:trace contextRef="#ctx0" brushRef="#br0" timeOffset="-23976.92">2106 106,'4'0,"10"0,4 0,1 0,2 0,0 0,-3 0,-3 0</inkml:trace>
  <inkml:trace contextRef="#ctx0" brushRef="#br0" timeOffset="-23127.09">2495 106,'2'0,"11"0,6 0,-1 0</inkml:trace>
  <inkml:trace contextRef="#ctx0" brushRef="#br0" timeOffset="-22408.52">2653 106,'5'0,"4"0,4 0,3 0,2 0,-1 0,-1 0,-1 0,-1 0,-1 0,-3 0</inkml:trace>
  <inkml:trace contextRef="#ctx0" brushRef="#br0" timeOffset="-21658.7">2873 92,'10'0,"10"0,4 0,-1 0,-1 0,-4 0,-1 0,-3 0,0 0,-4 0</inkml:trace>
  <inkml:trace contextRef="#ctx0" brushRef="#br0" timeOffset="-20940.15">3263 120,'4'0,"12"3,3 2,0 1,-1 0,-1-2,-2-1,-1-1,-1-2,0 1,-1-1,0-1,0 1,0 0,-3 0</inkml:trace>
  <inkml:trace contextRef="#ctx0" brushRef="#br0" timeOffset="-19940.38">3726 49,'8'0,"5"0,2 0,3 0,1 0,-4 0</inkml:trace>
  <inkml:trace contextRef="#ctx0" brushRef="#br1" timeOffset="208620.41">1588 723,'3'0,"4"0,1 0</inkml:trace>
  <inkml:trace contextRef="#ctx0" brushRef="#br1" timeOffset="209318.48">2099 527</inkml:trace>
  <inkml:trace contextRef="#ctx0" brushRef="#br1" timeOffset="210056.52">2575 492</inkml:trace>
  <inkml:trace contextRef="#ctx0" brushRef="#br1" timeOffset="210611.03">3104 776</inkml:trace>
  <inkml:trace contextRef="#ctx0" brushRef="#br1" timeOffset="211149.6">3422 1041</inkml:trace>
  <inkml:trace contextRef="#ctx0" brushRef="#br1" timeOffset="211596.4">3986 670</inkml:trace>
  <inkml:trace contextRef="#ctx0" brushRef="#br1" timeOffset="212068.13">4269 333</inkml:trace>
  <inkml:trace contextRef="#ctx0" brushRef="#br1" timeOffset="212478.08">4639 510</inkml:trace>
  <inkml:trace contextRef="#ctx0" brushRef="#br1" timeOffset="213016.66">3475 245</inkml:trace>
  <inkml:trace contextRef="#ctx0" brushRef="#br1" timeOffset="213525.3">3246 545</inkml:trace>
  <inkml:trace contextRef="#ctx0" brushRef="#br1" timeOffset="214690.13">423 1625</inkml:trace>
  <inkml:trace contextRef="#ctx0" brushRef="#br1" timeOffset="-214283">423 1977,'0'3,"3"4,4 1,0-1</inkml:trace>
  <inkml:trace contextRef="#ctx0" brushRef="#br1" timeOffset="-213774.3">793 2101</inkml:trace>
  <inkml:trace contextRef="#ctx0" brushRef="#br1" timeOffset="-213334.53">1517 2295</inkml:trace>
  <inkml:trace contextRef="#ctx0" brushRef="#br1" timeOffset="-212788.93">1199 1113</inkml:trace>
  <inkml:trace contextRef="#ctx0" brushRef="#br1" timeOffset="-212362.13">1993 1625</inkml:trace>
  <inkml:trace contextRef="#ctx0" brushRef="#br1" timeOffset="-211923.3">2152 2030</inkml:trace>
  <inkml:trace contextRef="#ctx0" brushRef="#br1" timeOffset="-211526.3">2310 2101</inkml:trace>
  <inkml:trace contextRef="#ctx0" brushRef="#br1" timeOffset="-211065.53">2910 2436</inkml:trace>
  <inkml:trace contextRef="#ctx0" brushRef="#br1" timeOffset="-210515.07">3228 1552</inkml:trace>
  <inkml:trace contextRef="#ctx0" brushRef="#br1" timeOffset="-210089.2">2434 1147</inkml:trace>
  <inkml:trace contextRef="#ctx0" brushRef="#br1" timeOffset="-209585.55">3210 2277</inkml:trace>
  <inkml:trace contextRef="#ctx0" brushRef="#br1" timeOffset="-209152.7">3880 2030</inkml:trace>
  <inkml:trace contextRef="#ctx0" brushRef="#br1" timeOffset="-208758.7">4110 954</inkml:trace>
  <inkml:trace contextRef="#ctx0" brushRef="#br1" timeOffset="-208299.98">4304 2030</inkml:trace>
  <inkml:trace contextRef="#ctx0" brushRef="#br1" timeOffset="-207923.93">4692 2031,'0'-3,"0"-7,0-2</inkml:trace>
  <inkml:trace contextRef="#ctx0" brushRef="#br1" timeOffset="-207499.12">4692 1147</inkml:trace>
  <inkml:trace contextRef="#ctx0" brushRef="#br1" timeOffset="-207073.2">4956 582</inkml:trace>
  <inkml:trace contextRef="#ctx0" brushRef="#br1" timeOffset="-206675.33">5644 265</inkml:trace>
  <inkml:trace contextRef="#ctx0" brushRef="#br1" timeOffset="-206293.36">5750 423,'0'6,"0"2</inkml:trace>
  <inkml:trace contextRef="#ctx0" brushRef="#br1" timeOffset="-205835.58">5432 1025,'-3'3,"-10"10,-9 12,0 5,3-4</inkml:trace>
  <inkml:trace contextRef="#ctx0" brushRef="#br1" timeOffset="-205409.71">5221 1783,'3'3,"1"1</inkml:trace>
  <inkml:trace contextRef="#ctx0" brushRef="#br1" timeOffset="-205011.71">5697 1730</inkml:trace>
  <inkml:trace contextRef="#ctx0" brushRef="#br1" timeOffset="-204569.95">6103 884</inkml:trace>
  <inkml:trace contextRef="#ctx0" brushRef="#br1" timeOffset="-204173.01">6244 512</inkml:trace>
  <inkml:trace contextRef="#ctx0" brushRef="#br1" timeOffset="-203751.09">6702 370</inkml:trace>
  <inkml:trace contextRef="#ctx0" brushRef="#br1" timeOffset="-203324.29">6596 954,'-6'6,"-2"2</inkml:trace>
  <inkml:trace contextRef="#ctx0" brushRef="#br1" timeOffset="-202897.36">6226 1748,'0'6,"-12"11,-4 3</inkml:trace>
  <inkml:trace contextRef="#ctx0" brushRef="#br1" timeOffset="-202482.47">6261 2224</inkml:trace>
  <inkml:trace contextRef="#ctx0" brushRef="#br1" timeOffset="-202074.63">6826 2207</inkml:trace>
  <inkml:trace contextRef="#ctx0" brushRef="#br1" timeOffset="-201620.84">7214 2083</inkml:trace>
  <inkml:trace contextRef="#ctx0" brushRef="#br1" timeOffset="-201204.89">7232 1590</inkml:trace>
  <inkml:trace contextRef="#ctx0" brushRef="#br1" timeOffset="-201203.89">7303 1025</inkml:trace>
  <inkml:trace contextRef="#ctx0" brushRef="#br1" timeOffset="-200782.02">7302 743</inkml:trace>
  <inkml:trace contextRef="#ctx0" brushRef="#br1" timeOffset="-200377.16">7584 564</inkml:trace>
  <inkml:trace contextRef="#ctx0" brushRef="#br1" timeOffset="-199954.29">7849 388</inkml:trace>
  <inkml:trace contextRef="#ctx0" brushRef="#br1" timeOffset="-199527.42">8219 335</inkml:trace>
  <inkml:trace contextRef="#ctx0" brushRef="#br1" timeOffset="-189468.83">9226 247</inkml:trace>
  <inkml:trace contextRef="#ctx0" brushRef="#br1" timeOffset="-188947.22">9048 423</inkml:trace>
  <inkml:trace contextRef="#ctx0" brushRef="#br1" timeOffset="-188541.3">8643 653</inkml:trace>
  <inkml:trace contextRef="#ctx0" brushRef="#br1" timeOffset="-188141.39">8749 1499</inkml:trace>
  <inkml:trace contextRef="#ctx0" brushRef="#br1" timeOffset="-187719.5">8502 1871</inkml:trace>
  <inkml:trace contextRef="#ctx0" brushRef="#br1" timeOffset="-187213.22">8960 2083</inkml:trace>
  <inkml:trace contextRef="#ctx0" brushRef="#br1" timeOffset="-186754.44">9508 1499</inkml:trace>
  <inkml:trace contextRef="#ctx0" brushRef="#br1" timeOffset="-186310.62">10002 1217</inkml:trace>
  <inkml:trace contextRef="#ctx0" brushRef="#br1" timeOffset="-185886.7">9841 600</inkml:trace>
  <inkml:trace contextRef="#ctx0" brushRef="#br1" timeOffset="-185489.82">9649 406,'-9'-3,"-3"-1</inkml:trace>
  <inkml:trace contextRef="#ctx0" brushRef="#br1" timeOffset="-184454.6">1604 407</inkml:trace>
  <inkml:trace contextRef="#ctx0" brushRef="#br1" timeOffset="-183684.09">1146 1998</inkml:trace>
  <inkml:trace contextRef="#ctx0" brushRef="#br1" timeOffset="-182644.86">4303 2265</inkml:trace>
  <inkml:trace contextRef="#ctx0" brushRef="#br1" timeOffset="-182066.86">4391 1065</inkml:trace>
</inkml:ink>
</file>

<file path=word/ink/ink81.xml><?xml version="1.0" encoding="utf-8"?>
<inkml:ink xmlns:inkml="http://www.w3.org/2003/InkML">
  <inkml:definitions>
    <inkml:context xml:id="ctx0">
      <inkml:inkSource xml:id="inkSrc0">
        <inkml:traceFormat>
          <inkml:channel name="X" type="integer" min="-2.14748E9" max="2.14748E9" units="cm"/>
          <inkml:channel name="Y" type="integer" min="-2.14748E9" max="2.14748E9" units="cm"/>
        </inkml:traceFormat>
        <inkml:channelProperties>
          <inkml:channelProperty channel="X" name="resolution" value="1000" units="1/cm"/>
          <inkml:channelProperty channel="Y" name="resolution" value="1000" units="1/cm"/>
        </inkml:channelProperties>
      </inkml:inkSource>
      <inkml:timestamp xml:id="ts0" timeString="2021-09-07T00:52:30.358"/>
    </inkml:context>
    <inkml:brush xml:id="br0">
      <inkml:brushProperty name="width" value="0.05" units="cm"/>
      <inkml:brushProperty name="height" value="0.05" units="cm"/>
      <inkml:brushProperty name="color" value="#F6630D"/>
      <inkml:brushProperty name="ignorePressure" value="1"/>
    </inkml:brush>
  </inkml:definitions>
  <inkml:trace contextRef="#ctx0" brushRef="#br0">53 399,'3'5,"0"-1,-1 1,1 0,-1 0,0 0,-1 0,1 0,-1 0,0 0,1 8,1 0,4 36,-2 1,-2-1,-5 74,0-28,1-28,0 10,13 110,-2-92,-6-48,14 63,-12-76,3 62,4 17,-6-73,-1 0,0 69,-3-32,20 115,0-13,-5-37,-9-88,3 97,-11-101,0-24,-1 0,-1 0,-5 27,3-41,-1 0,0 0,0-1,-1 0,-1 0,0 0,-9 11,-57 67,65-80,-85 76,92-85,-1 1,0 0,0 0,1 0,-1 0,0 0,1 0,-1 0,1 0,-1 0,1 0,0 1,-1-1,1 0,0 2,0-3,0 1,0-1,0 1,1-1,-1 1,0-1,0 1,0-1,1 0,-1 1,0-1,1 1,-1-1,0 0,1 1,-1-1,1 0,-1 1,0-1,1 0,-1 1,1-1,0 0,2 1,0 0,0-1,0 1,0-1,0 0,0 0,0 0,0 0,0 0,4-2,-1 0,0 0,0 0,0-1,-1 1,1-1,-1-1,0 1,0-1,0 0,-1 0,7-7,22-27</inkml:trace>
  <inkml:trace contextRef="#ctx0" brushRef="#br0" timeOffset="1312.15">406 326,'0'-3,"0"17,0 30,0 14,0 3,-6 0,-2-8,0-9,2-10,2-4,-2-7,1-8</inkml:trace>
  <inkml:trace contextRef="#ctx0" brushRef="#br0" timeOffset="3103.52">301 1193,'0'49,"-1"10,13 110,-6-131,13 111,-17-128,1 0,1 0,11 32,-1-2,1 9,-2 1,-4 0,5 109,-15 232,2-389,1 0,0 0,1 0,0-1,10 22,4 20,12 88,-28-137,1 1,0 0,0-1,0 1,1-1,0 0,0 0,0 0,1 0,-1-1,6 6,8 7,28 20,-23-19,-4-2,13 12,-29-26,0-1,0 1,1-1,-1 0,0 1,0-1,1 0,-1-1,1 1,-1 0,1-1,2 1,-4-1,-1 0,1 0,0 0,-1 0,1-1,0 1,-1 0,1 0,-1 0,1-1,-1 1,1 0,0-1,-1 1,1-1,-1 1,0 0,1-1,-1 1,1-1,-1 1,0-1,1 0,-1 1,0-1,1 1,-1-1,0 0,0 1,0-1,0 1,0-1,1-1,-2-26,-4-7,-15-49,8 38,-18-83,0-4</inkml:trace>
  <inkml:trace contextRef="#ctx0" brushRef="#br0" timeOffset="3963.59">1 8,'0'-3,"3"0,10 2,6 11,2 9,2 5,-5 2,-4-2,-2-1,-2-1,-1-5,4-9,0-10,4-10,0-10,-5-5,-3-1,-3 4</inkml:trace>
</inkml:ink>
</file>

<file path=word/ink/ink82.xml><?xml version="1.0" encoding="utf-8"?>
<inkml:ink xmlns:inkml="http://www.w3.org/2003/InkML">
  <inkml:definitions>
    <inkml:context xml:id="ctx0">
      <inkml:inkSource xml:id="inkSrc0">
        <inkml:traceFormat>
          <inkml:channel name="X" type="integer" min="-2.14748E9" max="2.14748E9" units="cm"/>
          <inkml:channel name="Y" type="integer" min="-2.14748E9" max="2.14748E9" units="cm"/>
        </inkml:traceFormat>
        <inkml:channelProperties>
          <inkml:channelProperty channel="X" name="resolution" value="1000" units="1/cm"/>
          <inkml:channelProperty channel="Y" name="resolution" value="1000" units="1/cm"/>
        </inkml:channelProperties>
      </inkml:inkSource>
      <inkml:timestamp xml:id="ts0" timeString="2021-09-07T00:52:00.388"/>
    </inkml:context>
    <inkml:brush xml:id="br0">
      <inkml:brushProperty name="width" value="0.05" units="cm"/>
      <inkml:brushProperty name="height" value="0.05" units="cm"/>
      <inkml:brushProperty name="color" value="#F6630D"/>
      <inkml:brushProperty name="ignorePressure" value="1"/>
    </inkml:brush>
  </inkml:definitions>
  <inkml:trace contextRef="#ctx0" brushRef="#br0">2495 446,'1'41,"-2"-1,-2 0,-1 0,-10 40,8-53,1 1,1 0,0 28,6 86,0-48,-2-30,-1 27,4 1,16 101,-11-151,14 106,-20-130,-2 0,0 0,-1 1,-1-1,0 0,-6 18,0-4,2 0,1 0,-1 42,7 99,1-63,0-70,14 77,-9-77,4 75,-8-70,14 74,-3-26,-11-73,0-1,9 31,-9-41,1 0,0 0,0-1,0 0,1 0,0 0,11 12,132 136,-136-142,-1 0,0 1,0 0,-2 1,0 0,-1 0,12 35,-11-23</inkml:trace>
  <inkml:trace contextRef="#ctx0" brushRef="#br0" timeOffset="1218.48">2107 743,'4'0,"1"0,-1 1,0-1,0 1,1-1,-1 1,0 1,0-1,0 1,0-1,0 1,0 0,-1 0,1 1,-1-1,1 1,-1 0,0 0,0 0,0 0,0 1,-1-1,1 1,-1-1,0 1,2 6,16 36,-14-38,-4-12,0-16,-2 19,0-41,-1 16,2 0,0 0,1 1,2-1,1 1,12-40,-6 37,0 5</inkml:trace>
  <inkml:trace contextRef="#ctx0" brushRef="#br0" timeOffset="3252.78">166 975,'2'1,"-1"1,1-1,-1 0,1 0,-1 1,0-1,1 1,-1-1,0 1,0 0,0-1,0 1,0 0,0 0,0 2,0-2,7 20,-1-1,-1 2,0-1,3 42,3 11,4 0,-1-13,10 115,-24 105,-3-129,-7 20,-1 3,11 226,-1-390,-1 0,-1 1,0-1,0 0,-1 1,-1-1,0-1,-1 1,0-1,-9 15,-6 5,-1-1,-29 30,-20 27,61-73,1 1,0-1,0 1,1 1,1-1,1 1,0 0,-4 33,7-35,1 0,1-1,0 1,1 0,0 0,1 0,1-1,0 1,1-1,0 0,8 16,-9-22,1-1,-1-1,1 1,1 0,-1-1,1 0,0 0,0-1,0 1,1-1,0 0,9 5,-11-7,0 0,0 0,0-1,1 1,-1-1,0 0,1 0,-1-1,1 1,-1-1,1 0,-1 0,1 0,-1-1,0 0,1 0,-1 0,0 0,1-1,3-1,17-13</inkml:trace>
  <inkml:trace contextRef="#ctx0" brushRef="#br0" timeOffset="4814.1">554 958,'0'1163,"2"-1128,1 0,11 44,-7-40,4 53,-10-75,0 0,-1 0,-1 1,0-1,-2 0,0 0,-1 0,-8 24,1-14,1 1,2 0,1 1,1 0,-2 32,4-10,3 0,6 57,-1-82,0 0,3 0,0 0,1-1,13 26,-1 0,-16-38,-1 0,0-1,2 25,1 9,-3-35,1 0,0-1,0 1,1-1,8 14,-13-24,0 1,0-1,0 0,1 0,-1 1,0-1,0 0,0 1,0-1,0 0,1 0,-1 1,0-1,0 0,1 0,-1 1,0-1,0 0,1 0,-1 0,0 0,0 1,1-1,-1 0,0 0,1 0,-1 0,0 0,0 0,1 0,-1 0,0 0,1 0,-1 0,1 0,4-12,-2-26,-3 35,2-59,-2-5</inkml:trace>
  <inkml:trace contextRef="#ctx0" brushRef="#br0" timeOffset="5938.89">308 780,'7'9,"-1"1,0 0,-1-1,1 2,-2-1,0 1,0-1,2 14,-3-14,4 15,-5-18,-1 0,1 0,0 1,1-2,0 1,0 0,0 0,1-1,0 0,5 6,-9-11,0-1,1 0,-1 1,0-1,0 0,1 0,-1 1,0-1,1 0,-1 0,0 1,1-1,-1 0,0 0,1 0,-1 0,0 1,1-1,-1 0,1 0,-1 0,0 0,1 0,-1 0,0 0,1 0,-1 0,1 0,-1 0,0 0,1-1,-1 1,0 0,1 0,0 0,6-18,24-209,-8 47,1-15,-16 119,-7 69,0 0,0 1,1-1,0 1,0-1,0 1,1 0,5-9,1 2,1 0,16-15,-22 23,10-12,-1 0,-1-1,-1-1,-1 1,15-40,-11 25</inkml:trace>
</inkml:ink>
</file>

<file path=word/ink/ink83.xml><?xml version="1.0" encoding="utf-8"?>
<inkml:ink xmlns:inkml="http://www.w3.org/2003/InkML">
  <inkml:definitions>
    <inkml:context xml:id="ctx0">
      <inkml:inkSource xml:id="inkSrc0">
        <inkml:traceFormat>
          <inkml:channel name="X" type="integer" min="-2.14748E9" max="2.14748E9" units="cm"/>
          <inkml:channel name="Y" type="integer" min="-2.14748E9" max="2.14748E9" units="cm"/>
        </inkml:traceFormat>
        <inkml:channelProperties>
          <inkml:channelProperty channel="X" name="resolution" value="1000" units="1/cm"/>
          <inkml:channelProperty channel="Y" name="resolution" value="1000" units="1/cm"/>
        </inkml:channelProperties>
      </inkml:inkSource>
      <inkml:timestamp xml:id="ts0" timeString="2021-09-07T00:48:02.076"/>
    </inkml:context>
    <inkml:brush xml:id="br0">
      <inkml:brushProperty name="width" value="0.05" units="cm"/>
      <inkml:brushProperty name="height" value="0.05" units="cm"/>
      <inkml:brushProperty name="color" value="#F6630D"/>
      <inkml:brushProperty name="ignorePressure" value="1"/>
    </inkml:brush>
  </inkml:definitions>
  <inkml:trace contextRef="#ctx0" brushRef="#br0">1906 4591,'-2'-3,"6"-3,8-6,81-49,-36 20,72-58,-108 80,0-2,-1 0,29-38,-24 25,17-25,-38 53,0-1,-1 1,0-1,-1 0,1 0,-1 0,2-11,9-76,6-58,-16-142,-5 157,2-259,-2 361,-5-33,-3-27,2-20,-1-9,8 114,0-1,-1 1,0-1,0 1,-6-12,4 9,0 0,-4-22,3-46,5-105,2 71,-2-233,0 342,-1 0,0 1,0-1,0 0,-1 0,0 0,0 1,0-1,-1 1,0 0,0 0,0 0,-5-6,-6-6,-2 1,-21-18,12 11,17 15,-1 1,-1 1,1-1,-1 1,0 1,0 0,-1 0,1 1,-1 1,-14-4,9 3</inkml:trace>
  <inkml:trace contextRef="#ctx0" brushRef="#br0" timeOffset="1318.37">2100 1326,'2'-1,"0"-1,0 1,0-1,1 1,-1 0,0 0,1 0,-1 0,1 0,-1 1,1-1,0 1,-1 0,1-1,3 2,43 3,-37-2,0 1,-1 0,0 0,0 1,0 1,-1 0,1 0,-1 1,14 11,-12-9,1 0,0 0,0-1,22 7,-33-13,1-1,-1 1,1-1,-1 0,1 0,0 0,-1 0,1 0,-1-1,1 1,-1-1,1 0,-1 0,0 0,1 0,-1 0,0 0,0 0,0-1,0 1,0-1,0 0,0 0,0 1,-1-1,1 0,0 0,1-4,5-7,-1 0,0 0,8-24,-11 27,9-24,-12 27,1 0,1 1,-1-1,1 0,0 1,0 0,1 0,0 0,0 0,1 0,-1 1,1 0,0 0,9-6,4 0</inkml:trace>
  <inkml:trace contextRef="#ctx0" brushRef="#br0" timeOffset="3859.84">2805 1310,'0'0,"0"-1,-1 0,1 0,0 1,0-1,-1 0,1 1,0-1,-1 1,1-1,-1 0,1 1,-1-1,1 1,-1-1,1 1,-1-1,1 1,-1 0,0-1,1 1,-1 0,0-1,1 1,-1 0,0 0,1 0,-1-1,0 1,1 0,-1 0,0 0,0 0,1 0,-1 0,0 1,0-1,-3 0,1 0,0 1,-1-1,1 1,0 0,0 0,-4 2,2 0,0 0,0 1,0 0,0 0,1 0,-1 0,1 1,0 0,1 0,-1 0,1 0,0 0,0 1,0-1,1 1,0 0,0 0,-1 8,0 8,1 0,0 0,4 40,-2-40,1-10,-2 4,2 1,0-1,1 0,0 1,2-1,0 0,9 23,-4-16,0 1,-2 0,0 0,-2 1,-1-1,-1 1,0 0,-3 43,-1 62,-9 228,4-156,4-45,-6-57,-2 50,10-104,3 60,-2-90,1-1,1 1,0-1,10 26,-3-18,-2 0,0 1,-1 1,-2-1,0 1,1 34,-8 65,2 35,2-142,1 1,10 30,-8-31,-1-1,-1 1,2 21,-5 138,0 23,1-194,0 1,0-1,1 0,0 0,-1-1,2 1,-1 0,0-1,1 1,0-1,0 0,0 0,1 0,-1 0,1 0,0-1,0 0,0 0,9 5,0 0,1-1,0 0,1-1,-1-1,23 5,-18-6</inkml:trace>
  <inkml:trace contextRef="#ctx0" brushRef="#br0" timeOffset="6142.31">3493 4538,'45'-44,"-24"24,0 0,-2-2,0 0,-1-1,24-42,-18 17,40-56,-55 89,0 0,-1-1,0 0,-1 0,-1 0,6-27,13-106,-21 121,6-94,-8-177,-4 150,3 60,0 3,-10-91,4 147,-2 1,-11-34,8 32,-10-55,15 28,3-91,-2-25,1 146,-26-206,17 168,2 0,-1-104,11 169,-3-108,1 95,0-1,-2 1,1 0,-2-1,-10-21,5 16,-1 0,-1 1,-1 0,-1 1,-20-21,0 6,-58-46,-1-1,67 57</inkml:trace>
  <inkml:trace contextRef="#ctx0" brushRef="#br0" timeOffset="7298.34">3352 972,'11'0,"100"5,-99-3,0 0,0 0,0 2,0-1,0 2,21 10,-31-13,0-1,1 0,-1 0,1 0,-1 0,1 0,0 0,-1 0,1-1,0 1,-1-1,1 0,0 0,0 0,-1 0,1-1,0 1,0-1,-1 1,5-3,-4 2,-1-1,1 0,-1 0,0 0,0 0,0 0,0 0,0-1,0 1,-1-1,1 1,-1-1,1 1,-1-1,0 0,0 0,-1 0,1 0,0-4,2-17,-1 0,-2-1,-3-34,0-3,3-2,0 39</inkml:trace>
  <inkml:trace contextRef="#ctx0" brushRef="#br0" timeOffset="8485.57">3828 602,'0'3,"0"13,0 7,0 2,3 1,4-5,4-6,3-6,5-9,2-9,1-5,3-4,-4 2</inkml:trace>
  <inkml:trace contextRef="#ctx0" brushRef="#br0" timeOffset="11172.48">4162 674,'0'0,"0"-1,0 1,0-1,0 1,-1-1,1 1,0-1,0 1,0-1,-1 1,1-1,0 1,0-1,-1 1,1 0,0-1,-1 1,1-1,-1 1,1 0,-1-1,1 1,0 0,-1 0,1-1,-1 1,1 0,-1 0,1 0,-1 0,1 0,-1-1,0 1,1 0,-1 0,1 0,-1 0,1 1,-1-1,1 0,-1 0,1 0,-1 0,1 0,-1 1,0-1,-23 11,17-6,0 1,0 0,1 1,0-1,1 1,-1 1,-4 8,-1 3,-15 35,21-39,0 1,0 0,2 0,0 1,0-1,2 1,0 18,3 15,10 50,-11-91,3 33,-2 46,-2-52,1 1,7 38,8 6,11 73,36 197,-58-318,-1-1,-2 1,-4 60,0-23,1 11,5 130,11-123,1 13,3 55,-3-35,-12-90,12 194,-17 616,-1-811,-1-1,-1 1,-14 48,10-50,1 1,2 0,-3 57,8-79,0 1,1 0,0-1,0 1,1-1,0 0,0 0,0 1,1-1,4 8,-3-10,-1 0,1-1,0 1,0-1,0 0,1 0,-1 0,1 0,0-1,0 0,0 0,1 0,7 2,-5-2,1 0,-1-1,13 2,-2-2</inkml:trace>
  <inkml:trace contextRef="#ctx0" brushRef="#br0" timeOffset="13437.62">4799 4538,'27'-9,"-1"-1,0-2,0-1,-1 0,36-28,-39 24,0 0,-2-2,0 0,-1-2,-1 0,18-27,-32 41,0 0,0-1,-1 1,0-1,0 0,-1 0,0 0,0 0,-1 0,1-10,-1-12,-5-45,0 18,2-734,4 407,-12 221,2 68,-17-174,-4-158,31 338,-4-133,2 212,0 1,-1-1,-1 1,0 0,0 0,-1 0,0 0,0 0,-1 0,0 1,-1 0,1 0,-2 0,1 0,-1 1,0 0,-1 0,0 1,-8-7,-100-72,41 26,56 47</inkml:trace>
  <inkml:trace contextRef="#ctx0" brushRef="#br0" timeOffset="14538.74">4887 1041,'16'0,"0"1,-1 0,1 2,28 6,-36-6,-1-1,1 1,-1 1,0-1,0 1,-1 0,1 1,-1 0,0 0,0 0,8 10,-10-10,0-1,0 1,0-1,0 0,1 0,0-1,-1 1,1-1,1 0,-1 0,8 2,-9-4,1 0,-1 0,0-1,1 1,-1-1,1 0,-1 0,0-1,1 1,-1-1,0 0,1 0,-1-1,0 1,8-5,7-5,1-1,-2-1,0-1,19-19,-16 14,0 1,29-18,-31 24</inkml:trace>
  <inkml:trace contextRef="#ctx0" brushRef="#br0" timeOffset="16766.77">5874 1097,'-37'0,"24"-2,-1 2,1 0,-1 0,1 2,0-1,-1 2,1 0,-21 7,10 2,0 1,1 1,0 0,1 2,1 1,-22 22,39-35,-1 0,1 1,0-1,0 1,0 0,1 0,0 0,0 1,0-1,1 1,-1 0,1 0,1 0,-1 0,1 0,0 0,1 0,-1 8,2 130,1-44,0-72,0 0,11 44,3 25,5 303,-22 1635,1-2028,0 0,0 0,1-1,0 1,1 0,-1-1,1 1,0 0,1-1,0 0,5 10,-5-12,1 0,-1 0,1 0,0 0,0 0,0-1,0 0,1 0,-1 0,1-1,0 1,0-1,0 0,0 0,7 1,11 2</inkml:trace>
  <inkml:trace contextRef="#ctx0" brushRef="#br0" timeOffset="18750.75">6086 4414,'32'1,"-1"-2,1-2,-1 0,58-16,-77 16,-1-1,0-1,0 0,0 0,-1-1,1-1,-1 1,-1-2,0 1,0-1,0-1,-1 0,0 0,0 0,11-20,0-9,-1-1,-2-1,14-51,-21 51,-2-1,3-68,-9 89,2-20,11-105,-2 57,-1-91,-3 70,1-34,8-113,1 1,-19-1272,1 1503,-1 0,-2 1,0-1,-1 0,-2 1,-14-41,9 42</inkml:trace>
  <inkml:trace contextRef="#ctx0" brushRef="#br0" timeOffset="20156.64">6545 638,'12'0,"-1"1,1 0,0 1,-1 0,0 1,1 0,-1 1,0 0,14 8,-5-1,-1 1,-1 2,32 28,-39-31,-5-5,1 1,0-1,0 0,14 8,-20-13,0-1,0 1,1 0,-1-1,0 1,1-1,-1 0,0 1,1-1,-1 0,0 0,1 0,-1 0,0 0,1 0,-1 0,0 0,1-1,-1 1,0 0,1-1,-1 1,0-1,0 1,1-1,-1 0,0 0,0 1,0-1,0 0,0 0,0 0,0 0,0 0,0 0,-1-1,1 1,0-2,2-3,0 0,0 0,-1 0,0-1,-1 1,1-1,-1 1,0-12,-4-57,2 58,-1 1,2-1,3-30,1 29</inkml:trace>
  <inkml:trace contextRef="#ctx0" brushRef="#br0" timeOffset="21234.48">7039 443,'1'1,"1"-1,-1 1,1-1,-1 1,1-1,-1 1,0 0,0 0,1 0,-1 0,0 0,0 0,0 0,0 0,0 0,0 0,0 1,0-1,-1 0,1 1,0-1,-1 0,1 3,13 38,-13-37,6 25,-6-20,1-1,1 1,0-1,0 0,7 13,-9-20,1 1,0 0,0-1,0 1,1-1,-1 1,1-1,-1 0,1 0,0 0,0-1,0 1,0-1,0 1,0-1,0 0,0 0,1 0,-1-1,4 1,-2 0,0-1,0 0,0 0,0 0,0 0,0-1,0 0,0 0,0 0,0-1,0 1,0-1,-1-1,1 1,-1-1,1 1,-1-1,0 0,0-1,0 1,-1-1,1 1,-1-1,0 0,0-1,0 1,-1 0,1-1,1-5,3-14</inkml:trace>
  <inkml:trace contextRef="#ctx0" brushRef="#br0" timeOffset="23805.66">7462 639,'-2'7,"0"0,0 0,0-1,-1 1,0-1,-1 0,1 0,-1 0,-6 6,8-8,-12 13,0-1,0-1,-24 19,-6 5,28-24,-1-1,-1-1,-22 12,23-15,0 1,1 1,1 0,-21 20,-5 16,-55 83,90-120,0 0,1 0,0 1,0-1,1 1,1 0,0 1,1-1,-1 15,0 16,6 59,0-22,-3-43,2 0,1 0,2 0,1 0,13 38,-9-37,-1 1,-2 1,4 68,-4-18,3 62,-11 1440,2-1582,0 0,1 0,0-1,0 1,6 14,-3-11,-1 0,3 17,-1 39,2 16,-2-19,-4-28,-1-35,-1 0,1-1,0 1,0 0,0-1,0 1,0-1,0 1,1-1,-1 0,1 1,0-1,-1 0,5 3,33 24,-22-17,118 75,-120-77</inkml:trace>
  <inkml:trace contextRef="#ctx0" brushRef="#br0" timeOffset="25627.87">5610 776,'6'6,"5"5,6 1,7-2,2 0,0-1,-2 0,-2 3,5-2,-3-5,-2-13,-2-7,-2-8,0 1,-1-3,4 0,-3 5</inkml:trace>
  <inkml:trace contextRef="#ctx0" brushRef="#br0" timeOffset="27128.87">5503 882,'-3'0,"-7"0,-8-6,-7-13,-1-8,-1-1,5 0,7 3,5 5</inkml:trace>
  <inkml:trace contextRef="#ctx0" brushRef="#br0" timeOffset="28379.64">5769 1112,'3'0,"4"0,3 0,4-6,2-5,-1 0</inkml:trace>
  <inkml:trace contextRef="#ctx0" brushRef="#br0" timeOffset="38876.06">371 631,'3'1,"0"-1,0 1,0 0,0 0,-1 0,1 0,0 0,0 1,-1-1,1 1,-1 0,1-1,-1 1,0 0,0 1,0-1,0 0,0 1,0-1,-1 1,3 4,4 8,-1 0,9 26,-12-32,18 52,29 83,-46-121,0 0,-2 0,-1 0,-1 1,-3 45,1 36,1-101,1 0,-1 0,0 0,1 0,0 0,0 0,0 0,1 0,-1-1,1 1,0 0,0-1,0 0,0 1,1-1,0 0,-1 0,1 0,0 0,0-1,1 1,-1-1,0 0,1 0,-1 0,1 0,0-1,7 3,-9-4,4 2,0-1,0 1,0-2,0 1,0-1,8 0,-13 0,1-1,0 1,0-1,-1 1,1-1,-1 0,1 1,-1-1,1 0,-1 0,1 0,-1 0,0-1,0 1,1 0,-1 0,0-1,0 1,0-1,0 1,-1-1,1 1,0-1,-1 0,1 1,0-4,5-22,-2 0,2-45,-4 36,1-34,-4 53,1 0,1 0,0 0,2 1,0-1,0 1,2-1,10-25,55-84,-62 108,0 0,-2-1,0 1,5-28,3-9,-7 24,-1-1,-2-1,-1 1,-2-58,5-46,-6 132,1 0,0 0,-1 0,2 0,-1 1,0-1,1 0,0 1,0-1,0 1,0-1,0 1,5-5,-6 7,0 0,1 0,-1 1,0-1,0 0,0 1,0-1,1 1,-1-1,0 1,1-1,-1 1,0 0,1 0,-1 0,0-1,3 2,-2-1,0 1,0-1,0 1,0 0,0 0,0 0,0 0,0 0,0 0,-1 0,1 1,0-1,-1 1,2 1,2 2,-2 1,1 0,0 0,-1 0,4 12,-5-13,0-1,0 1,0-1,0 1,0-1,1 0,0 0,0 0,0 0,1 0,5 5,-8-9,-1 0,0 0,0 0,1 1,-1-1,0 0,1 0,-1 0,0 0,0 0,1 0,-1 0,0 0,1 0,-1 0,0 0,1 0,-1 0,0 0,0 0,1 0,-1 0,0 0,1 0,-1-1,0 1,0 0,1 0,-1 0,0 0,0-1,1 1,-1 0,0 0,0 0,0-1,0 1,1 0,-1-1,0 1,0 0,0 0,0-1,0 1,0-1,3-13,-2 13,0-13</inkml:trace>
  <inkml:trace contextRef="#ctx0" brushRef="#br0" timeOffset="41375.43">1218 226,'-1'6,"0"0,-1-1,0 1,0-1,0 1,0-1,-1 0,0 0,-4 5,-6 12,-7 25,14-31,-1 0,-1 0,-11 17,11-23,1 0,1 1,0 0,0 0,1 0,0 1,1-1,0 1,1 0,0 1,1-1,1 0,0 1,0-1,2 15,0-24,-1-1,1 1,-1 0,1-1,0 1,0-1,0 1,0-1,1 1,-1-1,1 0,-1 1,1-1,0 0,0 0,0 0,0 0,0-1,0 1,4 2,-4-4,0 1,-1-1,1 1,0-1,0 1,0-1,0 0,0 0,-1 0,1 0,0 0,0 0,0-1,0 1,0-1,-1 1,1-1,0 0,0 1,-1-1,1 0,0 0,-1 0,1-1,-1 1,0 0,1 0,-1-1,0 1,2-2,17-25,19-31,-3 2,-30 47,0 0,-1 0,5-14,-6 15,-1 1,1-1,1 1,-1 0,1 0,7-8,21-19,-17 19</inkml:trace>
  <inkml:trace contextRef="#ctx0" brushRef="#br0" timeOffset="43221.86">1 634,'25'22,"1"0,1-3,35 21,-21-14,-31-19,-5-4,0 1,1-1,-1 1,1-2,8 5,-13-7,0 0,0 0,0 1,0-1,0 0,0 0,0 0,0 0,0 0,0 0,0-1,0 1,0 0,0 0,0-1,0 1,0 0,0-1,0 1,0-1,0 0,-1 1,1-1,0 1,0-1,-1 0,1 0,0 0,-1 1,1-1,-1 0,1 0,-1 0,1 0,-1 0,0 0,1 0,-1 0,0 0,0-1,4-19,-2 1,0-1,-2 0,0 1,-4-26,1-16,3 47</inkml:trace>
  <inkml:trace contextRef="#ctx0" brushRef="#br0" timeOffset="45877.35">1624 1091,'0'2,"1"0,-1-1,1 1,-1 0,1-1,0 1,0-1,-1 1,1-1,0 0,0 1,1-1,-1 0,2 2,22 18,-18-15,3 1,0 0,0-1,1 0,0-1,0 0,0-1,0 0,13 2,-22-5,0-1,0 0,-1 1,1-1,0 0,0 0,0 0,-1-1,1 1,0 0,0-1,0 1,-1-1,1 1,0-1,-1 0,1 0,-1 0,1 0,-1 0,1 0,-1 0,0 0,1-1,-1 1,0-1,0 1,0-1,0 1,0-1,-1 1,1-1,0 0,-1 1,1-1,0-3,2-7,-1 0,0 0,-1-1,0-14,-1 24,-2-203,0 56,2 133</inkml:trace>
  <inkml:trace contextRef="#ctx0" brushRef="#br0" timeOffset="47282.62">1906 739,'2'2,"1"0,-1 0,1 0,-1 0,0 0,0 0,0 1,0-1,0 1,0 0,-1-1,1 1,-1 0,0 0,0 0,0 0,0 0,-1 0,1 4,1 9,0 0,-2 25,-1-24,0 33,0-22,1 0,1 0,6 40,-5-60,0 0,0 1,1-2,0 1,0 0,1-1,0 1,0-1,0 0,1-1,1 1,-1-1,1 0,0 0,0 0,9 5,56 42,-55-42</inkml:trace>
  <inkml:trace contextRef="#ctx0" brushRef="#br0" timeOffset="49259.71">1677 1343,'64'-1,"-32"-1,0 2,61 7,-82-4,-1 0,0 0,0 1,0 0,0 1,-1 0,16 12,56 51,-62-51</inkml:trace>
  <inkml:trace contextRef="#ctx0" brushRef="#br0" timeOffset="51024.17">2788 811,'0'21,"1"0,5 31,-6-46,2-1,-1 0,0 0,1 1,0-1,0-1,1 1,-1 0,1 0,0-1,0 0,1 1,-1-1,1-1,4 5,-6-6,0-1,0 1,0-1,0 0,1 0,-1 0,0 0,0 0,1 0,-1 0,1-1,-1 0,0 1,1-1,-1 0,1 0,-1 0,1 0,-1-1,1 1,-1-1,0 1,1-1,-1 0,0 0,1 0,-1 0,0 0,0-1,0 1,0 0,0-1,2-3,2 0,-2-1,1 0,-1-1,0 1,0-1,-1 1,1-1,-2 0,4-13,19-71,-18 62</inkml:trace>
  <inkml:trace contextRef="#ctx0" brushRef="#br0" timeOffset="52946.95">2576 723,'-1'0,"1"1,-1-1,1 0,-1 0,1 1,-1-1,1 0,-1 1,1-1,-1 0,1 1,-1-1,1 1,0-1,-1 1,1-1,0 1,-1-1,1 1,0-1,0 1,-1-1,1 1,0 0,0-1,0 1,0-1,0 1,0 0,0 0,0 20,6 8,2 1,1-1,2-1,14 30,64 104,-89-161,13 26,-12-26,-1 0,0 0,0-1,0 1,1 0,-1 0,0 0,0-1,0 1,0 0,-1 0,1-1,0 1,0 0,0 0,-1 0,1-1,0 1,-1 0,1-1,0 1,-1 0,1-1,-1 1,1-1,-1 1,1 0,-1-1,0 1,1-1,-1 0,0 1,1-1,-2 1,-8 2</inkml:trace>
  <inkml:trace contextRef="#ctx0" brushRef="#br0" timeOffset="54508.15">2735 1256,'0'6,"0"-1,0-4,3-6,4-4,3-2,1 0,1-3,-1-2,0 0,1-1,2 2,2 4,0 3,7 1,0 2</inkml:trace>
  <inkml:trace contextRef="#ctx0" brushRef="#br0" timeOffset="-153543.42">4252 638,'17'39,"17"57,-6-17,-11-34,-2 1,-2 1,11 70,-15-20,-6 172,-5-137,3-106,-2 1,0 0,-2-1,-1 0,-9 34,4-31,2 1,1 1,1-1,2 1,0 36,6-6,4-1,26 116,-17-110,-5-25,8 64,-16-80,-2-4,1 0,1 0,1-1,1 1,1-1,10 25,-13-38,0 1,0 0,-1 0,0 0,-1 0,2 15,-4 52,0-41,2 4,-2 0,-2 0,-1 0,-3-1,-10 40,16-75,1-1,0 1,-1-1,1 1,-1-1,1 0,-1 1,0-1,0 0,0 0,1 1,-1-1,0 0,-3 2,4-3,0 0,-1 0,1 0,-1-1,1 1,0 0,-1 0,1 0,-1 0,1 0,0-1,-1 1,1 0,0 0,-1 0,1-1,0 1,-1 0,1-1,0 1,0 0,-1-1,1 1,0 0,0-1,0 1,-1 0,1-1,0 1,0-1,0 1,0-1,-3-7,0-1,1 0,-1-16,-5-63,4 1,5-1,3 0,24-139,49-232,-68 386</inkml:trace>
  <inkml:trace contextRef="#ctx0" brushRef="#br0" timeOffset="-152215.62">4569 532,'-4'11,"1"0,0 1,1-1,0 0,0 1,2-1,-1 1,2 12,-1 5,-3 466,4-288,8-10,0-19,-10-66,3 87,0-180,2 0,0 0,1-1,0 1,16 32,52 82,-38-76,-12-16,-9-19,-1 0,-1 1,-1 1,-1 0,-1 0,7 30,-11-19,-2 0,-2 57,-1-49,5 46,1-4,3 18,-7-89,1-1,0 0,1 0,1 0,9 19,-13-30,-1-1,1 0,0 1,-1-1,1 0,0 1,0-1,0 0,-1 0,1 0,1 0,-1 0,0 0,0 0,0 0,0-1,1 1,-1 0,0-1,3 2,-3-2,0-1,0 1,0 0,-1-1,1 1,0 0,0-1,0 1,0-1,-1 0,1 1,0-1,0 0,-1 1,1-1,0 0,-1 0,1 1,-1-1,1 0,-1 0,1-1,3-8,0-1,-1 1,0-1,2-15,2-42,-1-87,-5 138,-1-64</inkml:trace>
  <inkml:trace contextRef="#ctx0" brushRef="#br0" timeOffset="-150809.7">3987 409,'50'35,"-1"1,72 71,-4-4,-103-96,-14-8,0 1,1 0,-1 0,0 0,0 0,1 0,-1-1,0 1,0 0,1 0,-1 0,0-1,0 1,0 0,0 0,1-1,-1 1,0 0,0 0,0-1,0 1,0 0,0 0,0-1,0 1,0 0,0-1,0 1,0 0,-4-27,-54-154,21 75,33 94,1 1,1 0,-1 0,2-1,-1 0,2-14,0 20,1 0,-1 0,2 0,-1 0,1 1,0-1,0 0,0 0,1 1,0 0,0-1,0 1,8-8,27-27,75-59,-75 68,-10 8</inkml:trace>
</inkml:ink>
</file>

<file path=word/ink/ink84.xml><?xml version="1.0" encoding="utf-8"?>
<inkml:ink xmlns:inkml="http://www.w3.org/2003/InkML">
  <inkml:definitions>
    <inkml:context xml:id="ctx0">
      <inkml:inkSource xml:id="inkSrc0">
        <inkml:traceFormat>
          <inkml:channel name="X" type="integer" min="-2.14748E9" max="2.14748E9" units="cm"/>
          <inkml:channel name="Y" type="integer" min="-2.14748E9" max="2.14748E9" units="cm"/>
        </inkml:traceFormat>
        <inkml:channelProperties>
          <inkml:channelProperty channel="X" name="resolution" value="1000" units="1/cm"/>
          <inkml:channelProperty channel="Y" name="resolution" value="1000" units="1/cm"/>
        </inkml:channelProperties>
      </inkml:inkSource>
      <inkml:timestamp xml:id="ts0" timeString="2021-09-07T00:52:09.420"/>
    </inkml:context>
    <inkml:brush xml:id="br0">
      <inkml:brushProperty name="width" value="0.05" units="cm"/>
      <inkml:brushProperty name="height" value="0.05" units="cm"/>
      <inkml:brushProperty name="color" value="#F6630D"/>
      <inkml:brushProperty name="ignorePressure" value="1"/>
    </inkml:brush>
  </inkml:definitions>
  <inkml:trace contextRef="#ctx0" brushRef="#br0">89 550,'19'22,"-2"1,0 0,-1 1,-2 1,13 29,-2 1,28 98,-33-90,-9-29,62 208,-64-200,-1 0,-3 0,2 83,-8-86,1-10,-5 42,4-62,-1 1,0-1,-1 0,0 0,0 0,-1 0,-1-1,-6 12,2-8,1 0,1 0,0 0,1 1,0 0,1 0,0 0,1 1,-2 14,2 15,1 0,2 0,3 0,1 0,2-1,13 53,-10-56,-1 0,-2 0,0 66,-6-90,0 1,-1-1,0 0,-1 0,-1 0,-1-1,0 1,0-1,-2 0,0-1,0 1,-15 18,9-17,-12 15,24-28,-1-1,1 1,0 0,0 0,0 0,0 0,0 0,1 0,-1 0,0 1,1-1,-1 3,1-5,0 1,0-1,0 1,0-1,1 0,-1 1,0-1,0 1,0-1,0 0,0 1,1-1,-1 1,0-1,0 0,1 1,-1-1,0 0,0 1,1-1,-1 0,0 0,1 1,-1-1,1 0,-1 0,0 0,1 1,-1-1,1 0,-1 0,0 0,1 0,-1 0,1 0,-1 0,1 0,-1 0,0 0,1 0,-1 0,1 0,19-9,-14 4,0-1,0 0,0 0,-1-1,0 1,0-1,4-9,24-53,-29 60,26-65</inkml:trace>
  <inkml:trace contextRef="#ctx0" brushRef="#br0" timeOffset="1374.72">724 21,'0'1051,"-9"-850,-1-3,11 358,1-527,1 0,1-1,1 1,2-1,20 55,-18-51,-1 1,5 52,-8-45,32 128,-33-146,-4-15,-3-9,-8-14,-13-32,-3-12</inkml:trace>
  <inkml:trace contextRef="#ctx0" brushRef="#br0" timeOffset="2265.09">1 0,'1'1,"0"-1,1 0,-1 1,0-1,0 1,0-1,0 1,1 0,-1-1,0 1,0 0,0 0,0 0,-1 0,3 2,3 3,31 30,-1 3,-1 0,-3 3,30 48,-14-8,53 122,-98-197,4 9,1 0,10 17,-17-32,-1-1,0 1,0-1,0 1,1-1,-1 1,0-1,0 1,1-1,-1 0,0 1,1-1,-1 0,1 1,-1-1,0 0,1 1,-1-1,1 0,-1 0,1 0,-1 1,1-1,-1 0,1 0,-1 0,1 0,-1 0,1 0,-1 0,1 0,-1 0,1 0,-1 0,1 0,-1 0,1-1,0 0,0 0,0 0,0-1,0 1,0 0,-1-1,1 1,0-1,-1 1,1-1,0-3,4-45,-5 50,1-88,4-44,-2 106</inkml:trace>
</inkml:ink>
</file>

<file path=word/ink/ink85.xml><?xml version="1.0" encoding="utf-8"?>
<inkml:ink xmlns:inkml="http://www.w3.org/2003/InkML">
  <inkml:definitions>
    <inkml:context xml:id="ctx0">
      <inkml:inkSource xml:id="inkSrc0">
        <inkml:traceFormat>
          <inkml:channel name="X" type="integer" min="-2.14748E9" max="2.14748E9" units="cm"/>
          <inkml:channel name="Y" type="integer" min="-2.14748E9" max="2.14748E9" units="cm"/>
        </inkml:traceFormat>
        <inkml:channelProperties>
          <inkml:channelProperty channel="X" name="resolution" value="1000" units="1/cm"/>
          <inkml:channelProperty channel="Y" name="resolution" value="1000" units="1/cm"/>
        </inkml:channelProperties>
      </inkml:inkSource>
      <inkml:timestamp xml:id="ts0" timeString="2021-09-07T00:54:22.409"/>
    </inkml:context>
    <inkml:brush xml:id="br0">
      <inkml:brushProperty name="width" value="0.025" units="cm"/>
      <inkml:brushProperty name="height" value="0.025" units="cm"/>
      <inkml:brushProperty name="color" value="#E71224"/>
      <inkml:brushProperty name="ignorePressure" value="1"/>
    </inkml:brush>
  </inkml:definitions>
  <inkml:trace contextRef="#ctx0" brushRef="#br0">76 510,'121'-9,"-22"1,33-5,-80 7,3-2,-32 4,42-1,-17 6,-33 1,0-1,0-1,0-1,0 0,18-4,-22 1</inkml:trace>
  <inkml:trace contextRef="#ctx0" brushRef="#br0" timeOffset="1671.43">288 298,'-1'4,"0"-1,-1 1,1-1,-1 1,1-1,-1 0,0 0,-1 0,1 0,0 0,-1-1,-3 4,-1 1,-11 11,-1-2,-1 0,0-1,-43 23,-17 13,79-50,-24 21,24-22,1 1,-1 0,0-1,1 1,-1 0,1-1,0 1,-1 0,1-1,-1 1,1 0,0 0,0-1,0 1,-1 0,1 0,0 0,0-1,0 1,0 0,0 0,0 0,0 0,1-1,-1 1,0 0,0 0,1-1,-1 1,0 0,1 0,-1-1,1 1,-1 0,1-1,0 2,6 3,-1 1,2-1,-1-1,0 1,1-1,0-1,11 4,60 14,-16-6,51 11,-92-22,2 1</inkml:trace>
  <inkml:trace contextRef="#ctx0" brushRef="#br0" timeOffset="21625.18">889 352,'-1'1,"1"-1,-1 0,0 0,0 1,1-1,-1 0,0 1,1-1,-1 1,1-1,-1 1,1-1,-1 1,0 0,1-1,0 1,-1-1,1 1,-1 0,1 0,0-1,0 1,-1 0,1-1,0 1,0 0,0 0,0 0,0-1,0 1,0 1,0 26,0-27,24 169,-16-123,-3-18,1 0,16 49,-21-76,0 1,0-1,0 1,0-1,1 0,-1 0,0 0,1 1,0-1,0-1,-1 1,1 0,0 0,0-1,0 1,1-1,-1 1,0-1,1 0,-1 0,0 0,1 0,-1-1,1 1,0-1,-1 1,1-1,-1 0,1 0,0 0,-1 0,1-1,-1 1,1-1,-1 1,5-2,-1-1,0 1,0-1,-1 0,1-1,-1 1,1-1,-1 0,0 0,0-1,-1 0,0 1,1-2,4-8,2-6,-1-1,-1-1,0 1,-2-1,-1-1,6-41,-6 13,-3-102,-5 273,1 47,3-138,1-1,1 1,13 49,-15-73,-2-3,1 1,0 0,0 0,0 0,0-1,0 1,1 0,-1-1,1 1,0-1,0 0,2 3,1-4</inkml:trace>
  <inkml:trace contextRef="#ctx0" brushRef="#br0" timeOffset="24187.31">1258 298,'2'2,"0"-1,0 1,0-1,0 1,-1 0,1 0,-1-1,1 1,-1 1,0-1,1 0,-1 0,0 0,-1 0,1 1,1 3,6 45,-6-30,13 52,-8-46,-1 0,2 47,-9-17,0-38,0 0,4 30,7-78,-6-8,-2-51,0 1,-1 83,0-1,0 1,0-1,0 1,1 0,0-1,0 1,0 0,0 0,1 1,-1-1,1 0,0 1,0-1,1 1,5-5,-7 7,-1 0,1 0,0 0,-1 0,1 0,0 0,0 0,-1 1,1-1,0 1,0-1,0 1,0 0,0-1,0 1,0 0,0 0,0 1,0-1,-1 0,1 1,0-1,0 1,0-1,0 1,-1 0,1 0,0 0,0 0,-1 0,1 0,-1 1,1-1,-1 0,0 1,0-1,1 1,-1-1,0 1,1 2,1 2,0 1,0 0,-1 0,0 0,0 1,-1-1,1 10,4 17,2-2,-6-18,1 0,1 0,0-1,0 0,2 0,0 0,11 19,-16-31,-1-1,0 1,1-1,-1 1,0-1,1 0,-1 1,0-1,1 0,-1 1,1-1,-1 0,1 0,-1 1,1-1,-1 0,1 0,-1 0,1 0,-1 1,1-1,0-2</inkml:trace>
  <inkml:trace contextRef="#ctx0" brushRef="#br0" timeOffset="37115.15">1929 388,'0'1,"0"0,-1-1,1 1,0 0,-1 0,1-1,0 1,-1-1,1 1,-1 0,1-1,-1 1,1-1,-1 1,0-1,1 1,-1-1,0 0,1 1,-1-1,0 0,1 1,-1-1,0 0,-1 0,-24 6,16-4,-51 9,47-10,-1 1,1 1,0 0,-26 10,36-11,0 0,1 0,-1 0,1 1,-1-1,1 1,0 0,0 0,0 0,0 1,1-1,-1 1,1-1,0 1,0 0,0 0,1 0,-1 0,1 0,0 0,-1 5,1-5,0 0,0 1,0-1,1 0,0 1,0-1,0 1,0-1,0 1,1-1,0 1,0-1,0 0,1 0,-1 1,1-1,0 0,0 0,1-1,-1 1,1 0,0-1,0 1,0-1,0 0,0 0,8 5,17 13,-13-9,1 0,1-1,21 11,-34-20,-1 0,1 0,0-1,0 0,1 1,-1-1,0-1,0 1,1-1,-1 1,0-1,0-1,1 1,-1 0,0-1,0 0,0 0,1 0,-1-1,5-2,-2-1,0-1,0-1,-1 1,0-1,0 0,-1 0,0-1,5-8,-3 4,-3 5,0 0,-1 0,0 0,0-1,-1 1,0-1,0 0,-1 0,1-10,-1-12,-3-35,0 19,1 23,0-21,1-1,11-77,-5 56,-5 51,0 49,-3 53,6 157,4-192,24 89,-9-47,1 0,-18-71</inkml:trace>
  <inkml:trace contextRef="#ctx0" brushRef="#br0" timeOffset="38887.42">2141 563,'63'1,"66"-2,-125 1,-1-1,0 1,0-1,1 0,-1 1,0-1,0-1,0 1,0 0,0-1,0 0,-1 1,1-1,0 0,-1-1,1 1,-1 0,0-1,0 1,0-1,0 0,0 1,-1-1,1 0,-1 0,1 0,-1 0,0-1,1-5,-2 4,1-1,0 0,-1 0,0 1,0-1,-1 0,0 0,0 1,0-1,-1 1,1-1,-2 1,1-1,0 1,-1 0,-5-7,4 6,0 1,-1-1,1 1,-1 1,0-1,-1 1,1 0,-1 0,0 0,0 1,0 0,0 0,0 0,-1 1,1 0,-1 0,0 1,0 0,1 0,-1 1,0-1,0 2,-13 1,17-2,0 1,0 1,0-1,0 0,1 1,-1-1,0 1,1 0,-1 0,1 0,0 0,0 0,0 0,0 1,0-1,0 1,1 0,-1-1,1 1,0 0,0 0,0 0,0 0,0 0,0 0,1 4,-3 10,2 0,0 0,3 27,-1-24,-1 12,0-16,0 0,1 1,1-1,6 24,-7-35,1-1,0 1,0-1,0 1,0-1,1 0,-1 0,1 0,0-1,1 1,-1-1,0 1,1-1,0 0,0-1,0 1,0-1,0 1,0-1,5 1,13 6,1-2,0 0,0-2,1-1,32 3,-40-7</inkml:trace>
  <inkml:trace contextRef="#ctx0" brushRef="#br0" timeOffset="40682.62">2475 372,'0'0,"0"0,0-1,0 1,0 0,0 0,0-1,0 1,0 0,0-1,1 1,-1 0,0 0,0-1,0 1,0 0,0 0,1-1,-1 1,0 0,0 0,0-1,1 1,-1 0,0 0,0 0,1 0,-1-1,0 1,0 0,1 0,-1 0,0 0,1 0,13 1,11 10,-21-8,0 0,0 0,-1 1,0-1,0 1,0-1,0 1,0 0,-1 0,1 1,-1-1,0 0,-1 1,1-1,-1 1,0-1,0 1,1 7,-1 10,0 1,-4 40,0-17,4-33,1 0,0 0,1 0,6 17,0 10,-21-127,7 56,-3-63,8 88,1 0,0 0,0 0,1 0,-1 0,1 0,1 1,-1-1,1 1,6-10,5-5,24-25,-9 11,-5 0,-18 24,0 1,1-1,0 1,1 1,0-1,15-11,-13 15</inkml:trace>
  <inkml:trace contextRef="#ctx0" brushRef="#br0" timeOffset="42767.06">3005 300,'0'-1,"0"-1,-1 1,1-1,0 1,-1 0,1-1,-1 1,0-1,0 1,1 0,-1 0,0-1,0 1,0 0,0 0,0 0,0 0,0 0,-1 0,1 0,0 1,-1-1,1 0,0 1,-1-1,1 1,-1-1,1 1,0 0,-3-1,-7-1,0 1,0 0,-12 0,13 1,2 0,1 0,0 0,-1 0,1 1,-1 1,1-1,0 1,-10 3,14-3,0 0,0 0,0-1,0 2,0-1,1 0,-1 0,1 1,-1 0,1-1,0 1,0 0,1 0,-1 0,0 0,1 0,0 1,0-1,0 0,-1 4,1-1,0-1,0 0,1 0,0 0,0 0,0 1,0-1,1 0,0 0,0 0,1 0,-1 0,1 0,0 0,0 0,1-1,-1 1,1-1,0 0,0 1,1-1,-1-1,1 1,0 0,0-1,0 0,0 0,0 0,1-1,0 1,-1-1,1 0,0 0,0-1,0 1,0-1,0 0,10 0,3-1,-1 0,0 1,0 0,30 7,-41-7,0 1,0 0,0 0,0 0,-1 1,1 0,-1 0,7 5,-10-6,1 1,-1-1,0 1,0 0,0-1,0 1,-1 0,1 0,-1 0,0 0,0 1,0-1,0 0,0 0,-1 1,1-1,-1 4,0 1,1-1,-1 1,-1 0,0 0,0-1,0 1,-1-1,0 1,-1-1,1 1,-1-1,-5 8,5-11,0 1,-1-1,1 0,-1 1,0-2,-1 1,1 0,0-1,-1 0,0 0,0 0,0-1,0 1,0-1,-1 0,1-1,-9 2,-17 1,1-2,-1-1,-44-5,52 3,8 1,-1-1,1-1,0 0,0-1,0-1,0-1,-19-7,20 3</inkml:trace>
  <inkml:trace contextRef="#ctx0" brushRef="#br0" timeOffset="44070.58">3198 0,'1'0,"-1"1,1-1,0 0,-1 0,1 1,0-1,-1 0,1 1,0-1,-1 1,1-1,-1 1,1-1,-1 1,1-1,-1 1,0 0,1-1,-1 1,0-1,1 1,-1 0,0-1,0 1,1 0,-1-1,0 1,0 1,3 23,-3-21,1 197,1 13,29-5,-30-204,0 0,0 0,1 0,0 0,0 0,0 0,0 0,1-1,-1 1,1-1,0 1,5 3,-4-5,-1 0,1 0,0-1,0 1,0-1,1 0,-1-1,0 1,1-1,-1 0,1 0,-1 0,1 0,5-1,-4 1,-3-1,0 1,1-1,-1 0,0 0,0 0,0 0,0-1,1 1,-1-1,0 0,0 1,0-2,4-1,2-5</inkml:trace>
  <inkml:trace contextRef="#ctx0" brushRef="#br0" timeOffset="44757.81">3076 351,'6'0,"5"0,4 0,4 0,4 0,-1 0,0 0,-1 0,-1 0,-2 0,4 0,-1 0,1 0,-2 0,-3 0</inkml:trace>
  <inkml:trace contextRef="#ctx0" brushRef="#br0" timeOffset="46795.3">3639 300,'-2'0,"0"-1,0 1,1-1,-1 0,0 0,0 0,1 0,-1 0,1 0,-2-2,-12-7,7 7,1 0,-1 1,0 0,1 0,-1 1,0 0,0 0,0 1,0 0,0 1,0-1,0 1,0 1,-14 4,17-4,1 0,-1 0,0 0,1 1,-1 0,1 0,0 0,0 1,0-1,0 1,1 0,-1 0,1 0,0 1,1-1,-1 1,1 0,-1-1,2 1,-1 0,0 0,1 1,-1 6,-1 22,1 0,1 0,6 37,-5-64,1-1,0 0,1 1,-1-1,1 0,1 0,-1 0,1 0,0 0,0-1,1 1,5 6,-3-5,1 0,0 0,1-1,0 1,0-2,0 1,14 6,-7-5,1-1,-1 0,1-2,0 1,0-2,1 0,-1-1,1-1,24-1,-37 0,0-1,0 1,0-1,-1 0,1 0,0-1,0 1,-1-1,1 0,-1 0,1 0,-1 0,0-1,0 1,0-1,0 0,0 0,0 0,-1 0,0 0,1-1,-1 1,-1-1,1 1,0-1,-1 0,0 0,2-6,1-11,-1 1,0-1,-2 0,-1-28,0 29,0 14,1-9,-1 0,-1-1,0 1,-1 0,0 0,-2 0,-5-18,8 31,-2-7,-1 0,0 0,-1 1,-7-12,10 18,0-1,0 1,-1-1,0 1,1 0,-1 0,0 0,0 0,0 0,0 1,0 0,0-1,-1 1,1 0,-6-1,-43-2,27 5</inkml:trace>
  <inkml:trace contextRef="#ctx0" brushRef="#br0" timeOffset="48448.93">3868 352,'3'0,"0"0,-1 0,1 0,0 1,-1-1,1 0,0 1,-1 0,1 0,-1 0,1 0,-1 0,1 0,-1 1,0-1,0 1,0-1,0 1,0 0,0 0,0 0,0 0,-1 0,1 0,-1 1,1-1,1 5,0 3,0 1,-1 0,0 0,-1 0,0 18,2 15,1-24,-1 0,-2 0,0 0,-1 1,0-1,-2 0,-5 26,5-42,0-6,-1-18,1-28,1-22,4-116,-3 181,2 0,-1-1,0 1,1 0,0 0,1 0,-1 0,1 0,0 1,0-1,0 1,0-1,1 1,0 0,0 1,0-1,0 1,1 0,-1 0,1 0,0 0,0 1,5-2,1 2,-3 4</inkml:trace>
  <inkml:trace contextRef="#ctx0" brushRef="#br0" timeOffset="49983.83">4064 317,'57'2,"-27"-1,1-1,31-4,-61 4,1 0,-1 0,0 0,1 0,-1-1,0 1,0 0,1-1,-1 1,0-1,0 1,0-1,1 0,-1 1,0-1,0 0,0 0,0 0,0 0,-1 0,1 0,0 0,0 0,-1 0,1 0,0-1,-1 1,0 0,1-2,-1 2,0-1,0 1,-1 0,1 0,0-1,-1 1,0 0,1 0,-1 0,1 0,-1 0,0 0,0 0,0 0,0 0,0 0,0 0,0 0,0 1,0-1,0 0,0 1,0-1,0 1,-1-1,1 1,0 0,0-1,-1 1,-1 0,-6-2,-1 0,0 0,0 1,1 1,-1 0,0 0,0 1,-14 3,21-4,-1 1,1 0,0 0,0 1,0-1,-1 0,1 1,0 0,1 0,-1 0,0 0,1 0,-1 1,1-1,-1 1,1-1,0 1,0 0,1 0,-1 0,0 0,1 0,0 0,0 1,0-1,0 0,0 5,-2 23,2 0,3 39,1-12,-3-51,0 0,0 0,1 0,0-1,0 1,1 0,0 0,0-1,1 1,-1-1,2 0,-1 0,1 0,-1 0,1-1,1 1,-1-1,1 0,0 0,0-1,1 1,-1-1,1 0,0-1,0 0,0 1,1-2,-1 1,1-1,-1 0,11 2,4-2,35-1,-33-2</inkml:trace>
  <inkml:trace contextRef="#ctx0" brushRef="#br0" timeOffset="51821.13">4080 423,'3'0,"4"0,4 0,6 0,3 0,1-3,0-4,0-4,-1-3,-1-2,-7 2,-5 2</inkml:trace>
  <inkml:trace contextRef="#ctx0" brushRef="#br0" timeOffset="54237.67">4415 212,'0'30,"-1"-13,1 0,1 0,0-1,6 27,-6-38,1 0,0 0,0 0,0-1,0 1,1-1,0 1,0-1,0 0,0 0,1 0,0-1,-1 1,1-1,0 0,1 0,-1 0,1-1,6 4,-3-3,1 0,0-1,-1 0,1 0,0-1,0 0,0 0,0-1,0-1,0 1,0-1,0-1,11-3,-17 4,-1 0,1-1,-1 1,0-1,1 0,-1 1,0-1,0 0,-1 0,1-1,0 1,-1 0,1 0,-1-1,0 1,1-1,-1 0,-1 1,1-1,0 0,-1 1,1-1,-1-4,2-9,-1-1,-3-30,0 23,2-7,1 18,-1 0,-1 0,0 1,-3-14,3 25,1-1,0 1,0 0,-1 0,1 0,-1 0,1 0,-1 0,0 0,1 0,-1 0,0 0,-1-1,2 1,-1 1,1 0,-1 0,1 0,0-1,-1 1,1 0,-1 0,1 0,-1 0,1 0,0 0,-1 0,1 0,-1 0,1 0,-1 0,1 0,0 0,-1 1,1-1,-1 0,1 0,0 0,-1 1,-1 0,0 1,0 0,0 0,0 0,1 0,-1 0,1 0,-1 0,1 0,0 1,-1 2,-5 13,1 1,2-1,-1 1,2 0,-1 29,4 102,2-82,7 27,0 2,-9-79,1-9,-1-1,0 1,0 0,-1-1,-3 14,4-20,-1-1,1 1,-1 0,0 0,0-1,0 1,0-1,0 1,0 0,0-1,-1 0,1 1,0-1,-1 0,1 0,-1 0,0 0,1 0,-1 0,0 0,1 0,-1-1,0 1,0-1,0 1,0-1,1 0,-1 0,0 0,-4 0,-5-1,0-1,0 0,-11-4,-6-2</inkml:trace>
</inkml:ink>
</file>

<file path=word/ink/ink86.xml><?xml version="1.0" encoding="utf-8"?>
<inkml:ink xmlns:inkml="http://www.w3.org/2003/InkML">
  <inkml:definitions>
    <inkml:context xml:id="ctx0">
      <inkml:inkSource xml:id="inkSrc0">
        <inkml:traceFormat>
          <inkml:channel name="X" type="integer" min="-2.14748E9" max="2.14748E9" units="cm"/>
          <inkml:channel name="Y" type="integer" min="-2.14748E9" max="2.14748E9" units="cm"/>
        </inkml:traceFormat>
        <inkml:channelProperties>
          <inkml:channelProperty channel="X" name="resolution" value="1000" units="1/cm"/>
          <inkml:channelProperty channel="Y" name="resolution" value="1000" units="1/cm"/>
        </inkml:channelProperties>
      </inkml:inkSource>
      <inkml:timestamp xml:id="ts0" timeString="2021-09-07T00:51:57.373"/>
    </inkml:context>
    <inkml:brush xml:id="br0">
      <inkml:brushProperty name="width" value="0.05" units="cm"/>
      <inkml:brushProperty name="height" value="0.05" units="cm"/>
      <inkml:brushProperty name="color" value="#F6630D"/>
      <inkml:brushProperty name="ignorePressure" value="1"/>
    </inkml:brush>
  </inkml:definitions>
  <inkml:trace contextRef="#ctx0" brushRef="#br0">28 0,'0'3,"1"-1,0 0,0 1,-1-1,1 0,0 0,1 1,-1-1,2 2,3 6,9 20,-1 0,-2 1,-1 1,-1 0,-2 0,-2 0,0 1,-2 0,-1 37,-2 103,-3 131,-16-167,11-93,-4 72,10-62,-1-17,2 1,1-1,2 1,11 52,3-44,-13-38,0 0,-1 0,0 1,-1-1,3 18,-2 234,-5-133,2 460,0-581,-1-1,0 1,0 0,0-1,-1 1,0-1,0 1,0-1,0 0,-1 0,0 0,0 0,-6 6,-6 6,-1-1,-21 17,3-1,18-16</inkml:trace>
</inkml:ink>
</file>

<file path=word/ink/ink87.xml><?xml version="1.0" encoding="utf-8"?>
<inkml:ink xmlns:inkml="http://www.w3.org/2003/InkML">
  <inkml:definitions>
    <inkml:context xml:id="ctx0">
      <inkml:inkSource xml:id="inkSrc0">
        <inkml:traceFormat>
          <inkml:channel name="X" type="integer" min="-2.14748E9" max="2.14748E9" units="cm"/>
          <inkml:channel name="Y" type="integer" min="-2.14748E9" max="2.14748E9" units="cm"/>
        </inkml:traceFormat>
        <inkml:channelProperties>
          <inkml:channelProperty channel="X" name="resolution" value="1000" units="1/cm"/>
          <inkml:channelProperty channel="Y" name="resolution" value="1000" units="1/cm"/>
        </inkml:channelProperties>
      </inkml:inkSource>
      <inkml:timestamp xml:id="ts0" timeString="2021-09-07T00:48:37.932"/>
    </inkml:context>
    <inkml:brush xml:id="br0">
      <inkml:brushProperty name="width" value="0.05" units="cm"/>
      <inkml:brushProperty name="height" value="0.05" units="cm"/>
      <inkml:brushProperty name="color" value="#F6630D"/>
      <inkml:brushProperty name="ignorePressure" value="1"/>
    </inkml:brush>
  </inkml:definitions>
  <inkml:trace contextRef="#ctx0" brushRef="#br0">337 1,'-3'0,"1"0,0 0,-1 0,1 0,-1 0,1 1,-1-1,1 1,0-1,-1 1,1 0,0 0,-1 0,1 0,0 1,0-1,0 0,0 1,0-1,1 1,-1 0,0 0,1 0,-1 0,1 0,0 0,-1 0,1 0,0 0,0 1,0 3,-11 28,-9 52,-2 8,0-21,4 1,-15 116,28-134,-7 94,9-78,-17 86,17-135,2-6,-21 154,22-155,-1 0,-1 0,-1 0,0 0,-11 24,10-26,0 0,1 0,0 1,2 0,-2 19,2 79,-1 9,-9 345,14-303,-3-56,2 118,4-172,10 53,-10-89,0-1,14 32,-11-31,-1 1,7 25,21 150,-8-38,-26-149,6 32,2 1,27 72,-30-99,1-1,0 0,1 0,0-1,1 0,0 0,0-1,1 0,18 13,-26-22,0 0,-1 0,1 0,0-1,-1 1,1 0,0-1,0 1,0-1,2 0,14-2</inkml:trace>
</inkml:ink>
</file>

<file path=word/ink/ink88.xml><?xml version="1.0" encoding="utf-8"?>
<inkml:ink xmlns:inkml="http://www.w3.org/2003/InkML">
  <inkml:definitions>
    <inkml:context xml:id="ctx0">
      <inkml:inkSource xml:id="inkSrc0">
        <inkml:traceFormat>
          <inkml:channel name="X" type="integer" min="-2.14748E9" max="2.14748E9" units="cm"/>
          <inkml:channel name="Y" type="integer" min="-2.14748E9" max="2.14748E9" units="cm"/>
        </inkml:traceFormat>
        <inkml:channelProperties>
          <inkml:channelProperty channel="X" name="resolution" value="1000" units="1/cm"/>
          <inkml:channelProperty channel="Y" name="resolution" value="1000" units="1/cm"/>
        </inkml:channelProperties>
      </inkml:inkSource>
      <inkml:timestamp xml:id="ts0" timeString="2021-09-07T00:48:34.843"/>
    </inkml:context>
    <inkml:brush xml:id="br0">
      <inkml:brushProperty name="width" value="0.05" units="cm"/>
      <inkml:brushProperty name="height" value="0.05" units="cm"/>
      <inkml:brushProperty name="color" value="#F6630D"/>
      <inkml:brushProperty name="ignorePressure" value="1"/>
    </inkml:brush>
  </inkml:definitions>
  <inkml:trace contextRef="#ctx0" brushRef="#br0">18 0,'31'15,"-16"-8,-1 0,1 0,-2 2,25 18,-36-25,16 14,20 22,-33-32,0 1,0 0,0 1,-1-1,0 1,6 15,35 138,-30-100,-4-8,7 97,-1-9,-4-36,-4 1,-6 123,-1-195,1 0,10 45,4 42,-14 252,-5-195,2 232,-2-389,0 0,-1 0,-1 0,-2-1,-11 33,2-6,-17 31,2-2,-21 66,38-108,-2-1,-37 61,33-64,2 0,1 2,-17 48,-37 101,60-155,25-47,5-9</inkml:trace>
</inkml:ink>
</file>

<file path=word/ink/ink89.xml><?xml version="1.0" encoding="utf-8"?>
<inkml:ink xmlns:inkml="http://www.w3.org/2003/InkML">
  <inkml:definitions>
    <inkml:context xml:id="ctx0">
      <inkml:inkSource xml:id="inkSrc0">
        <inkml:traceFormat>
          <inkml:channel name="X" type="integer" min="-2.14748E9" max="2.14748E9" units="cm"/>
          <inkml:channel name="Y" type="integer" min="-2.14748E9" max="2.14748E9" units="cm"/>
        </inkml:traceFormat>
        <inkml:channelProperties>
          <inkml:channelProperty channel="X" name="resolution" value="1000" units="1/cm"/>
          <inkml:channelProperty channel="Y" name="resolution" value="1000" units="1/cm"/>
        </inkml:channelProperties>
      </inkml:inkSource>
      <inkml:timestamp xml:id="ts0" timeString="2021-09-07T00:53:58.610"/>
    </inkml:context>
    <inkml:brush xml:id="br0">
      <inkml:brushProperty name="width" value="0.2" units="cm"/>
      <inkml:brushProperty name="height" value="0.2" units="cm"/>
      <inkml:brushProperty name="color" value="#66CC00"/>
      <inkml:brushProperty name="ignorePressure" value="1"/>
    </inkml:brush>
  </inkml:definitions>
  <inkml:trace contextRef="#ctx0" brushRef="#br0">1 617</inkml:trace>
  <inkml:trace contextRef="#ctx0" brushRef="#br0" timeOffset="499.87">389 723</inkml:trace>
  <inkml:trace contextRef="#ctx0" brushRef="#br0" timeOffset="906.07">459 1058,'0'3,"0"4,-3 7,-1 1</inkml:trace>
  <inkml:trace contextRef="#ctx0" brushRef="#br0" timeOffset="1405.96">213 1658</inkml:trace>
  <inkml:trace contextRef="#ctx0" brushRef="#br0" timeOffset="1796.44">513 1709</inkml:trace>
  <inkml:trace contextRef="#ctx0" brushRef="#br0" timeOffset="2155.73">883 1498,'6'-6,"11"-22,2-8</inkml:trace>
  <inkml:trace contextRef="#ctx0" brushRef="#br0" timeOffset="2577.57">1306 494</inkml:trace>
  <inkml:trace contextRef="#ctx0" brushRef="#br0" timeOffset="2952.43">1412 0</inkml:trace>
  <inkml:trace contextRef="#ctx0" brushRef="#br0" timeOffset="3343.03">2154 106</inkml:trace>
  <inkml:trace contextRef="#ctx0" brushRef="#br0" timeOffset="3733.49">1960 794</inkml:trace>
  <inkml:trace contextRef="#ctx0" brushRef="#br0" timeOffset="4202.13">1924 1499</inkml:trace>
  <inkml:trace contextRef="#ctx0" brushRef="#br0" timeOffset="4623.91">2260 1501</inkml:trace>
  <inkml:trace contextRef="#ctx0" brushRef="#br0" timeOffset="4624.91">2418 1219,'6'0,"2"0</inkml:trace>
  <inkml:trace contextRef="#ctx0" brushRef="#br0" timeOffset="5030.11">2648 990</inkml:trace>
  <inkml:trace contextRef="#ctx0" brushRef="#br0" timeOffset="5031.11">2736 196</inkml:trace>
  <inkml:trace contextRef="#ctx0" brushRef="#br0" timeOffset="5608.11">3141 370</inkml:trace>
  <inkml:trace contextRef="#ctx0" brushRef="#br0" timeOffset="6141.28">2999 1023</inkml:trace>
  <inkml:trace contextRef="#ctx0" brushRef="#br0" timeOffset="6563.06">3193 741</inkml:trace>
  <inkml:trace contextRef="#ctx0" brushRef="#br0" timeOffset="6937.98">3336 617</inkml:trace>
</inkml:ink>
</file>

<file path=word/ink/ink9.xml><?xml version="1.0" encoding="utf-8"?>
<inkml:ink xmlns:inkml="http://www.w3.org/2003/InkML">
  <inkml:definitions>
    <inkml:context xml:id="ctx0">
      <inkml:inkSource xml:id="inkSrc0">
        <inkml:traceFormat>
          <inkml:channel name="X" type="integer" min="-2.14748E9" max="2.14748E9" units="cm"/>
          <inkml:channel name="Y" type="integer" min="-2.14748E9" max="2.14748E9" units="cm"/>
        </inkml:traceFormat>
        <inkml:channelProperties>
          <inkml:channelProperty channel="X" name="resolution" value="1000" units="1/cm"/>
          <inkml:channelProperty channel="Y" name="resolution" value="1000" units="1/cm"/>
        </inkml:channelProperties>
      </inkml:inkSource>
      <inkml:timestamp xml:id="ts0" timeString="2021-09-06T23:13:50.126"/>
    </inkml:context>
    <inkml:brush xml:id="br0">
      <inkml:brushProperty name="width" value="0.05" units="cm"/>
      <inkml:brushProperty name="height" value="0.05" units="cm"/>
      <inkml:brushProperty name="color" value="#00A0D7"/>
      <inkml:brushProperty name="ignorePressure" value="1"/>
    </inkml:brush>
  </inkml:definitions>
  <inkml:trace contextRef="#ctx0" brushRef="#br0">0 0,'0'9,"3"6,1 7,-1 11,0 6,0 6,-2-3,0-1,-1-3,0-4,0-5,6-4,2-7</inkml:trace>
</inkml:ink>
</file>

<file path=word/ink/ink90.xml><?xml version="1.0" encoding="utf-8"?>
<inkml:ink xmlns:inkml="http://www.w3.org/2003/InkML">
  <inkml:definitions>
    <inkml:context xml:id="ctx0">
      <inkml:inkSource xml:id="inkSrc0">
        <inkml:traceFormat>
          <inkml:channel name="X" type="integer" min="-2.14748E9" max="2.14748E9" units="cm"/>
          <inkml:channel name="Y" type="integer" min="-2.14748E9" max="2.14748E9" units="cm"/>
        </inkml:traceFormat>
        <inkml:channelProperties>
          <inkml:channelProperty channel="X" name="resolution" value="1000" units="1/cm"/>
          <inkml:channelProperty channel="Y" name="resolution" value="1000" units="1/cm"/>
        </inkml:channelProperties>
      </inkml:inkSource>
      <inkml:timestamp xml:id="ts0" timeString="2021-09-07T00:51:27.701"/>
    </inkml:context>
    <inkml:brush xml:id="br0">
      <inkml:brushProperty name="width" value="0.05" units="cm"/>
      <inkml:brushProperty name="height" value="0.05" units="cm"/>
      <inkml:brushProperty name="color" value="#66CC00"/>
      <inkml:brushProperty name="ignorePressure" value="1"/>
    </inkml:brush>
    <inkml:brush xml:id="br1">
      <inkml:brushProperty name="width" value="0.2" units="cm"/>
      <inkml:brushProperty name="height" value="0.2" units="cm"/>
      <inkml:brushProperty name="color" value="#66CC00"/>
      <inkml:brushProperty name="ignorePressure" value="1"/>
    </inkml:brush>
  </inkml:definitions>
  <inkml:trace contextRef="#ctx0" brushRef="#br0">7020 476,'6'0,"14"0,12 0,5 3,-2 1,-4 3,-4 0,-6-1</inkml:trace>
  <inkml:trace contextRef="#ctx0" brushRef="#br0" timeOffset="812.27">7390 512,'15'0,"20"0,13 0,7 0,4 0,-3 0,-7 0,-10 0,-8-3,-3-1,-4-3,4-3,-4-3,-2 1,-3 2,-3 3</inkml:trace>
  <inkml:trace contextRef="#ctx0" brushRef="#br0" timeOffset="-61044.48">2628 1464,'3'0,"16"0,10 0,7 0,6 0,5 0,10 0,0 0,-6 0,-8 0,-9 0,-7 0,-3 0,-1 0,-3 0,-1 0,-1 0,-3 0</inkml:trace>
  <inkml:trace contextRef="#ctx0" brushRef="#br0" timeOffset="-60560.16">3439 1464,'476'0,"-459"-1,1 0,-1-2,21-5,-21 4,16-3</inkml:trace>
  <inkml:trace contextRef="#ctx0" brushRef="#br0" timeOffset="-60075.95">4268 1429,'3'0,"7"0,17 0,6 0,2 0,-4 0,1 0,-4 0,0 0,-1 0,-3 0,1 0,8 0,1 0,4-3,2-4,-4-3,-7-1</inkml:trace>
  <inkml:trace contextRef="#ctx0" brushRef="#br0" timeOffset="-59622.94">4974 1323,'3'0,"4"0,4 0,2 0,3 0,5 3,1 1,0 0,-1-1,-3 0</inkml:trace>
  <inkml:trace contextRef="#ctx0" brushRef="#br0" timeOffset="-59091.75">5415 1341,'3'0,"7"0,4 0,1 0</inkml:trace>
  <inkml:trace contextRef="#ctx0" brushRef="#br0" timeOffset="-63217.63">282 1555,'3'0,"7"-3,4-1,4 0,1 1,-2-5,-2-1,1 0,-1 3,1 2,1 1,0 2,-3-3,0-3,-3 0</inkml:trace>
  <inkml:trace contextRef="#ctx0" brushRef="#br0" timeOffset="-62279.99">846 1466,'3'0,"7"6,5 3,2-2,6 0,6-3,15 2,10-1,15-1,5 2,-5 0,-7-1,-9-1,1-2,-7-1</inkml:trace>
  <inkml:trace contextRef="#ctx0" brushRef="#br0" timeOffset="-61590.83">1799 1517,'3'0,"7"0,4 0,4 0,4 0,2 0,-1 0,2 0,0 0,1 0,6-3,0-3,-2-5,-7 0</inkml:trace>
  <inkml:trace contextRef="#ctx0" brushRef="#br0" timeOffset="-24607.52">107 1623,'0'3,"0"10,0 9,0 7,0 1,0-2,3 1,1-4</inkml:trace>
  <inkml:trace contextRef="#ctx0" brushRef="#br0" timeOffset="-24060.79">158 2044,'0'12,"0"10,0 11,0 13,0 7,0-4,0-7,0-8,0-9</inkml:trace>
  <inkml:trace contextRef="#ctx0" brushRef="#br0" timeOffset="-23451.5">176 2487,'0'9,"0"18,0 5</inkml:trace>
  <inkml:trace contextRef="#ctx0" brushRef="#br0" timeOffset="-22812.51">317 2540,'3'0,"4"0,4 0,3 0,2 0,1 0,4 0,4 0,5 0,5 0,6 0,-1 0,-1 0,-5 0,-4 0,-2 0,-3 0,-5 0</inkml:trace>
  <inkml:trace contextRef="#ctx0" brushRef="#br0" timeOffset="-22218.91">1022 2522,'6'0,"11"0,5 0,3 0,-1 0,2 0,2 0,0 0,-2 0,-2 0,-3 0,-2 0,-3 0</inkml:trace>
  <inkml:trace contextRef="#ctx0" brushRef="#br0" timeOffset="-21781.51">1428 2522,'3'0,"7"0,5 0,2 0,3 0,-1 0,1 0,-1 0,-1 0,4-3,-3-1</inkml:trace>
  <inkml:trace contextRef="#ctx0" brushRef="#br0" timeOffset="-21222.19">1728 2487,'6'0,"5"0,6 0,4 0,4 0,-2 0</inkml:trace>
  <inkml:trace contextRef="#ctx0" brushRef="#br0" timeOffset="-20631.83">2204 2487,'3'0,"4"0,4 0,3 0,5 0,-1 0</inkml:trace>
  <inkml:trace contextRef="#ctx0" brushRef="#br0" timeOffset="-20107.95">2681 2452,'3'0,"10"0,5 0,4 0,0 0,9 0,1 0,0 3,-1 1,-2 3,-4 0,1-1,-4-2</inkml:trace>
  <inkml:trace contextRef="#ctx0" brushRef="#br0" timeOffset="-19639.36">3157 2487,'12'0,"10"0,13 0,7 0,11 3,5 1,-3 0,-3-1,-10 0</inkml:trace>
  <inkml:trace contextRef="#ctx0" brushRef="#br0" timeOffset="-19076.97">3739 2487,'9'0,"9"0,4 0,2 0,2 0,4 0,-1 0,-3 0,-2 0,-5 0</inkml:trace>
  <inkml:trace contextRef="#ctx0" brushRef="#br0" timeOffset="-18374.04">4233 2487,'12'0,"13"0,8 0,7 0,4 0,-4 0,-5 0,-5 0,-8 0</inkml:trace>
  <inkml:trace contextRef="#ctx0" brushRef="#br0" timeOffset="-17983.47">4797 2452,'3'0,"4"0,1 0</inkml:trace>
  <inkml:trace contextRef="#ctx0" brushRef="#br0" timeOffset="-17327.35">5291 2452,'12'0,"13"0,20 0,18 0,7 0,-3 0,-6 0,-11 0,-14 0</inkml:trace>
  <inkml:trace contextRef="#ctx0" brushRef="#br0" timeOffset="-16780.67">5926 2470,'9'0,"6"3,3 4,2 1,7-1,4-2,0-2,-2 0,-3-2,-6-1</inkml:trace>
  <inkml:trace contextRef="#ctx0" brushRef="#br0" timeOffset="-16249.54">6349 2487,'3'0,"7"0,8 0,4 0,7 0,1 0,3 0,0 0,5 0,-2 0,-4 0,-4 0,-7 0</inkml:trace>
  <inkml:trace contextRef="#ctx0" brushRef="#br0" timeOffset="-15718.41">7002 2397,'9'0,"6"0,6 0,4 0,-1 0,-1 0,-1 0,4 3,4 1,6 0,-3-1</inkml:trace>
  <inkml:trace contextRef="#ctx0" brushRef="#br0" timeOffset="-15156.01">7461 2434,'18'3,"18"1,6 0,-5-1</inkml:trace>
  <inkml:trace contextRef="#ctx0" brushRef="#br0" timeOffset="-14578">8466 2452,'3'0,"1"0</inkml:trace>
  <inkml:trace contextRef="#ctx0" brushRef="#br0" timeOffset="-14088.99">8872 2397,'3'0,"7"0,5 0,5 0,9 0,12 0,1 0,0 0,-8 0</inkml:trace>
  <inkml:trace contextRef="#ctx0" brushRef="#br0" timeOffset="-13542.45">9294 2344</inkml:trace>
  <inkml:trace contextRef="#ctx0" brushRef="#br0" timeOffset="-11061.7">10776 0,'-6'0,"-11"0,-8 0,-7 0,-3 3,1 4,6 1</inkml:trace>
  <inkml:trace contextRef="#ctx0" brushRef="#br0" timeOffset="-10161.02">10124 35,'-3'0,"-4"0,-13 0,-14 0,-18 0,-5 3,7 1</inkml:trace>
  <inkml:trace contextRef="#ctx0" brushRef="#br0" timeOffset="-9513.75">9560 141,'-6'0,"-8"0,-5 0,-1 0,-5 0,-9 3,-8 4,1 1,3-1,9-1</inkml:trace>
  <inkml:trace contextRef="#ctx0" brushRef="#br0" timeOffset="-8858.64">8994 318,'-3'0,"-7"0,-14 0,-14 0,-8 0,-4 0,0 0,6 0,7 0,10 0</inkml:trace>
  <inkml:trace contextRef="#ctx0" brushRef="#br0" timeOffset="-8101.63">8184 370,'-9'0,"-12"0,-11 0,-10 0,-3 0,0 3,4 1,10 0</inkml:trace>
  <inkml:trace contextRef="#ctx0" brushRef="#br0" timeOffset="-6561.22">423 548,'3'0,"4"0,6 0,8 0,3 0,0 0,3-3,1-7,7-1,-4 0</inkml:trace>
  <inkml:trace contextRef="#ctx0" brushRef="#br0" timeOffset="-5764.53">881 459,'6'0,"5"0,13 0,8 0,1 0,-1 0,-4 0,0 0,-2 0,-5 0</inkml:trace>
  <inkml:trace contextRef="#ctx0" brushRef="#br0" timeOffset="-5124.09">1640 459,'3'0,"7"0,5 3,2 1,2 0,1 2,-1 0,0-1,0-1,2-1,1 1,-3 1</inkml:trace>
  <inkml:trace contextRef="#ctx0" brushRef="#br0" timeOffset="-4577.32">2204 529,'3'0,"4"0,4 0,6 0,3 0,1 0,0 0,6 3,0 1,0 0,-5-1</inkml:trace>
  <inkml:trace contextRef="#ctx0" brushRef="#br0" timeOffset="-4108.67">2575 547,'3'0,"7"0,4 0,4 0,4 0,2 0,2 0,0 0,-1 0,-3 0,-1 0,-1 0,-2 0,-3 0</inkml:trace>
  <inkml:trace contextRef="#ctx0" brushRef="#br0" timeOffset="-3416.77">3033 512,'6'0,"5"0,4 0,2 0,-2 0</inkml:trace>
  <inkml:trace contextRef="#ctx0" brushRef="#br0" timeOffset="-2952.44">3351 494,'3'0,"4"0,6 0,8 0,6 0,4 0,1 0,-1 0,-1 0,-3 0,-4 0,-5 0</inkml:trace>
  <inkml:trace contextRef="#ctx0" brushRef="#br0" timeOffset="-2405.69">3915 459,'12'0,"10"0,4 0,7 0,1 0,0 0,1 0,-3 0,-6 0</inkml:trace>
  <inkml:trace contextRef="#ctx0" brushRef="#br0" timeOffset="-1937.09">4497 459,'6'0,"5"0,4 0,5 0,-1 0</inkml:trace>
  <inkml:trace contextRef="#ctx0" brushRef="#br0" timeOffset="-1468.41">4991 459</inkml:trace>
  <inkml:trace contextRef="#ctx0" brushRef="#br0" timeOffset="-921.67">5467 459,'6'0,"11"0,8 0,10 0,4 0,7 0,0 0,-6 0,0 0,2 0,-4 0,-1 0,-5 0,-4 0,-4 0,-7 0</inkml:trace>
  <inkml:trace contextRef="#ctx0" brushRef="#br0" timeOffset="-453.02">6349 441,'6'0,"5"0,10 0,4 0,1 0,-1 0,-5 0</inkml:trace>
  <inkml:trace contextRef="#ctx0" brushRef="#br0">7020 476,'6'0,"14"0,12 0,5 3,-2 1,-4 3,-4 0,-6-1</inkml:trace>
  <inkml:trace contextRef="#ctx0" brushRef="#br0" timeOffset="812.27">7390 512,'15'0,"20"0,13 0,7 0,4 0,-3 0,-7 0,-10 0,-8-3,-3-1,-4-3,4-3,-4-3,-2 1,-3 2,-3 3</inkml:trace>
  <inkml:trace contextRef="#ctx0" brushRef="#br0" timeOffset="2015.16">1 1623,'0'-1,"1"-1,-1 0,0 1,1-1,0 1,-1-1,1 1,0-1,0 1,0 0,0-1,0 1,0 0,2-2,22-18,-17 15,51-45,75-58,-60 61,-44 30,47-37,-58 38</inkml:trace>
  <inkml:trace contextRef="#ctx0" brushRef="#br0" timeOffset="2561.92">599 1076,'3'0,"4"0,7 0,4 0,1-3,5-7,0-1,0 0,-2 0,-1-2,-2-1,3-2,-3 0,-2-1,-3 2</inkml:trace>
  <inkml:trace contextRef="#ctx0" brushRef="#br0" timeOffset="2952.46">987 726,'6'-3,"5"-4,4-4,5-3,2 1,0 0,0-5,8-1,5-1,-1 0,-3 1,0 3,-4-2,-5 3</inkml:trace>
  <inkml:trace contextRef="#ctx0" brushRef="#br1" timeOffset="136650.22">988 2131</inkml:trace>
  <inkml:trace contextRef="#ctx0" brushRef="#br1" timeOffset="137596.5">635 1780,'0'-3,"0"-1</inkml:trace>
  <inkml:trace contextRef="#ctx0" brushRef="#br1" timeOffset="137986.99">1341 1269</inkml:trace>
  <inkml:trace contextRef="#ctx0" brushRef="#br1" timeOffset="138549.35">1782 793</inkml:trace>
  <inkml:trace contextRef="#ctx0" brushRef="#br1" timeOffset="138955.51">2364 758,'0'3,"0"13,0 13,0 1</inkml:trace>
  <inkml:trace contextRef="#ctx0" brushRef="#br1" timeOffset="139330.47">2310 1287,'-3'3,"-7"13,-8 10,0 0</inkml:trace>
  <inkml:trace contextRef="#ctx0" brushRef="#br1" timeOffset="139783.44">2170 1675</inkml:trace>
  <inkml:trace contextRef="#ctx0" brushRef="#br1" timeOffset="140189.64">2822 2273</inkml:trace>
  <inkml:trace contextRef="#ctx0" brushRef="#br1" timeOffset="140720.73">2928 1657,'0'-3,"-3"6,-4 1,-1 0</inkml:trace>
  <inkml:trace contextRef="#ctx0" brushRef="#br1" timeOffset="141220.61">2081 2291</inkml:trace>
  <inkml:trace contextRef="#ctx0" brushRef="#br1" timeOffset="141782.97">1482 2291</inkml:trace>
  <inkml:trace contextRef="#ctx0" brushRef="#br1" timeOffset="142157.94">1235 1905</inkml:trace>
  <inkml:trace contextRef="#ctx0" brushRef="#br1" timeOffset="142735.87">423 2238</inkml:trace>
  <inkml:trace contextRef="#ctx0" brushRef="#br1" timeOffset="143612.29">3192 2062</inkml:trace>
  <inkml:trace contextRef="#ctx0" brushRef="#br1" timeOffset="144027.15">3474 1358</inkml:trace>
  <inkml:trace contextRef="#ctx0" brushRef="#br1" timeOffset="145144.35">3421 794</inkml:trace>
  <inkml:trace contextRef="#ctx0" brushRef="#br1" timeOffset="145675.49">4056 811</inkml:trace>
  <inkml:trace contextRef="#ctx0" brushRef="#br1" timeOffset="146081.65">4215 864</inkml:trace>
  <inkml:trace contextRef="#ctx0" brushRef="#br1" timeOffset="146440.97">4215 1711</inkml:trace>
  <inkml:trace contextRef="#ctx0" brushRef="#br1" timeOffset="147019.29">4391 2379</inkml:trace>
  <inkml:trace contextRef="#ctx0" brushRef="#br1" timeOffset="147409.81">4815 2062</inkml:trace>
  <inkml:trace contextRef="#ctx0" brushRef="#br1" timeOffset="147800.29">4956 1164</inkml:trace>
  <inkml:trace contextRef="#ctx0" brushRef="#br1" timeOffset="148190.82">4938 653</inkml:trace>
  <inkml:trace contextRef="#ctx0" brushRef="#br1" timeOffset="148550.13">5379 706</inkml:trace>
  <inkml:trace contextRef="#ctx0" brushRef="#br1" timeOffset="148940.66">5644 1182,'0'9,"0"3</inkml:trace>
  <inkml:trace contextRef="#ctx0" brushRef="#br1" timeOffset="149331.2">5555 1991</inkml:trace>
  <inkml:trace contextRef="#ctx0" brushRef="#br1" timeOffset="149768.6">5996 2133</inkml:trace>
  <inkml:trace contextRef="#ctx0" brushRef="#br1" timeOffset="150159.2">6243 1570</inkml:trace>
  <inkml:trace contextRef="#ctx0" brushRef="#br1" timeOffset="150518.47">6631 1094</inkml:trace>
  <inkml:trace contextRef="#ctx0" brushRef="#br1" timeOffset="150908.96">7161 882</inkml:trace>
  <inkml:trace contextRef="#ctx0" brushRef="#br1" timeOffset="151408.82">7549 988</inkml:trace>
  <inkml:trace contextRef="#ctx0" brushRef="#br1" timeOffset="151815.04">7618 1323,'0'3,"0"4,-3 7,-1 1</inkml:trace>
  <inkml:trace contextRef="#ctx0" brushRef="#br1" timeOffset="152314.93">7372 1923</inkml:trace>
  <inkml:trace contextRef="#ctx0" brushRef="#br1" timeOffset="152705.41">7672 1974</inkml:trace>
  <inkml:trace contextRef="#ctx0" brushRef="#br1" timeOffset="153064.7">8043 1763,'6'-6,"11"-22,2-8</inkml:trace>
  <inkml:trace contextRef="#ctx0" brushRef="#br1" timeOffset="153486.53">8466 758</inkml:trace>
  <inkml:trace contextRef="#ctx0" brushRef="#br1" timeOffset="153861.4">8572 265</inkml:trace>
  <inkml:trace contextRef="#ctx0" brushRef="#br1" timeOffset="154252">9313 370</inkml:trace>
  <inkml:trace contextRef="#ctx0" brushRef="#br1" timeOffset="154642.46">9119 1058</inkml:trace>
  <inkml:trace contextRef="#ctx0" brushRef="#br1" timeOffset="155111.09">9083 1764</inkml:trace>
  <inkml:trace contextRef="#ctx0" brushRef="#br1" timeOffset="155532.87">9419 1765</inkml:trace>
  <inkml:trace contextRef="#ctx0" brushRef="#br1" timeOffset="155533.87">9577 1483,'6'0,"2"0</inkml:trace>
  <inkml:trace contextRef="#ctx0" brushRef="#br1" timeOffset="155939.07">9807 1254</inkml:trace>
  <inkml:trace contextRef="#ctx0" brushRef="#br1" timeOffset="155940.07">9895 460</inkml:trace>
  <inkml:trace contextRef="#ctx0" brushRef="#br1" timeOffset="156517.07">10301 635</inkml:trace>
  <inkml:trace contextRef="#ctx0" brushRef="#br1" timeOffset="157050.25">10158 1288</inkml:trace>
  <inkml:trace contextRef="#ctx0" brushRef="#br1" timeOffset="157472.03">10352 1005</inkml:trace>
  <inkml:trace contextRef="#ctx0" brushRef="#br1" timeOffset="157846.94">10495 882</inkml:trace>
</inkml:ink>
</file>

<file path=word/ink/ink91.xml><?xml version="1.0" encoding="utf-8"?>
<inkml:ink xmlns:inkml="http://www.w3.org/2003/InkML">
  <inkml:definitions>
    <inkml:context xml:id="ctx0">
      <inkml:inkSource xml:id="inkSrc0">
        <inkml:traceFormat>
          <inkml:channel name="X" type="integer" min="-2.14748E9" max="2.14748E9" units="cm"/>
          <inkml:channel name="Y" type="integer" min="-2.14748E9" max="2.14748E9" units="cm"/>
        </inkml:traceFormat>
        <inkml:channelProperties>
          <inkml:channelProperty channel="X" name="resolution" value="1000" units="1/cm"/>
          <inkml:channelProperty channel="Y" name="resolution" value="1000" units="1/cm"/>
        </inkml:channelProperties>
      </inkml:inkSource>
      <inkml:timestamp xml:id="ts0" timeString="2021-09-07T00:50:32.850"/>
    </inkml:context>
    <inkml:brush xml:id="br0">
      <inkml:brushProperty name="width" value="0.05" units="cm"/>
      <inkml:brushProperty name="height" value="0.05" units="cm"/>
      <inkml:brushProperty name="color" value="#66CC00"/>
      <inkml:brushProperty name="ignorePressure" value="1"/>
    </inkml:brush>
  </inkml:definitions>
  <inkml:trace contextRef="#ctx0" brushRef="#br0">1942 704,'3'-3,"4"-1,10-3,10-9,11-1,7 1,2 1,-3 2,-4 2,-9 1</inkml:trace>
  <inkml:trace contextRef="#ctx0" brushRef="#br0" timeOffset="710.74">2646 368</inkml:trace>
  <inkml:trace contextRef="#ctx0" brushRef="#br0" timeOffset="-2269.36">1 1321,'6'0,"20"3,11 1,6 0,1-1,9 3,-5-1</inkml:trace>
  <inkml:trace contextRef="#ctx0" brushRef="#br0" timeOffset="-1085">654 1339,'6'0,"5"-3,6-7,13-14,5-8,1-3,-2 3,-6 6</inkml:trace>
  <inkml:trace contextRef="#ctx0" brushRef="#br0" timeOffset="-515.61">1165 1180,'12'0,"13"-6,5-2,7-5,-1-4,1-2,-1-1,0 1,-7 2</inkml:trace>
  <inkml:trace contextRef="#ctx0" brushRef="#br0" timeOffset="18998.42">2522 492,'0'3,"6"-2,5-1,3-1,3-5,11-3,2-2,1-3,-3-1,-4-2,2-4,-2-4,-5 3</inkml:trace>
  <inkml:trace contextRef="#ctx0" brushRef="#br0" timeOffset="19600.58">2877 209,'3'-3,"4"-1,7-3,3-3,9-3,3-2,-2 1,-4 4</inkml:trace>
  <inkml:trace contextRef="#ctx0" brushRef="#br0" timeOffset="23525.33">3105 0,'-3'0,"-1"9,0 6,1 4,1 1,0-3</inkml:trace>
  <inkml:trace contextRef="#ctx0" brushRef="#br0" timeOffset="24132.64">3087 263,'0'12,"6"16,2 6,0 7,1-1,-1-2,-1-3,-3-6,-1-4,-2 3,0-1,-1-5</inkml:trace>
  <inkml:trace contextRef="#ctx0" brushRef="#br0" timeOffset="24649.62">3140 810,'0'3,"0"4,0 4,0 9,0 4,0 1,0-1,0 8,0 1,0-2,0-3,0-7</inkml:trace>
  <inkml:trace contextRef="#ctx0" brushRef="#br0" timeOffset="21133.81">1535 1092,'0'3,"0"13,0 7,0 5,0 2,0 3,0 1,0-4,3 3,1-2,0 3,-1-1,-1 0,0-6</inkml:trace>
  <inkml:trace contextRef="#ctx0" brushRef="#br0" timeOffset="21680.54">1554 1621,'0'9,"0"21,0 9,0 0,0-1,0 0,0-1,0-3,0-5,0-7</inkml:trace>
  <inkml:trace contextRef="#ctx0" brushRef="#br0" timeOffset="22226.09">1535 2184,'3'6,"7"2,2 0</inkml:trace>
  <inkml:trace contextRef="#ctx0" brushRef="#br0" timeOffset="25899.38">1554 2237,'3'0,"7"0,8 0,9 0,7 0,6 0,9-3,1 0,2-4,-2-6,5-4,3-5,-7 1,-4 1,-9 5,-6-3,-10 4</inkml:trace>
  <inkml:trace contextRef="#ctx0" brushRef="#br0" timeOffset="26541.46">2364 1832,'3'-9,"7"-9,5-4,6-5,-1 0,-1 4,0 2,-1 3,0 1,6 1,-2 2</inkml:trace>
  <inkml:trace contextRef="#ctx0" brushRef="#br0" timeOffset="27181.89">2910 1446,'3'0,"10"-3,6-4,2-4,1-3,0 1,-1 0,-1-2,-1 0,-4 2</inkml:trace>
</inkml:ink>
</file>

<file path=word/ink/ink92.xml><?xml version="1.0" encoding="utf-8"?>
<inkml:ink xmlns:inkml="http://www.w3.org/2003/InkML">
  <inkml:definitions>
    <inkml:context xml:id="ctx0">
      <inkml:inkSource xml:id="inkSrc0">
        <inkml:traceFormat>
          <inkml:channel name="X" type="integer" min="-2.14748E9" max="2.14748E9" units="cm"/>
          <inkml:channel name="Y" type="integer" min="-2.14748E9" max="2.14748E9" units="cm"/>
        </inkml:traceFormat>
        <inkml:channelProperties>
          <inkml:channelProperty channel="X" name="resolution" value="1000" units="1/cm"/>
          <inkml:channelProperty channel="Y" name="resolution" value="1000" units="1/cm"/>
        </inkml:channelProperties>
      </inkml:inkSource>
      <inkml:timestamp xml:id="ts0" timeString="2021-09-07T00:50:29.156"/>
    </inkml:context>
    <inkml:brush xml:id="br0">
      <inkml:brushProperty name="width" value="0.05" units="cm"/>
      <inkml:brushProperty name="height" value="0.05" units="cm"/>
      <inkml:brushProperty name="color" value="#66CC00"/>
      <inkml:brushProperty name="ignorePressure" value="1"/>
    </inkml:brush>
  </inkml:definitions>
  <inkml:trace contextRef="#ctx0" brushRef="#br0">1 0,'3'0,"10"0,18 0,12 0,6 0,-1 0,-4 0,-8 0,-9 0</inkml:trace>
  <inkml:trace contextRef="#ctx0" brushRef="#br0" timeOffset="452.97">513 18,'6'0,"8"0,8 3,2 1,10 0,5-1,-1 0,-4-2,-5 0,-4-1,-7 0</inkml:trace>
  <inkml:trace contextRef="#ctx0" brushRef="#br0" timeOffset="900.71">1095 18,'9'0,"6"0,6 0,6 0,5 0,-2 0,2 0,1 0,-3 0,0 0,-4 0</inkml:trace>
</inkml:ink>
</file>

<file path=word/ink/ink93.xml><?xml version="1.0" encoding="utf-8"?>
<inkml:ink xmlns:inkml="http://www.w3.org/2003/InkML">
  <inkml:definitions>
    <inkml:context xml:id="ctx0">
      <inkml:inkSource xml:id="inkSrc0">
        <inkml:traceFormat>
          <inkml:channel name="X" type="integer" min="-2.14748E9" max="2.14748E9" units="cm"/>
          <inkml:channel name="Y" type="integer" min="-2.14748E9" max="2.14748E9" units="cm"/>
        </inkml:traceFormat>
        <inkml:channelProperties>
          <inkml:channelProperty channel="X" name="resolution" value="1000" units="1/cm"/>
          <inkml:channelProperty channel="Y" name="resolution" value="1000" units="1/cm"/>
        </inkml:channelProperties>
      </inkml:inkSource>
      <inkml:timestamp xml:id="ts0" timeString="2021-09-07T01:04:53.151"/>
    </inkml:context>
    <inkml:brush xml:id="br0">
      <inkml:brushProperty name="width" value="0.025" units="cm"/>
      <inkml:brushProperty name="height" value="0.025" units="cm"/>
      <inkml:brushProperty name="color" value="#CC0066"/>
      <inkml:brushProperty name="ignorePressure" value="1"/>
    </inkml:brush>
  </inkml:definitions>
  <inkml:trace contextRef="#ctx0" brushRef="#br0">127 21,'0'0,"0"0,0 0,0-1,0 1,1 0,-1 0,0 0,0-1,0 1,0 0,0 0,0-1,0 1,0 0,-1 0,1-1,0 1,0 0,0 0,0 0,0-1,0 1,0 0,0 0,-1 0,1-1,0 1,0 0,0 0,0 0,-1 0,1 0,0-1,0 1,-1 0,-5 6,-4 14,-2 9,-21 42,23-55,1 2,1-1,1 1,0 0,2 1,0 0,-4 27,9-45,-2 19,1 0,1-1,4 33,-3-46,0 0,0-1,1 1,0 0,0-1,1 1,-1-1,1 0,0 0,1 0,-1 0,1-1,0 1,0-1,0 0,8 5,6 3,0-2,23 10,-29-15,0 1,0 0,0 1,-1 0,0 1,-1 0,17 15,-12-4</inkml:trace>
  <inkml:trace contextRef="#ctx0" brushRef="#br0" timeOffset="1974.71">460 162,'0'390,"0"-375</inkml:trace>
  <inkml:trace contextRef="#ctx0" brushRef="#br0" timeOffset="4836.13">974 180,'-15'-1,"0"0,-20-5,-21-2,38 6,7 1,0 1,-1 0,1 0,-21 4,29-4,1 1,-1 0,1-1,-1 1,1 0,0 1,0-1,-1 0,1 1,0-1,0 1,0 0,0-1,1 1,-1 0,0 0,1 0,-1 1,1-1,0 0,0 0,0 1,0-1,0 1,0-1,0 4,-2 19,1 0,1 0,4 35,-1-5,-2-50,0-1,0 1,1 0,0-1,0 1,0 0,0-1,1 1,-1-1,1 0,0 0,1 1,-1-1,4 4,-1-3,0 0,1 0,-1-1,1 0,-1 0,1-1,0 1,1-1,7 3,2 0,0 1,1-2,0 0,0-1,0-1,1 0,-1-2,1 0,25-2,-39 1,-1-1,0 0,1 0,-1 0,0 0,0-1,0 1,0-1,0 0,0 0,-1 0,1 0,-1 0,1-1,-1 1,0-1,0 0,0 0,0 1,0-1,0 0,-1 0,0-1,0 1,0 0,0 0,0-1,0-3,2-11,-1 0,-1 0,-2-36,1 37,-1-7,2 9,-1 1,-1-1,-1 1,0-1,-5-17,5 29,1-1,-1 0,0 0,0 1,0-1,0 1,-1-1,1 1,-1 0,0 0,0 0,0 0,0 1,-1-1,1 1,-1 0,1 0,-1 0,0 1,0-1,0 1,0 0,-5-1,1 0,0 1,0 1,-1-1,-14 2,-5 3</inkml:trace>
  <inkml:trace contextRef="#ctx0" brushRef="#br0" timeOffset="8297.82">1168 163,'-1'109,"3"118,-2-226,3 31,-3-31,0 0,0 0,1 1,-1-1,0 0,1 0,-1 1,1-1,-1 0,1 0,-1 0,1 0,0 0,0 1,-1-2,1 1,0 0,0 0,0 0,1 1,-1-2,-1 0,0 0,1 0,-1 0,0 0,1-1,-1 1,0 0,0 0,1 0,-1 0,0 0,0 0,1-1,-1 1,0 0,0 0,0-1,1 1,-1 0,0 0,0 0,0-1,0 1,1 0,-1-1,0 1,0 0,0 0,0-1,0 1,0-1,4-16,0 0,-2-1,0 1,-1-1,-2-29,1 10,-1-46,2-45,-1 126,0 0,0 0,1 0,-1 0,1 0,-1 1,1-1,0 0,0 0,0 0,0 1,0-1,0 0,0 1,1-1,-1 1,1-1,-1 1,1 0,-1 0,1 0,0 0,-1 0,1 0,0 0,0 0,0 1,0-1,2 0,3 0,-1 0,0 1,1-1,-1 1,0 0,1 1,-1 0,8 2,-10-2,-1 1,1-1,-1 1,1 0,-1 0,0 1,1-1,-1 1,0 0,-1-1,1 1,3 5,1 1,0 1,9 19,-11-16,0 0,-1 0,-1 1,0-1,-1 1,0 19,7 33,-5-45,-3-13,0-1,1 1,0-1,0 1,0-1,7 12,-9-19,0 1,0-1,0 0,0 0,1 0,-1 0,0 0,0 1,0-1,0 0,0 0,0 0,1 0,-1 0,0 0,0 1,0-1,0 0,1 0,-1 0,0 0,0 0,0 0,1 0,-1 0,0 0,0 0,0 0,0 0,1 0,-1 0,0 0,0 0,0 0,1 0,-1 0,0 0,0 0,0 0,0-1,1 1,-1 0,0 0,0 0,0 0,0 0,0 0,1-1,-1 1,0 0,0 0,0 0,0 0,0-1,0 1,0 0,0 0,0 0,0 0,0-1,0 1,0 0,0 0,0 0,0-1,0 1,0 0,3-16,-1-25,-3-49,-1 60,1-1,2 0,8-60,-8 87,0 0,1-1,-1 1,1 0,0 0,0 0,1 0,-1 0,1 1,4-7,-6 9,0 0,1 0,-1 0,0 1,0-1,0 0,1 0,-1 1,0-1,1 1,-1-1,1 1,-1 0,0-1,1 1,-1 0,1 0,-1 0,1 0,-1 0,1 0,-1 1,0-1,1 0,-1 1,1-1,-1 1,0-1,1 1,-1 0,0 0,0-1,0 1,1 0,-1 0,1 2,4 2,-1 1,-1-1,1 1,-1 0,0 0,0 0,-1 1,0-1,0 1,0 0,-1 0,2 10,0 9,0 0,-1 30,2 13,5 52,-10-96</inkml:trace>
  <inkml:trace contextRef="#ctx0" brushRef="#br0" timeOffset="9959.43">1591 4,'0'0,"1"0,-1-1,0 1,1 0,-1-1,1 1,-1 0,0 0,1-1,-1 1,1 0,-1 0,1 0,-1 0,0 0,1 0,-1-1,1 1,-1 0,1 0,-1 0,1 0,-1 1,1-1,-1 0,0 0,1 0,-1 0,1 0,-1 1,1-1,-1 0,0 0,1 1,0-1,18 9,-14-6,1 1,-1 0,0 1,0-1,-1 1,1 0,-1 0,0 1,-1-1,1 1,-1 0,0 0,0 0,2 10,3 10,-1 1,4 31,-8-42,5 29,1-1,-2 0,1 69,-7-89,-1 23,-1-44,1 0,-1 0,1 0,-1-1,0 1,0 0,0 0,0 0,-1 0,1-1,-1 1,-2 2,-116 114,102-100</inkml:trace>
</inkml:ink>
</file>

<file path=word/ink/ink94.xml><?xml version="1.0" encoding="utf-8"?>
<inkml:ink xmlns:inkml="http://www.w3.org/2003/InkML">
  <inkml:definitions>
    <inkml:context xml:id="ctx0">
      <inkml:inkSource xml:id="inkSrc0">
        <inkml:traceFormat>
          <inkml:channel name="X" type="integer" min="-2.14748E9" max="2.14748E9" units="cm"/>
          <inkml:channel name="Y" type="integer" min="-2.14748E9" max="2.14748E9" units="cm"/>
        </inkml:traceFormat>
        <inkml:channelProperties>
          <inkml:channelProperty channel="X" name="resolution" value="1000" units="1/cm"/>
          <inkml:channelProperty channel="Y" name="resolution" value="1000" units="1/cm"/>
        </inkml:channelProperties>
      </inkml:inkSource>
      <inkml:timestamp xml:id="ts0" timeString="2021-09-07T01:03:51.767"/>
    </inkml:context>
    <inkml:brush xml:id="br0">
      <inkml:brushProperty name="width" value="0.025" units="cm"/>
      <inkml:brushProperty name="height" value="0.025" units="cm"/>
      <inkml:brushProperty name="color" value="#CC0066"/>
      <inkml:brushProperty name="ignorePressure" value="1"/>
    </inkml:brush>
  </inkml:definitions>
  <inkml:trace contextRef="#ctx0" brushRef="#br0">3523 124,'0'23,"0"0,-2-1,0 1,-2-1,0 0,-1 0,-2 0,0-1,-17 36,18-46,1 0,0 0,1 1,0 0,1 0,0 0,1 0,0 0,1 0,0 20,2-16</inkml:trace>
  <inkml:trace contextRef="#ctx0" brushRef="#br0" timeOffset="2384.67">3681 265,'0'-1,"8"-14,0-1,0 2,14-19,-19 29,0 1,0-1,1 1,-1 0,1 0,-1 0,1 0,0 1,0 0,0-1,0 2,1-1,-1 0,0 1,1 0,-1 0,7-1,-10 2,1 0,0 0,-1 0,1 0,-1 0,1 1,-1-1,1 1,-1-1,1 1,-1-1,1 1,-1 0,0-1,1 1,-1 0,0 0,0 0,3 2,-2 0,0 0,0 0,0 0,-1 0,1 1,-1-1,1 0,0 6,1 4,-1 0,0 1,0 21,-2-33,0 0,0 1,0-1,0 1,0-1,-1 1,1-1,-1 0,0 1,1-1,-1 0,0 1,-1-1,1 0,0 0,0 0,-1 0,-2 3,2-4,-1 1,1-1,-1 1,0-1,1 0,-1 0,0 0,0 0,0-1,1 1,-1-1,0 0,0 1,0-2,-3 1,12 2,0-1,-1 1,1 1,-1-1,1 1,8 5,40 28,-51-34,0 1,1 0,-1-1,0 1,-1 0,1 1,-1-1,1 0,-1 1,0-1,0 1,0 0,-1-1,1 1,-1 0,0 0,0 0,0 0,-1 0,1 8,-1-7,-1-1,0 1,0 0,0-1,0 1,-1 0,0-1,0 1,0-1,0 0,-1 0,0 0,0 0,0 0,0-1,0 1,-7 4,4-4,0 0,-1 0,1-1,-1 0,0 0,0-1,0 0,0 0,0 0,-1-1,1 0,-14 0,4-1,0-1,-1-1,1 0,-22-6,24 3</inkml:trace>
  <inkml:trace contextRef="#ctx0" brushRef="#br0" timeOffset="4680.47">4247 194,'0'0,"-1"-1,1 0,-1 0,1 1,-1-1,1 0,-1 1,1-1,-1 0,0 1,1-1,-1 1,0-1,1 1,-1 0,0-1,0 1,1-1,-3 1,-18-8,17 7,-5-2,1 0,-1 1,0 0,-17-1,25 3,-1 0,0 0,1 0,-1 0,0 0,1 0,-1 1,0-1,1 0,-1 1,1 0,-1-1,1 1,-1 0,1 0,-1 0,1 0,0 0,-1 0,1 0,0 0,0 0,0 1,0-1,0 0,0 1,0-1,0 1,1-1,-1 1,0 0,1-1,-1 3,-1 16,0 0,1-1,2 1,2 21,0 19,-3-49,0-1,1 0,0 1,1-1,3 13,-4-19,1 0,0 0,0 0,0-1,0 1,0-1,1 0,0 1,-1-1,1 0,0-1,0 1,1 0,-1-1,1 0,4 3,4 2,0-1,1 0,0-1,0 0,0-1,0-1,1 0,0 0,-1-1,1-1,0-1,18-1,-30 1,0-1,-1 1,1-1,0 0,0 1,0-1,0 0,-1 0,1 0,0-1,-1 1,1 0,-1-1,0 1,1 0,-1-1,0 0,0 1,0-1,0 0,0 0,0 1,0-1,-1 0,1 0,-1 0,1 0,-1 0,0-3,2-9,-2 1,1-1,-4-18,2 12,-2-148,3 163,-1 0,1 0,-1 0,-1 0,1 0,-1 0,0 0,0 0,0 1,-1-1,1 1,-1-1,0 1,0 0,-1 0,-5-4,2 2,0 1,0 0,-1 1,1 0,-1 0,0 1,0 0,-16-4,4 2</inkml:trace>
  <inkml:trace contextRef="#ctx0" brushRef="#br0" timeOffset="6994.35">4617 193,'6'23,"-1"0,-1 0,-1 0,0 26,2 14,2-9,-3-130,-5 57,2 1,0-1,8-33,-7 43,1 0,0 1,1-1,0 1,0-1,0 1,1 1,1-1,9-10,-6 8,1 0,1 1,17-13,-25 20,1-1,0 1,-1 0,1 0,0 0,0 1,0-1,1 1,-1 0,0 0,0 0,1 1,-1 0,0-1,7 2,-9 0,0-1,-1 1,1 0,-1 0,1 0,0 0,-1 1,0-1,1 0,-1 1,0-1,0 1,0-1,0 1,0-1,0 1,0 0,0-1,0 1,-1 0,1 0,-1 1,9 47,-8-44,14 124,18-245,-31 110,1-1,-1 1,1 0,0 0,1 0,-1 0,1 0,0 1,0 0,0 0,1 0,-1 0,9-5,-6 6,-1 0,1 0,0 1,0 0,0 0,1 1,-1 0,0 0,0 1,13 0,-17 0,5 0,0 0,-1 1,15 3,-20-3,1-1,-1 1,0 0,0 0,0 1,0-1,0 0,0 0,0 1,0 0,0-1,-1 1,1 0,-1 0,1 0,1 4,3 7,-1 1,-1 1,0-1,-1 1,0-1,0 31,3 8,2 49,-7-79</inkml:trace>
  <inkml:trace contextRef="#ctx0" brushRef="#br0" timeOffset="9669.15">5428 299,'406'0,"-363"-2,45-7,-44 3,6 0,-9 0,54 0,-48 7,-25 1,-1-2,41-4,-49 1,1-1,-1 0,17-8,-17 6,1 1,0 0,17-3,4 4,37-1,25-2,-30 1,129 4,-96 3,1125-1,-1206-1,-1-1,0-1,29-7,27-5,-8 10,73 6,8-1,-120-3,-7 0</inkml:trace>
  <inkml:trace contextRef="#ctx0" brushRef="#br0" timeOffset="10594.68">8762 0,'8'1,"-1"0,1 1,0-1,-1 1,1 1,12 6,6 1,25 9,59 32,-106-49,0 0,0 0,0 1,0-1,-1 1,1 0,-1 0,0 0,1 1,2 4,-5-7,-1 1,1-1,0 1,-1 0,1-1,-1 1,0 0,0-1,1 1,-1 0,0 0,0-1,-1 1,1 0,0-1,0 1,-1 0,1-1,-1 1,0 0,1-1,-1 1,0-1,0 1,0-1,0 1,0-1,0 0,0 0,-2 2,-12 10,0-1,-1 0,0-1,-1 0,-22 10,3-2,-56 24,23-13,57-24,1-1,-20 5,2-3</inkml:trace>
  <inkml:trace contextRef="#ctx0" brushRef="#br0" timeOffset="12729.04">119 369,'0'-1,"0"1,0-1,0 0,1 0,-1 0,0 0,1 0,-1 1,0-1,1 0,-1 0,1 0,0 1,-1-1,1 0,-1 1,1-1,0 1,0-1,-1 1,1-1,1 0,19-8,-17 8,16-6,1 2,0 0,0 2,24-2,88 2,-87 4,1514 0,-1389 8,-26 0,21 0,36 0,-155-7,79 14,-79-9,84 4,-108-11,0 1,1 2,27 5,-43-5</inkml:trace>
  <inkml:trace contextRef="#ctx0" brushRef="#br0" timeOffset="14327.7">278 194,'-1'-1,"0"-1,-1 0,1 0,0 1,-1-1,1 1,-1-1,1 1,-1 0,1 0,-1 0,0-1,0 2,0-1,0 0,0 0,0 1,0-1,0 1,0-1,0 1,0 0,0 0,0 0,0 0,0 0,0 0,0 1,0-1,-3 1,-7 3,-1-1,1 2,-20 9,24-10,-6 2,1 1,-1 0,1 1,1 0,0 1,0 1,1 0,0 0,-11 13,21-21,0 1,0-1,0 0,0 0,0 1,0-1,1 1,-1-1,1 0,0 1,-1-1,1 1,0-1,1 1,-1-1,0 1,1-1,-1 0,1 1,0-1,0 0,0 1,0-1,0 0,0 0,1 0,-1 0,1 0,-1 0,5 3,1 3,0-1,1-1,1 1,-1-1,19 10,2-3,1-1,0-2,1 0,0-2,1-2,45 5,-59-10</inkml:trace>
</inkml:ink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IEEE2006OfficeOnline.xsl" StyleName="IEEE" Version="2006"/>
</file>

<file path=customXml/itemProps1.xml><?xml version="1.0" encoding="utf-8"?>
<ds:datastoreItem xmlns:ds="http://schemas.openxmlformats.org/officeDocument/2006/customXml" ds:itemID="{7D1AE72B-00ED-4B9D-93EF-C4E7987E0B35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4843</TotalTime>
  <Pages>5</Pages>
  <Words>1022</Words>
  <Characters>5828</Characters>
  <Application>Microsoft Office Word</Application>
  <DocSecurity>0</DocSecurity>
  <Lines>48</Lines>
  <Paragraphs>1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683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mila Wickramasinghe</dc:creator>
  <cp:keywords/>
  <dc:description/>
  <cp:lastModifiedBy>P Wickramasinghe</cp:lastModifiedBy>
  <cp:revision>584</cp:revision>
  <dcterms:created xsi:type="dcterms:W3CDTF">2020-12-14T18:35:00Z</dcterms:created>
  <dcterms:modified xsi:type="dcterms:W3CDTF">2021-09-08T00:44:00Z</dcterms:modified>
</cp:coreProperties>
</file>